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9B2AC7" w14:textId="6F4526C8" w:rsidR="00042B3B" w:rsidRDefault="00BA38BE" w:rsidP="00042B3B">
      <w:pPr>
        <w:spacing w:line="360" w:lineRule="auto"/>
        <w:jc w:val="both"/>
        <w:rPr>
          <w:rFonts w:ascii="Times New Roman" w:hAnsi="Times New Roman" w:cs="Times New Roman"/>
        </w:rPr>
      </w:pPr>
      <w:r>
        <w:rPr>
          <w:rFonts w:ascii="Times New Roman" w:hAnsi="Times New Roman" w:cs="Times New Roman"/>
        </w:rPr>
        <w:t>Title – How effective is augmentation with psychotherapy as a next-step option for patients with treatment resistant depression?</w:t>
      </w:r>
    </w:p>
    <w:p w14:paraId="174AB099" w14:textId="77777777" w:rsidR="00BA38BE" w:rsidRDefault="00BA38BE" w:rsidP="00042B3B">
      <w:pPr>
        <w:spacing w:line="360" w:lineRule="auto"/>
        <w:jc w:val="both"/>
        <w:rPr>
          <w:rFonts w:ascii="Times New Roman" w:hAnsi="Times New Roman" w:cs="Times New Roman"/>
        </w:rPr>
      </w:pPr>
    </w:p>
    <w:p w14:paraId="45CA8C6C" w14:textId="60A0E3A9" w:rsidR="00042B3B" w:rsidRDefault="00BA38BE" w:rsidP="00042B3B">
      <w:pPr>
        <w:spacing w:line="360" w:lineRule="auto"/>
        <w:jc w:val="both"/>
        <w:rPr>
          <w:rFonts w:ascii="Times New Roman" w:hAnsi="Times New Roman" w:cs="Times New Roman"/>
        </w:rPr>
      </w:pPr>
      <w:r>
        <w:rPr>
          <w:rFonts w:ascii="Times New Roman" w:hAnsi="Times New Roman" w:cs="Times New Roman"/>
        </w:rPr>
        <w:t>Daniel Silman</w:t>
      </w:r>
    </w:p>
    <w:p w14:paraId="254A489F" w14:textId="39C827A7" w:rsidR="00A902F2" w:rsidRDefault="00A902F2" w:rsidP="008A05BC">
      <w:pPr>
        <w:spacing w:line="360" w:lineRule="auto"/>
        <w:jc w:val="both"/>
        <w:rPr>
          <w:rFonts w:ascii="Times New Roman" w:hAnsi="Times New Roman" w:cs="Times New Roman"/>
        </w:rPr>
      </w:pPr>
      <w:r>
        <w:rPr>
          <w:rFonts w:ascii="Times New Roman" w:hAnsi="Times New Roman" w:cs="Times New Roman"/>
        </w:rPr>
        <w:t>Biography:</w:t>
      </w:r>
    </w:p>
    <w:p w14:paraId="1887B8D1" w14:textId="3E1ACD7F" w:rsidR="008A05BC" w:rsidRPr="008A05BC" w:rsidRDefault="00365D97" w:rsidP="008A05BC">
      <w:pPr>
        <w:spacing w:line="360" w:lineRule="auto"/>
        <w:jc w:val="both"/>
        <w:rPr>
          <w:rFonts w:ascii="Times New Roman" w:hAnsi="Times New Roman" w:cs="Times New Roman"/>
        </w:rPr>
      </w:pPr>
      <w:r>
        <w:rPr>
          <w:rFonts w:ascii="Times New Roman" w:hAnsi="Times New Roman" w:cs="Times New Roman"/>
        </w:rPr>
        <w:t>Daniel Silman</w:t>
      </w:r>
      <w:r w:rsidR="008A05BC" w:rsidRPr="008A05BC">
        <w:rPr>
          <w:rFonts w:ascii="Times New Roman" w:hAnsi="Times New Roman" w:cs="Times New Roman"/>
        </w:rPr>
        <w:t xml:space="preserve"> is a core psychiatry</w:t>
      </w:r>
      <w:r w:rsidR="008A05BC">
        <w:rPr>
          <w:rFonts w:ascii="Times New Roman" w:hAnsi="Times New Roman" w:cs="Times New Roman"/>
        </w:rPr>
        <w:t xml:space="preserve"> </w:t>
      </w:r>
      <w:r w:rsidR="008A05BC" w:rsidRPr="008A05BC">
        <w:rPr>
          <w:rFonts w:ascii="Times New Roman" w:hAnsi="Times New Roman" w:cs="Times New Roman"/>
        </w:rPr>
        <w:t>trainee</w:t>
      </w:r>
      <w:r>
        <w:rPr>
          <w:rFonts w:ascii="Times New Roman" w:hAnsi="Times New Roman" w:cs="Times New Roman"/>
        </w:rPr>
        <w:t xml:space="preserve"> working</w:t>
      </w:r>
      <w:r w:rsidR="008A05BC" w:rsidRPr="008A05BC">
        <w:rPr>
          <w:rFonts w:ascii="Times New Roman" w:hAnsi="Times New Roman" w:cs="Times New Roman"/>
        </w:rPr>
        <w:t xml:space="preserve"> within Oxford Health NHS</w:t>
      </w:r>
      <w:r w:rsidR="008A05BC">
        <w:rPr>
          <w:rFonts w:ascii="Times New Roman" w:hAnsi="Times New Roman" w:cs="Times New Roman"/>
        </w:rPr>
        <w:t xml:space="preserve"> </w:t>
      </w:r>
      <w:r w:rsidR="008A05BC" w:rsidRPr="008A05BC">
        <w:rPr>
          <w:rFonts w:ascii="Times New Roman" w:hAnsi="Times New Roman" w:cs="Times New Roman"/>
        </w:rPr>
        <w:t xml:space="preserve">Foundation Trust in the </w:t>
      </w:r>
      <w:r>
        <w:rPr>
          <w:rFonts w:ascii="Times New Roman" w:hAnsi="Times New Roman" w:cs="Times New Roman"/>
        </w:rPr>
        <w:t>Thames Valley region. He</w:t>
      </w:r>
      <w:r w:rsidR="008A05BC" w:rsidRPr="008A05BC">
        <w:rPr>
          <w:rFonts w:ascii="Times New Roman" w:hAnsi="Times New Roman" w:cs="Times New Roman"/>
        </w:rPr>
        <w:t xml:space="preserve"> has an interest in</w:t>
      </w:r>
      <w:r w:rsidR="008A05BC">
        <w:rPr>
          <w:rFonts w:ascii="Times New Roman" w:hAnsi="Times New Roman" w:cs="Times New Roman"/>
        </w:rPr>
        <w:t xml:space="preserve"> </w:t>
      </w:r>
      <w:r w:rsidR="008A05BC" w:rsidRPr="008A05BC">
        <w:rPr>
          <w:rFonts w:ascii="Times New Roman" w:hAnsi="Times New Roman" w:cs="Times New Roman"/>
        </w:rPr>
        <w:t>research in the area of psychotherap</w:t>
      </w:r>
      <w:r w:rsidR="0045462C">
        <w:rPr>
          <w:rFonts w:ascii="Times New Roman" w:hAnsi="Times New Roman" w:cs="Times New Roman"/>
        </w:rPr>
        <w:t>y</w:t>
      </w:r>
      <w:r w:rsidR="008A05BC" w:rsidRPr="008A05BC">
        <w:rPr>
          <w:rFonts w:ascii="Times New Roman" w:hAnsi="Times New Roman" w:cs="Times New Roman"/>
        </w:rPr>
        <w:t>.</w:t>
      </w:r>
    </w:p>
    <w:p w14:paraId="4CC2B95C" w14:textId="5D744CA5" w:rsidR="008A05BC" w:rsidRPr="008A05BC" w:rsidRDefault="008A05BC" w:rsidP="008A05BC">
      <w:pPr>
        <w:spacing w:line="360" w:lineRule="auto"/>
        <w:jc w:val="both"/>
        <w:rPr>
          <w:rFonts w:ascii="Times New Roman" w:hAnsi="Times New Roman" w:cs="Times New Roman"/>
        </w:rPr>
      </w:pPr>
      <w:r w:rsidRPr="008A05BC">
        <w:rPr>
          <w:rFonts w:ascii="Times New Roman" w:hAnsi="Times New Roman" w:cs="Times New Roman"/>
        </w:rPr>
        <w:t>Correspondence</w:t>
      </w:r>
      <w:r w:rsidR="00A902F2">
        <w:rPr>
          <w:rFonts w:ascii="Times New Roman" w:hAnsi="Times New Roman" w:cs="Times New Roman"/>
        </w:rPr>
        <w:t>:</w:t>
      </w:r>
      <w:r w:rsidRPr="008A05BC">
        <w:rPr>
          <w:rFonts w:ascii="Times New Roman" w:hAnsi="Times New Roman" w:cs="Times New Roman"/>
        </w:rPr>
        <w:t xml:space="preserve"> Dr </w:t>
      </w:r>
      <w:r w:rsidR="00365D97">
        <w:rPr>
          <w:rFonts w:ascii="Times New Roman" w:hAnsi="Times New Roman" w:cs="Times New Roman"/>
        </w:rPr>
        <w:t>Daniel Silman</w:t>
      </w:r>
      <w:r w:rsidRPr="008A05BC">
        <w:rPr>
          <w:rFonts w:ascii="Times New Roman" w:hAnsi="Times New Roman" w:cs="Times New Roman"/>
        </w:rPr>
        <w:t>,</w:t>
      </w:r>
      <w:r>
        <w:rPr>
          <w:rFonts w:ascii="Times New Roman" w:hAnsi="Times New Roman" w:cs="Times New Roman"/>
        </w:rPr>
        <w:t xml:space="preserve"> </w:t>
      </w:r>
      <w:r w:rsidRPr="008A05BC">
        <w:rPr>
          <w:rFonts w:ascii="Times New Roman" w:hAnsi="Times New Roman" w:cs="Times New Roman"/>
        </w:rPr>
        <w:t>Warneford Hospital, Warneford Lane,</w:t>
      </w:r>
      <w:r>
        <w:rPr>
          <w:rFonts w:ascii="Times New Roman" w:hAnsi="Times New Roman" w:cs="Times New Roman"/>
        </w:rPr>
        <w:t xml:space="preserve"> </w:t>
      </w:r>
      <w:r w:rsidRPr="008A05BC">
        <w:rPr>
          <w:rFonts w:ascii="Times New Roman" w:hAnsi="Times New Roman" w:cs="Times New Roman"/>
        </w:rPr>
        <w:t>Headington, Oxford OX3 3JX, UK.</w:t>
      </w:r>
    </w:p>
    <w:p w14:paraId="4CD5BECF" w14:textId="5CF635BB" w:rsidR="00BA38BE" w:rsidRDefault="008A05BC" w:rsidP="008A05BC">
      <w:pPr>
        <w:spacing w:line="360" w:lineRule="auto"/>
        <w:jc w:val="both"/>
        <w:rPr>
          <w:rFonts w:ascii="Times New Roman" w:hAnsi="Times New Roman" w:cs="Times New Roman"/>
        </w:rPr>
      </w:pPr>
      <w:r w:rsidRPr="008A05BC">
        <w:rPr>
          <w:rFonts w:ascii="Times New Roman" w:hAnsi="Times New Roman" w:cs="Times New Roman"/>
        </w:rPr>
        <w:t xml:space="preserve">Email: </w:t>
      </w:r>
      <w:hyperlink r:id="rId9" w:history="1">
        <w:r w:rsidR="004F1BE4" w:rsidRPr="004F1BE4">
          <w:rPr>
            <w:rStyle w:val="Hyperlink"/>
            <w:rFonts w:ascii="Times New Roman" w:hAnsi="Times New Roman" w:cs="Times New Roman"/>
          </w:rPr>
          <w:t>daniel.silman@oxfordhealth.nhs.uk</w:t>
        </w:r>
      </w:hyperlink>
      <w:r w:rsidR="00365D97">
        <w:rPr>
          <w:rFonts w:ascii="Times New Roman" w:hAnsi="Times New Roman" w:cs="Times New Roman"/>
        </w:rPr>
        <w:t xml:space="preserve"> </w:t>
      </w:r>
    </w:p>
    <w:p w14:paraId="11934E9F" w14:textId="77777777" w:rsidR="009B6385" w:rsidRDefault="009B6385" w:rsidP="00042B3B">
      <w:pPr>
        <w:spacing w:line="360" w:lineRule="auto"/>
        <w:jc w:val="both"/>
        <w:rPr>
          <w:rFonts w:ascii="Times New Roman" w:hAnsi="Times New Roman" w:cs="Times New Roman"/>
        </w:rPr>
      </w:pPr>
    </w:p>
    <w:p w14:paraId="1E7BBF3D" w14:textId="27DAD7BE" w:rsidR="00E96FCD" w:rsidRPr="00042B3B" w:rsidRDefault="00E96FCD" w:rsidP="00042B3B">
      <w:pPr>
        <w:spacing w:line="360" w:lineRule="auto"/>
        <w:jc w:val="both"/>
        <w:rPr>
          <w:rFonts w:ascii="Times New Roman" w:hAnsi="Times New Roman" w:cs="Times New Roman"/>
        </w:rPr>
      </w:pPr>
      <w:r w:rsidRPr="00042B3B">
        <w:rPr>
          <w:rFonts w:ascii="Times New Roman" w:hAnsi="Times New Roman" w:cs="Times New Roman"/>
        </w:rPr>
        <w:t>SUMMARY</w:t>
      </w:r>
    </w:p>
    <w:p w14:paraId="2E0242EE" w14:textId="1121D0F0" w:rsidR="00042B3B" w:rsidRPr="00042B3B" w:rsidRDefault="00042B3B" w:rsidP="00042B3B">
      <w:pPr>
        <w:spacing w:line="360" w:lineRule="auto"/>
        <w:jc w:val="both"/>
        <w:rPr>
          <w:rFonts w:ascii="Times New Roman" w:hAnsi="Times New Roman" w:cs="Times New Roman"/>
        </w:rPr>
      </w:pPr>
      <w:r w:rsidRPr="00042B3B">
        <w:rPr>
          <w:rFonts w:ascii="Times New Roman" w:hAnsi="Times New Roman" w:cs="Times New Roman"/>
        </w:rPr>
        <w:t>Determining the</w:t>
      </w:r>
      <w:r w:rsidR="002037E5" w:rsidRPr="00042B3B">
        <w:rPr>
          <w:rFonts w:ascii="Times New Roman" w:hAnsi="Times New Roman" w:cs="Times New Roman"/>
        </w:rPr>
        <w:t xml:space="preserve"> </w:t>
      </w:r>
      <w:r w:rsidR="009A5CB6">
        <w:rPr>
          <w:rFonts w:ascii="Times New Roman" w:hAnsi="Times New Roman" w:cs="Times New Roman"/>
        </w:rPr>
        <w:t xml:space="preserve">optimum </w:t>
      </w:r>
      <w:r w:rsidR="002037E5" w:rsidRPr="00042B3B">
        <w:rPr>
          <w:rFonts w:ascii="Times New Roman" w:hAnsi="Times New Roman" w:cs="Times New Roman"/>
        </w:rPr>
        <w:t>next-step treatment for the numerous patients with depression who do not adequately respond to an initial trial of medication</w:t>
      </w:r>
      <w:r w:rsidRPr="00042B3B">
        <w:rPr>
          <w:rFonts w:ascii="Times New Roman" w:hAnsi="Times New Roman" w:cs="Times New Roman"/>
        </w:rPr>
        <w:t xml:space="preserve"> </w:t>
      </w:r>
      <w:r w:rsidR="009A5CB6">
        <w:rPr>
          <w:rFonts w:ascii="Times New Roman" w:hAnsi="Times New Roman" w:cs="Times New Roman"/>
        </w:rPr>
        <w:t>remains a source of uncertainty in clinical practice</w:t>
      </w:r>
      <w:r w:rsidR="002037E5" w:rsidRPr="00042B3B">
        <w:rPr>
          <w:rFonts w:ascii="Times New Roman" w:hAnsi="Times New Roman" w:cs="Times New Roman"/>
        </w:rPr>
        <w:t xml:space="preserve">. </w:t>
      </w:r>
      <w:r w:rsidRPr="00042B3B">
        <w:rPr>
          <w:rFonts w:ascii="Times New Roman" w:hAnsi="Times New Roman" w:cs="Times New Roman"/>
        </w:rPr>
        <w:t>Whilst n</w:t>
      </w:r>
      <w:r w:rsidR="002037E5" w:rsidRPr="00042B3B">
        <w:rPr>
          <w:rFonts w:ascii="Times New Roman" w:hAnsi="Times New Roman" w:cs="Times New Roman"/>
        </w:rPr>
        <w:t>umerous psychological treatments are known to be effective for depression</w:t>
      </w:r>
      <w:r w:rsidRPr="00042B3B">
        <w:rPr>
          <w:rFonts w:ascii="Times New Roman" w:hAnsi="Times New Roman" w:cs="Times New Roman"/>
        </w:rPr>
        <w:t>, their</w:t>
      </w:r>
      <w:r w:rsidR="00CD1567" w:rsidRPr="00042B3B">
        <w:rPr>
          <w:rFonts w:ascii="Times New Roman" w:hAnsi="Times New Roman" w:cs="Times New Roman"/>
        </w:rPr>
        <w:t xml:space="preserve"> </w:t>
      </w:r>
      <w:r w:rsidRPr="00042B3B">
        <w:rPr>
          <w:rFonts w:ascii="Times New Roman" w:hAnsi="Times New Roman" w:cs="Times New Roman"/>
        </w:rPr>
        <w:t>relative merits in the treatment</w:t>
      </w:r>
      <w:r w:rsidR="00984877">
        <w:rPr>
          <w:rFonts w:ascii="Times New Roman" w:hAnsi="Times New Roman" w:cs="Times New Roman"/>
        </w:rPr>
        <w:t>-</w:t>
      </w:r>
      <w:r w:rsidRPr="00042B3B">
        <w:rPr>
          <w:rFonts w:ascii="Times New Roman" w:hAnsi="Times New Roman" w:cs="Times New Roman"/>
        </w:rPr>
        <w:t xml:space="preserve">resistant group </w:t>
      </w:r>
      <w:r w:rsidR="00A37E77">
        <w:rPr>
          <w:rFonts w:ascii="Times New Roman" w:hAnsi="Times New Roman" w:cs="Times New Roman"/>
        </w:rPr>
        <w:t>have</w:t>
      </w:r>
      <w:r w:rsidR="00A37E77" w:rsidRPr="00042B3B">
        <w:rPr>
          <w:rFonts w:ascii="Times New Roman" w:hAnsi="Times New Roman" w:cs="Times New Roman"/>
        </w:rPr>
        <w:t xml:space="preserve"> </w:t>
      </w:r>
      <w:r w:rsidRPr="00042B3B">
        <w:rPr>
          <w:rFonts w:ascii="Times New Roman" w:hAnsi="Times New Roman" w:cs="Times New Roman"/>
        </w:rPr>
        <w:t xml:space="preserve">not been ascertained. </w:t>
      </w:r>
      <w:r w:rsidR="009A5CB6" w:rsidRPr="009A5CB6">
        <w:rPr>
          <w:rFonts w:ascii="Times New Roman" w:hAnsi="Times New Roman" w:cs="Times New Roman"/>
        </w:rPr>
        <w:t xml:space="preserve">Cochrane has recently published a meta-analysis of </w:t>
      </w:r>
      <w:r w:rsidR="009A5CB6" w:rsidRPr="00042B3B">
        <w:rPr>
          <w:rFonts w:ascii="Times New Roman" w:hAnsi="Times New Roman" w:cs="Times New Roman"/>
        </w:rPr>
        <w:t xml:space="preserve">the evidence available for </w:t>
      </w:r>
      <w:r w:rsidR="009A5CB6">
        <w:rPr>
          <w:rFonts w:ascii="Times New Roman" w:hAnsi="Times New Roman" w:cs="Times New Roman"/>
        </w:rPr>
        <w:t xml:space="preserve">the </w:t>
      </w:r>
      <w:r w:rsidR="009A5CB6" w:rsidRPr="00042B3B">
        <w:rPr>
          <w:rFonts w:ascii="Times New Roman" w:hAnsi="Times New Roman" w:cs="Times New Roman"/>
        </w:rPr>
        <w:t>use of various psychotherapies as an adjunct to antidepressant compared to antidepressant alone in treatment</w:t>
      </w:r>
      <w:r w:rsidR="009A5CB6">
        <w:rPr>
          <w:rFonts w:ascii="Times New Roman" w:hAnsi="Times New Roman" w:cs="Times New Roman"/>
        </w:rPr>
        <w:t>-</w:t>
      </w:r>
      <w:r w:rsidR="009A5CB6" w:rsidRPr="00042B3B">
        <w:rPr>
          <w:rFonts w:ascii="Times New Roman" w:hAnsi="Times New Roman" w:cs="Times New Roman"/>
        </w:rPr>
        <w:t>resistant depression</w:t>
      </w:r>
      <w:r w:rsidR="009A5CB6">
        <w:rPr>
          <w:rFonts w:ascii="Times New Roman" w:hAnsi="Times New Roman" w:cs="Times New Roman"/>
        </w:rPr>
        <w:t>.</w:t>
      </w:r>
      <w:r w:rsidR="009A5CB6" w:rsidRPr="00042B3B">
        <w:rPr>
          <w:rFonts w:ascii="Times New Roman" w:hAnsi="Times New Roman" w:cs="Times New Roman"/>
        </w:rPr>
        <w:t xml:space="preserve"> </w:t>
      </w:r>
      <w:r w:rsidRPr="00042B3B">
        <w:rPr>
          <w:rFonts w:ascii="Times New Roman" w:hAnsi="Times New Roman" w:cs="Times New Roman"/>
        </w:rPr>
        <w:t>This month’s Cochrane</w:t>
      </w:r>
      <w:r w:rsidR="006B01E0">
        <w:rPr>
          <w:rFonts w:ascii="Times New Roman" w:hAnsi="Times New Roman" w:cs="Times New Roman"/>
        </w:rPr>
        <w:t xml:space="preserve"> </w:t>
      </w:r>
      <w:r w:rsidRPr="00042B3B">
        <w:rPr>
          <w:rFonts w:ascii="Times New Roman" w:hAnsi="Times New Roman" w:cs="Times New Roman"/>
        </w:rPr>
        <w:t xml:space="preserve">Corner </w:t>
      </w:r>
      <w:r w:rsidR="009A5CB6" w:rsidRPr="009A5CB6">
        <w:rPr>
          <w:rFonts w:ascii="Times New Roman" w:hAnsi="Times New Roman" w:cs="Times New Roman"/>
        </w:rPr>
        <w:t xml:space="preserve">provides </w:t>
      </w:r>
      <w:r w:rsidR="009A5CB6">
        <w:rPr>
          <w:rFonts w:ascii="Times New Roman" w:hAnsi="Times New Roman" w:cs="Times New Roman"/>
        </w:rPr>
        <w:t xml:space="preserve">a </w:t>
      </w:r>
      <w:r w:rsidR="009A5CB6" w:rsidRPr="009A5CB6">
        <w:rPr>
          <w:rFonts w:ascii="Times New Roman" w:hAnsi="Times New Roman" w:cs="Times New Roman"/>
        </w:rPr>
        <w:t xml:space="preserve">commentary </w:t>
      </w:r>
      <w:r w:rsidRPr="00042B3B">
        <w:rPr>
          <w:rFonts w:ascii="Times New Roman" w:hAnsi="Times New Roman" w:cs="Times New Roman"/>
        </w:rPr>
        <w:t>an</w:t>
      </w:r>
      <w:r w:rsidR="00756E60">
        <w:rPr>
          <w:rFonts w:ascii="Times New Roman" w:hAnsi="Times New Roman" w:cs="Times New Roman"/>
        </w:rPr>
        <w:t>d</w:t>
      </w:r>
      <w:r w:rsidRPr="00042B3B">
        <w:rPr>
          <w:rFonts w:ascii="Times New Roman" w:hAnsi="Times New Roman" w:cs="Times New Roman"/>
        </w:rPr>
        <w:t xml:space="preserve"> appraisal of the clinical utility of these findings.  </w:t>
      </w:r>
    </w:p>
    <w:p w14:paraId="155B1843" w14:textId="77777777" w:rsidR="00042B3B" w:rsidRDefault="00042B3B" w:rsidP="00042B3B">
      <w:pPr>
        <w:spacing w:line="360" w:lineRule="auto"/>
        <w:jc w:val="both"/>
        <w:rPr>
          <w:rFonts w:ascii="Times New Roman" w:hAnsi="Times New Roman" w:cs="Times New Roman"/>
        </w:rPr>
      </w:pPr>
    </w:p>
    <w:p w14:paraId="5995CB10" w14:textId="51611B24" w:rsidR="00E96FCD" w:rsidRPr="00042B3B" w:rsidRDefault="00E96FCD" w:rsidP="00042B3B">
      <w:pPr>
        <w:spacing w:line="360" w:lineRule="auto"/>
        <w:jc w:val="both"/>
        <w:rPr>
          <w:rFonts w:ascii="Times New Roman" w:hAnsi="Times New Roman" w:cs="Times New Roman"/>
        </w:rPr>
      </w:pPr>
      <w:r w:rsidRPr="00042B3B">
        <w:rPr>
          <w:rFonts w:ascii="Times New Roman" w:hAnsi="Times New Roman" w:cs="Times New Roman"/>
        </w:rPr>
        <w:t>DECLARATION OF INTEREST</w:t>
      </w:r>
    </w:p>
    <w:p w14:paraId="629C1295" w14:textId="01031CDE" w:rsidR="00E96FCD" w:rsidRPr="00042B3B" w:rsidRDefault="00E96FCD" w:rsidP="00C37DBE">
      <w:pPr>
        <w:tabs>
          <w:tab w:val="center" w:pos="4510"/>
        </w:tabs>
        <w:spacing w:line="360" w:lineRule="auto"/>
        <w:jc w:val="both"/>
        <w:rPr>
          <w:rFonts w:ascii="Times New Roman" w:hAnsi="Times New Roman" w:cs="Times New Roman"/>
        </w:rPr>
      </w:pPr>
      <w:r w:rsidRPr="00042B3B">
        <w:rPr>
          <w:rFonts w:ascii="Times New Roman" w:hAnsi="Times New Roman" w:cs="Times New Roman"/>
        </w:rPr>
        <w:t>None.</w:t>
      </w:r>
      <w:r w:rsidR="009267BD">
        <w:rPr>
          <w:rFonts w:ascii="Times New Roman" w:hAnsi="Times New Roman" w:cs="Times New Roman"/>
        </w:rPr>
        <w:tab/>
      </w:r>
    </w:p>
    <w:p w14:paraId="6412696F" w14:textId="77777777" w:rsidR="00042B3B" w:rsidRDefault="00042B3B" w:rsidP="00042B3B">
      <w:pPr>
        <w:spacing w:line="360" w:lineRule="auto"/>
        <w:jc w:val="both"/>
        <w:rPr>
          <w:rFonts w:ascii="Times New Roman" w:hAnsi="Times New Roman" w:cs="Times New Roman"/>
        </w:rPr>
      </w:pPr>
    </w:p>
    <w:p w14:paraId="1881BBF1" w14:textId="2FAB9225" w:rsidR="00E96FCD" w:rsidRPr="00042B3B" w:rsidRDefault="00E96FCD" w:rsidP="00042B3B">
      <w:pPr>
        <w:spacing w:line="360" w:lineRule="auto"/>
        <w:jc w:val="both"/>
        <w:rPr>
          <w:rFonts w:ascii="Times New Roman" w:hAnsi="Times New Roman" w:cs="Times New Roman"/>
        </w:rPr>
      </w:pPr>
      <w:r w:rsidRPr="00042B3B">
        <w:rPr>
          <w:rFonts w:ascii="Times New Roman" w:hAnsi="Times New Roman" w:cs="Times New Roman"/>
        </w:rPr>
        <w:t>KEYWORDS</w:t>
      </w:r>
    </w:p>
    <w:p w14:paraId="239425C1" w14:textId="5F1DB3CD" w:rsidR="00E96FCD" w:rsidRPr="00042B3B" w:rsidRDefault="00042B3B" w:rsidP="00042B3B">
      <w:pPr>
        <w:spacing w:line="360" w:lineRule="auto"/>
        <w:jc w:val="both"/>
        <w:rPr>
          <w:rFonts w:ascii="Times New Roman" w:hAnsi="Times New Roman" w:cs="Times New Roman"/>
        </w:rPr>
      </w:pPr>
      <w:r w:rsidRPr="00042B3B">
        <w:rPr>
          <w:rFonts w:ascii="Times New Roman" w:hAnsi="Times New Roman" w:cs="Times New Roman"/>
        </w:rPr>
        <w:t>depression</w:t>
      </w:r>
      <w:r w:rsidR="00E96FCD" w:rsidRPr="00042B3B">
        <w:rPr>
          <w:rFonts w:ascii="Times New Roman" w:hAnsi="Times New Roman" w:cs="Times New Roman"/>
        </w:rPr>
        <w:t>;</w:t>
      </w:r>
      <w:r w:rsidRPr="00042B3B">
        <w:rPr>
          <w:rFonts w:ascii="Times New Roman" w:hAnsi="Times New Roman" w:cs="Times New Roman"/>
        </w:rPr>
        <w:t xml:space="preserve"> psychotherapy;</w:t>
      </w:r>
      <w:r w:rsidR="00E96FCD" w:rsidRPr="00042B3B">
        <w:rPr>
          <w:rFonts w:ascii="Times New Roman" w:hAnsi="Times New Roman" w:cs="Times New Roman"/>
        </w:rPr>
        <w:t xml:space="preserve"> cognitive behavioural therapies;</w:t>
      </w:r>
      <w:r w:rsidR="00CF31A1">
        <w:rPr>
          <w:rFonts w:ascii="Times New Roman" w:hAnsi="Times New Roman" w:cs="Times New Roman"/>
        </w:rPr>
        <w:t xml:space="preserve"> </w:t>
      </w:r>
      <w:r w:rsidR="00E96FCD" w:rsidRPr="00042B3B">
        <w:rPr>
          <w:rFonts w:ascii="Times New Roman" w:hAnsi="Times New Roman" w:cs="Times New Roman"/>
        </w:rPr>
        <w:t>statistical methodology</w:t>
      </w:r>
    </w:p>
    <w:p w14:paraId="68A75FBB" w14:textId="77777777" w:rsidR="00E96FCD" w:rsidRDefault="00E96FCD" w:rsidP="00501243">
      <w:pPr>
        <w:spacing w:line="360" w:lineRule="auto"/>
        <w:jc w:val="both"/>
        <w:rPr>
          <w:rFonts w:ascii="Times New Roman" w:hAnsi="Times New Roman" w:cs="Times New Roman"/>
          <w:u w:val="single"/>
        </w:rPr>
      </w:pPr>
    </w:p>
    <w:p w14:paraId="0BF5E9E3" w14:textId="62AB3B0E" w:rsidR="006D6EA6" w:rsidRPr="00501243" w:rsidRDefault="009F062D" w:rsidP="00C37DBE">
      <w:pPr>
        <w:spacing w:line="360" w:lineRule="auto"/>
        <w:ind w:firstLine="720"/>
        <w:jc w:val="both"/>
        <w:rPr>
          <w:rFonts w:ascii="Times New Roman" w:hAnsi="Times New Roman" w:cs="Times New Roman"/>
        </w:rPr>
      </w:pPr>
      <w:r w:rsidRPr="00501243">
        <w:rPr>
          <w:rFonts w:ascii="Times New Roman" w:hAnsi="Times New Roman" w:cs="Times New Roman"/>
        </w:rPr>
        <w:t xml:space="preserve">Evidence suggests </w:t>
      </w:r>
      <w:r w:rsidR="00EA071C">
        <w:rPr>
          <w:rFonts w:ascii="Times New Roman" w:hAnsi="Times New Roman" w:cs="Times New Roman"/>
        </w:rPr>
        <w:t>the</w:t>
      </w:r>
      <w:r w:rsidR="00EA071C" w:rsidRPr="00501243">
        <w:rPr>
          <w:rFonts w:ascii="Times New Roman" w:hAnsi="Times New Roman" w:cs="Times New Roman"/>
        </w:rPr>
        <w:t xml:space="preserve"> </w:t>
      </w:r>
      <w:r w:rsidRPr="00501243">
        <w:rPr>
          <w:rFonts w:ascii="Times New Roman" w:hAnsi="Times New Roman" w:cs="Times New Roman"/>
        </w:rPr>
        <w:t>majority of depressed patients fail to adequately</w:t>
      </w:r>
      <w:r w:rsidR="00F2645F" w:rsidRPr="00501243">
        <w:rPr>
          <w:rFonts w:ascii="Times New Roman" w:hAnsi="Times New Roman" w:cs="Times New Roman"/>
        </w:rPr>
        <w:t xml:space="preserve"> achieve</w:t>
      </w:r>
      <w:r w:rsidRPr="00501243">
        <w:rPr>
          <w:rFonts w:ascii="Times New Roman" w:hAnsi="Times New Roman" w:cs="Times New Roman"/>
        </w:rPr>
        <w:t xml:space="preserve"> remi</w:t>
      </w:r>
      <w:r w:rsidR="00F2645F" w:rsidRPr="00501243">
        <w:rPr>
          <w:rFonts w:ascii="Times New Roman" w:hAnsi="Times New Roman" w:cs="Times New Roman"/>
        </w:rPr>
        <w:t>ssion</w:t>
      </w:r>
      <w:r w:rsidRPr="00501243">
        <w:rPr>
          <w:rFonts w:ascii="Times New Roman" w:hAnsi="Times New Roman" w:cs="Times New Roman"/>
        </w:rPr>
        <w:t xml:space="preserve"> after an initial trial of antidepressants</w:t>
      </w:r>
      <w:r w:rsidR="00256904">
        <w:rPr>
          <w:rFonts w:ascii="Times New Roman" w:hAnsi="Times New Roman" w:cs="Times New Roman"/>
        </w:rPr>
        <w:t xml:space="preserve"> </w:t>
      </w:r>
      <w:r w:rsidR="00FB52D8">
        <w:rPr>
          <w:rFonts w:ascii="Times New Roman" w:hAnsi="Times New Roman" w:cs="Times New Roman"/>
        </w:rPr>
        <w:fldChar w:fldCharType="begin">
          <w:fldData xml:space="preserve">PEVuZE5vdGU+PENpdGU+PEF1dGhvcj5UaGFzZTwvQXV0aG9yPjxZZWFyPjIwMDc8L1llYXI+PElE
VGV4dD5Db2duaXRpdmUgdGhlcmFweSB2ZXJzdXMgbWVkaWNhdGlvbiBpbiBhdWdtZW50YXRpb24g
YW5kIHN3aXRjaCBzdHJhdGVnaWVzIGFzIHNlY29uZC1zdGVwIHRyZWF0bWVudHM6IGEgU1RBUipE
IHJlcG9ydDwvSURUZXh0PjxEaXNwbGF5VGV4dD4oVGhhc2U8c3R5bGUgZmFjZT0iaXRhbGljIj4g
ZXQgYWwuPC9zdHlsZT4sIDIwMDcpPC9EaXNwbGF5VGV4dD48cmVjb3JkPjxkYXRlcz48cHViLWRh
dGVzPjxkYXRlPk1heTwvZGF0ZT48L3B1Yi1kYXRlcz48eWVhcj4yMDA3PC95ZWFyPjwvZGF0ZXM+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CZWhhdmlv
cmFsIFRoZXJhcHk8L2tleXdvcmQ+PGtleXdvcmQ+Q29tYmluZWQgTW9kYWxpdHkgVGhlcmFweTwv
a2V5d29yZD48a2V5d29yZD5Dcm9zcy1PdmVyIFN0dWRpZXM8L2tleXdvcmQ+PGtleXdvcmQ+Q3lj
bG9oZXhhbm9scy90aGVyYXBldXRpYyB1c2U8L2tleXdvcmQ+PGtleXdvcmQ+RGVjaXNpb24gVHJl
ZXM8L2tleXdvcmQ+PGtleXdvcmQ+RGVsYXllZC1BY3Rpb24gUHJlcGFyYXRpb25zPC9rZXl3b3Jk
PjxrZXl3b3JkPkRlcHJlc3NpdmUgRGlzb3JkZXIsIE1ham9yL3BzeWNob2xvZ3kvKnRoZXJhcHk8
L2tleXdvcmQ+PGtleXdvcmQ+RmVtYWxlPC9rZXl3b3JkPjxrZXl3b3JkPkh1bWFuczwva2V5d29y
ZD48a2V5d29yZD5NYWxlPC9rZXl3b3JkPjxrZXl3b3JkPlNlcm90b25pbiBSZWNlcHRvciBBZ29u
aXN0cy90aGVyYXBldXRpYyB1c2U8L2tleXdvcmQ+PGtleXdvcmQ+U2Vyb3RvbmluIFVwdGFrZSBJ
bmhpYml0b3JzLyp0aGVyYXBldXRpYyB1c2U8L2tleXdvcmQ+PGtleXdvcmQ+VHJlYXRtZW50IE91
dGNvbWU8L2tleXdvcmQ+PGtleXdvcmQ+VmVubGFmYXhpbmUgSHlkcm9jaGxvcmlkZTwva2V5d29y
ZD48L2tleXdvcmRzPjxpc2JuPjAwMDItOTUzWCAoUHJpbnQpJiN4RDswMDAyLTk1M3g8L2lzYm4+
PHRpdGxlcz48dGl0bGU+Q29nbml0aXZlIHRoZXJhcHkgdmVyc3VzIG1lZGljYXRpb24gaW4gYXVn
bWVudGF0aW9uIGFuZCBzd2l0Y2ggc3RyYXRlZ2llcyBhcyBzZWNvbmQtc3RlcCB0cmVhdG1lbnRz
OiBhIFNUQVIqRCByZXBvcnQ8L3RpdGxlPjxzZWNvbmRhcnktdGl0bGU+QW0gSiBQc3ljaGlhdHJ5
PC9zZWNvbmRhcnktdGl0bGU+PC90aXRsZXM+PHBhZ2VzPjczOS01MjwvcGFnZXM+PG51bWJlcj41
PC9udW1iZXI+PGNvbnRyaWJ1dG9ycz48YXV0aG9ycz48YXV0aG9yPlRoYXNlLCBNLiBFLjwvYXV0
aG9yPjxhdXRob3I+RnJpZWRtYW4sIEUuIFMuPC9hdXRob3I+PGF1dGhvcj5CaWdncywgTS4gTS48
L2F1dGhvcj48YXV0aG9yPldpc25pZXdza2ksIFMuIFIuPC9hdXRob3I+PGF1dGhvcj5Ucml2ZWRp
LCBNLiBILjwvYXV0aG9yPjxhdXRob3I+THV0aGVyLCBKLiBGLjwvYXV0aG9yPjxhdXRob3I+RmF2
YSwgTS48L2F1dGhvcj48YXV0aG9yPk5pZXJlbmJlcmcsIEEuIEEuPC9hdXRob3I+PGF1dGhvcj5N
Y0dyYXRoLCBQLiBKLjwvYXV0aG9yPjxhdXRob3I+V2FyZGVuLCBELjwvYXV0aG9yPjxhdXRob3I+
TmllZGVyZWhlLCBHLjwvYXV0aG9yPjxhdXRob3I+SG9sbG9uLCBTLiBELjwvYXV0aG9yPjxhdXRo
b3I+UnVzaCwgQS4gSi48L2F1dGhvcj48L2F1dGhvcnM+PC9jb250cmlidXRvcnM+PGVkaXRpb24+
MjAwNy8wNS8wNDwvZWRpdGlvbj48bGFuZ3VhZ2U+ZW5nPC9sYW5ndWFnZT48YWRkZWQtZGF0ZSBm
b3JtYXQ9InV0YyI+MTU4OTk5MzExMDwvYWRkZWQtZGF0ZT48cmVmLXR5cGUgbmFtZT0iSm91cm5h
bCBBcnRpY2xlIj4xNzwvcmVmLXR5cGU+PGF1dGgtYWRkcmVzcz5EZXBhcnRtZW50IG9mIFBzeWNo
aWF0cnksIFVuaXZlcnNpdHkgb2YgUGl0dHNidXJnaCBNZWRpY2FsIENlbnRlciwgMzgxMSBPSGFy
YSBTdC4sIFBpdHRzYnVyZ2gsIFBBIDE1MjEzLTI1OTMsIGFuZCBNYXNzYWNodXNldHRzIEdlbmVy
YWwgSG9zcGl0YWwsIFVTQS4gdGhhc2VtZUB1cG1jLmVkdTwvYXV0aC1hZGRyZXNzPjxyZW1vdGUt
ZGF0YWJhc2UtcHJvdmlkZXI+TkxNPC9yZW1vdGUtZGF0YWJhc2UtcHJvdmlkZXI+PHJlYy1udW1i
ZXI+MjwvcmVjLW51bWJlcj48bGFzdC11cGRhdGVkLWRhdGUgZm9ybWF0PSJ1dGMiPjE1ODk5OTMx
MTA8L2xhc3QtdXBkYXRlZC1kYXRlPjxhY2Nlc3Npb24tbnVtPjE3NDc1NzMzPC9hY2Nlc3Npb24t
bnVtPjxlbGVjdHJvbmljLXJlc291cmNlLW51bT4xMC4xMTc2L2FqcC4yMDA3LjE2NC41LjczOTwv
ZWxlY3Ryb25pYy1yZXNvdXJjZS1udW0+PHZvbHVtZT4xNjQ8L3ZvbHVtZT48L3JlY29yZD48L0Np
dGU+PC9FbmROb3RlPn==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UaGFzZTwvQXV0aG9yPjxZZWFyPjIwMDc8L1llYXI+PElE
VGV4dD5Db2duaXRpdmUgdGhlcmFweSB2ZXJzdXMgbWVkaWNhdGlvbiBpbiBhdWdtZW50YXRpb24g
YW5kIHN3aXRjaCBzdHJhdGVnaWVzIGFzIHNlY29uZC1zdGVwIHRyZWF0bWVudHM6IGEgU1RBUipE
IHJlcG9ydDwvSURUZXh0PjxEaXNwbGF5VGV4dD4oVGhhc2U8c3R5bGUgZmFjZT0iaXRhbGljIj4g
ZXQgYWwuPC9zdHlsZT4sIDIwMDcpPC9EaXNwbGF5VGV4dD48cmVjb3JkPjxkYXRlcz48cHViLWRh
dGVzPjxkYXRlPk1heTwvZGF0ZT48L3B1Yi1kYXRlcz48eWVhcj4yMDA3PC95ZWFyPjwvZGF0ZXM+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CZWhhdmlv
cmFsIFRoZXJhcHk8L2tleXdvcmQ+PGtleXdvcmQ+Q29tYmluZWQgTW9kYWxpdHkgVGhlcmFweTwv
a2V5d29yZD48a2V5d29yZD5Dcm9zcy1PdmVyIFN0dWRpZXM8L2tleXdvcmQ+PGtleXdvcmQ+Q3lj
bG9oZXhhbm9scy90aGVyYXBldXRpYyB1c2U8L2tleXdvcmQ+PGtleXdvcmQ+RGVjaXNpb24gVHJl
ZXM8L2tleXdvcmQ+PGtleXdvcmQ+RGVsYXllZC1BY3Rpb24gUHJlcGFyYXRpb25zPC9rZXl3b3Jk
PjxrZXl3b3JkPkRlcHJlc3NpdmUgRGlzb3JkZXIsIE1ham9yL3BzeWNob2xvZ3kvKnRoZXJhcHk8
L2tleXdvcmQ+PGtleXdvcmQ+RmVtYWxlPC9rZXl3b3JkPjxrZXl3b3JkPkh1bWFuczwva2V5d29y
ZD48a2V5d29yZD5NYWxlPC9rZXl3b3JkPjxrZXl3b3JkPlNlcm90b25pbiBSZWNlcHRvciBBZ29u
aXN0cy90aGVyYXBldXRpYyB1c2U8L2tleXdvcmQ+PGtleXdvcmQ+U2Vyb3RvbmluIFVwdGFrZSBJ
bmhpYml0b3JzLyp0aGVyYXBldXRpYyB1c2U8L2tleXdvcmQ+PGtleXdvcmQ+VHJlYXRtZW50IE91
dGNvbWU8L2tleXdvcmQ+PGtleXdvcmQ+VmVubGFmYXhpbmUgSHlkcm9jaGxvcmlkZTwva2V5d29y
ZD48L2tleXdvcmRzPjxpc2JuPjAwMDItOTUzWCAoUHJpbnQpJiN4RDswMDAyLTk1M3g8L2lzYm4+
PHRpdGxlcz48dGl0bGU+Q29nbml0aXZlIHRoZXJhcHkgdmVyc3VzIG1lZGljYXRpb24gaW4gYXVn
bWVudGF0aW9uIGFuZCBzd2l0Y2ggc3RyYXRlZ2llcyBhcyBzZWNvbmQtc3RlcCB0cmVhdG1lbnRz
OiBhIFNUQVIqRCByZXBvcnQ8L3RpdGxlPjxzZWNvbmRhcnktdGl0bGU+QW0gSiBQc3ljaGlhdHJ5
PC9zZWNvbmRhcnktdGl0bGU+PC90aXRsZXM+PHBhZ2VzPjczOS01MjwvcGFnZXM+PG51bWJlcj41
PC9udW1iZXI+PGNvbnRyaWJ1dG9ycz48YXV0aG9ycz48YXV0aG9yPlRoYXNlLCBNLiBFLjwvYXV0
aG9yPjxhdXRob3I+RnJpZWRtYW4sIEUuIFMuPC9hdXRob3I+PGF1dGhvcj5CaWdncywgTS4gTS48
L2F1dGhvcj48YXV0aG9yPldpc25pZXdza2ksIFMuIFIuPC9hdXRob3I+PGF1dGhvcj5Ucml2ZWRp
LCBNLiBILjwvYXV0aG9yPjxhdXRob3I+THV0aGVyLCBKLiBGLjwvYXV0aG9yPjxhdXRob3I+RmF2
YSwgTS48L2F1dGhvcj48YXV0aG9yPk5pZXJlbmJlcmcsIEEuIEEuPC9hdXRob3I+PGF1dGhvcj5N
Y0dyYXRoLCBQLiBKLjwvYXV0aG9yPjxhdXRob3I+V2FyZGVuLCBELjwvYXV0aG9yPjxhdXRob3I+
TmllZGVyZWhlLCBHLjwvYXV0aG9yPjxhdXRob3I+SG9sbG9uLCBTLiBELjwvYXV0aG9yPjxhdXRo
b3I+UnVzaCwgQS4gSi48L2F1dGhvcj48L2F1dGhvcnM+PC9jb250cmlidXRvcnM+PGVkaXRpb24+
MjAwNy8wNS8wNDwvZWRpdGlvbj48bGFuZ3VhZ2U+ZW5nPC9sYW5ndWFnZT48YWRkZWQtZGF0ZSBm
b3JtYXQ9InV0YyI+MTU4OTk5MzExMDwvYWRkZWQtZGF0ZT48cmVmLXR5cGUgbmFtZT0iSm91cm5h
bCBBcnRpY2xlIj4xNzwvcmVmLXR5cGU+PGF1dGgtYWRkcmVzcz5EZXBhcnRtZW50IG9mIFBzeWNo
aWF0cnksIFVuaXZlcnNpdHkgb2YgUGl0dHNidXJnaCBNZWRpY2FsIENlbnRlciwgMzgxMSBPSGFy
YSBTdC4sIFBpdHRzYnVyZ2gsIFBBIDE1MjEzLTI1OTMsIGFuZCBNYXNzYWNodXNldHRzIEdlbmVy
YWwgSG9zcGl0YWwsIFVTQS4gdGhhc2VtZUB1cG1jLmVkdTwvYXV0aC1hZGRyZXNzPjxyZW1vdGUt
ZGF0YWJhc2UtcHJvdmlkZXI+TkxNPC9yZW1vdGUtZGF0YWJhc2UtcHJvdmlkZXI+PHJlYy1udW1i
ZXI+MjwvcmVjLW51bWJlcj48bGFzdC11cGRhdGVkLWRhdGUgZm9ybWF0PSJ1dGMiPjE1ODk5OTMx
MTA8L2xhc3QtdXBkYXRlZC1kYXRlPjxhY2Nlc3Npb24tbnVtPjE3NDc1NzMzPC9hY2Nlc3Npb24t
bnVtPjxlbGVjdHJvbmljLXJlc291cmNlLW51bT4xMC4xMTc2L2FqcC4yMDA3LjE2NC41LjczOTwv
ZWxlY3Ryb25pYy1yZXNvdXJjZS1udW0+PHZvbHVtZT4xNjQ8L3ZvbHVtZT48L3JlY29yZD48L0Np
dGU+PC9FbmROb3RlPn==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FB52D8">
        <w:rPr>
          <w:rFonts w:ascii="Times New Roman" w:hAnsi="Times New Roman" w:cs="Times New Roman"/>
        </w:rPr>
      </w:r>
      <w:r w:rsidR="00FB52D8">
        <w:rPr>
          <w:rFonts w:ascii="Times New Roman" w:hAnsi="Times New Roman" w:cs="Times New Roman"/>
        </w:rPr>
        <w:fldChar w:fldCharType="separate"/>
      </w:r>
      <w:r w:rsidR="008D18AA">
        <w:rPr>
          <w:rFonts w:ascii="Times New Roman" w:hAnsi="Times New Roman" w:cs="Times New Roman"/>
          <w:noProof/>
        </w:rPr>
        <w:t>(Thase</w:t>
      </w:r>
      <w:r w:rsidR="008D18AA" w:rsidRPr="008D18AA">
        <w:rPr>
          <w:rFonts w:ascii="Times New Roman" w:hAnsi="Times New Roman" w:cs="Times New Roman"/>
          <w:i/>
          <w:noProof/>
        </w:rPr>
        <w:t xml:space="preserve"> </w:t>
      </w:r>
      <w:r w:rsidR="008D18AA">
        <w:rPr>
          <w:rFonts w:ascii="Times New Roman" w:hAnsi="Times New Roman" w:cs="Times New Roman"/>
          <w:noProof/>
        </w:rPr>
        <w:t>2007</w:t>
      </w:r>
      <w:r w:rsidR="00FB52D8">
        <w:rPr>
          <w:rFonts w:ascii="Times New Roman" w:hAnsi="Times New Roman" w:cs="Times New Roman"/>
        </w:rPr>
        <w:fldChar w:fldCharType="end"/>
      </w:r>
      <w:r w:rsidR="0034508D">
        <w:rPr>
          <w:rFonts w:ascii="Times New Roman" w:hAnsi="Times New Roman" w:cs="Times New Roman"/>
        </w:rPr>
        <w:fldChar w:fldCharType="begin">
          <w:fldData xml:space="preserve">PEVuZE5vdGU+PENpdGU+PEF1dGhvcj5Ucml2ZWRpPC9BdXRob3I+PFllYXI+MjAwNjwvWWVhcj48
SURUZXh0PkV2YWx1YXRpb24gb2Ygb3V0Y29tZXMgd2l0aCBjaXRhbG9wcmFtIGZvciBkZXByZXNz
aW9uIHVzaW5nIG1lYXN1cmVtZW50LWJhc2VkIGNhcmUgaW4gU1RBUipEOiBpbXBsaWNhdGlvbnMg
Zm9yIGNsaW5pY2FsIHByYWN0aWNlPC9JRFRleHQ+PERpc3BsYXlUZXh0PihUcml2ZWRpPHN0eWxl
IGZhY2U9Iml0YWxpYyI+IGV0IGFsLjwvc3R5bGU+LCAyMDA2KTwvRGlzcGxheVRleHQ+PHJlY29y
ZD48ZGF0ZXM+PHB1Yi1kYXRlcz48ZGF0ZT5KYW48L2RhdGU+PC9wdWItZGF0ZXM+PHllYXI+MjAw
NjwveWVhcj48L2RhdGVzPjxrZXl3b3Jkcz48a2V5d29yZD5BZG9sZXNjZW50PC9rZXl3b3JkPjxr
ZXl3b3JkPkFtYnVsYXRvcnkgQ2FyZTwva2V5d29yZD48a2V5d29yZD5DaHJvbmljIERpc2Vhc2U8
L2tleXdvcmQ+PGtleXdvcmQ+Q2l0YWxvcHJhbS8qdGhlcmFwZXV0aWMgdXNlPC9rZXl3b3JkPjxr
ZXl3b3JkPkNvbW9yYmlkaXR5PC9rZXl3b3JkPjxrZXl3b3JkPkRlcHJlc3NpdmUgRGlzb3JkZXIs
IE1ham9yL2RpYWdub3Npcy8qZHJ1ZyB0aGVyYXB5L2VwaWRlbWlvbG9neTwva2V5d29yZD48a2V5
d29yZD5Eb3NlLVJlc3BvbnNlIFJlbGF0aW9uc2hpcCwgRHJ1Zzwva2V5d29yZD48a2V5d29yZD5E
cnVnIEFkbWluaXN0cmF0aW9uIFNjaGVkdWxlPC9rZXl3b3JkPjxrZXl3b3JkPkZlbWFsZTwva2V5
d29yZD48a2V5d29yZD5IdW1hbnM8L2tleXdvcmQ+PGtleXdvcmQ+TWFsZTwva2V5d29yZD48a2V5
d29yZD5NZW50YWwgRGlzb3JkZXJzL2VwaWRlbWlvbG9neTwva2V5d29yZD48a2V5d29yZD5NaWRk
bGUgQWdlZDwva2V5d29yZD48a2V5d29yZD5QZXJzb25hbGl0eSBJbnZlbnRvcnk8L2tleXdvcmQ+
PGtleXdvcmQ+UHN5Y2hpYXRyaWMgU3RhdHVzIFJhdGluZyBTY2FsZXMvc3RhdGlzdGljcyAmYW1w
OyBudW1lcmljYWwgZGF0YTwva2V5d29yZD48a2V5d29yZD5TZWNvbmRhcnkgUHJldmVudGlvbjwv
a2V5d29yZD48a2V5d29yZD5TZXJvdG9uaW4gVXB0YWtlIEluaGliaXRvcnMvKnRoZXJhcGV1dGlj
IHVzZTwva2V5d29yZD48a2V5d29yZD5UcmVhdG1lbnQgT3V0Y29tZTwva2V5d29yZD48L2tleXdv
cmRzPjxpc2JuPjAwMDItOTUzWCAoUHJpbnQpJiN4RDswMDAyLTk1M3g8L2lzYm4+PHRpdGxlcz48
dGl0bGU+RXZhbHVhdGlvbiBvZiBvdXRjb21lcyB3aXRoIGNpdGFsb3ByYW0gZm9yIGRlcHJlc3Np
b24gdXNpbmcgbWVhc3VyZW1lbnQtYmFzZWQgY2FyZSBpbiBTVEFSKkQ6IGltcGxpY2F0aW9ucyBm
b3IgY2xpbmljYWwgcHJhY3RpY2U8L3RpdGxlPjxzZWNvbmRhcnktdGl0bGU+QW0gSiBQc3ljaGlh
dHJ5PC9zZWNvbmRhcnktdGl0bGU+PC90aXRsZXM+PHBhZ2VzPjI4LTQwPC9wYWdlcz48bnVtYmVy
PjE8L251bWJlcj48Y29udHJpYnV0b3JzPjxhdXRob3JzPjxhdXRob3I+VHJpdmVkaSwgTS4gSC48
L2F1dGhvcj48YXV0aG9yPlJ1c2gsIEEuIEouPC9hdXRob3I+PGF1dGhvcj5XaXNuaWV3c2tpLCBT
LiBSLjwvYXV0aG9yPjxhdXRob3I+TmllcmVuYmVyZywgQS4gQS48L2F1dGhvcj48YXV0aG9yPldh
cmRlbiwgRC48L2F1dGhvcj48YXV0aG9yPlJpdHosIEwuPC9hdXRob3I+PGF1dGhvcj5Ob3JxdWlz
dCwgRy48L2F1dGhvcj48YXV0aG9yPkhvd2xhbmQsIFIuIEguPC9hdXRob3I+PGF1dGhvcj5MZWJv
d2l0eiwgQi48L2F1dGhvcj48YXV0aG9yPk1jR3JhdGgsIFAuIEouPC9hdXRob3I+PGF1dGhvcj5T
aG9yZXMtV2lsc29uLCBLLjwvYXV0aG9yPjxhdXRob3I+QmlnZ3MsIE0uIE0uPC9hdXRob3I+PGF1
dGhvcj5CYWxhc3VicmFtYW5pLCBHLiBLLjwvYXV0aG9yPjxhdXRob3I+RmF2YSwgTS48L2F1dGhv
cj48L2F1dGhvcnM+PC9jb250cmlidXRvcnM+PGVkaXRpb24+MjAwNi8wMS8wNTwvZWRpdGlvbj48
bGFuZ3VhZ2U+ZW5nPC9sYW5ndWFnZT48YWRkZWQtZGF0ZSBmb3JtYXQ9InV0YyI+MTU5MDI0NTkx
NzwvYWRkZWQtZGF0ZT48cmVmLXR5cGUgbmFtZT0iSm91cm5hbCBBcnRpY2xlIj4xNzwvcmVmLXR5
cGU+PGF1dGgtYWRkcmVzcz5EZXBhcnRtZW50IG9mIFBzeWNoaWF0cnksIFVuaXZlcnNpdHkgb2Yg
VGV4YXMgU291dGh3ZXN0ZXJuIE1lZGljYWwgQ2VudGVyLCBFeGNoYW5nZSBQYXJrIEV4cHJlc3Ms
IEFtZXJpY2FuIEdlbmVyYWwgVG93ZXIsIDYzNjMgRm9yZXN0IFBhcmsgUmQuLCBTdWl0ZSAxMzAw
LCBEYWxsYXMsIFRYIDc1MzkwLTkxMTksIFVTQS4gbWFkaHVrYXIudHJpdmVkaUB1dHNvdXRod2Vz
dGVybi5lZHU8L2F1dGgtYWRkcmVzcz48cmVtb3RlLWRhdGFiYXNlLXByb3ZpZGVyPk5MTTwvcmVt
b3RlLWRhdGFiYXNlLXByb3ZpZGVyPjxyZWMtbnVtYmVyPjM8L3JlYy1udW1iZXI+PGxhc3QtdXBk
YXRlZC1kYXRlIGZvcm1hdD0idXRjIj4xNTkwMjQ1OTE3PC9sYXN0LXVwZGF0ZWQtZGF0ZT48YWNj
ZXNzaW9uLW51bT4xNjM5MDg4NjwvYWNjZXNzaW9uLW51bT48ZWxlY3Ryb25pYy1yZXNvdXJjZS1u
dW0+MTAuMTE3Ni9hcHBpLmFqcC4xNjMuMS4yODwvZWxlY3Ryb25pYy1yZXNvdXJjZS1udW0+PHZv
bHVtZT4xNjM8L3ZvbHVtZT48L3JlY29yZD48L0NpdGU+PC9FbmROb3RlPn==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Ucml2ZWRpPC9BdXRob3I+PFllYXI+MjAwNjwvWWVhcj48
SURUZXh0PkV2YWx1YXRpb24gb2Ygb3V0Y29tZXMgd2l0aCBjaXRhbG9wcmFtIGZvciBkZXByZXNz
aW9uIHVzaW5nIG1lYXN1cmVtZW50LWJhc2VkIGNhcmUgaW4gU1RBUipEOiBpbXBsaWNhdGlvbnMg
Zm9yIGNsaW5pY2FsIHByYWN0aWNlPC9JRFRleHQ+PERpc3BsYXlUZXh0PihUcml2ZWRpPHN0eWxl
IGZhY2U9Iml0YWxpYyI+IGV0IGFsLjwvc3R5bGU+LCAyMDA2KTwvRGlzcGxheVRleHQ+PHJlY29y
ZD48ZGF0ZXM+PHB1Yi1kYXRlcz48ZGF0ZT5KYW48L2RhdGU+PC9wdWItZGF0ZXM+PHllYXI+MjAw
NjwveWVhcj48L2RhdGVzPjxrZXl3b3Jkcz48a2V5d29yZD5BZG9sZXNjZW50PC9rZXl3b3JkPjxr
ZXl3b3JkPkFtYnVsYXRvcnkgQ2FyZTwva2V5d29yZD48a2V5d29yZD5DaHJvbmljIERpc2Vhc2U8
L2tleXdvcmQ+PGtleXdvcmQ+Q2l0YWxvcHJhbS8qdGhlcmFwZXV0aWMgdXNlPC9rZXl3b3JkPjxr
ZXl3b3JkPkNvbW9yYmlkaXR5PC9rZXl3b3JkPjxrZXl3b3JkPkRlcHJlc3NpdmUgRGlzb3JkZXIs
IE1ham9yL2RpYWdub3Npcy8qZHJ1ZyB0aGVyYXB5L2VwaWRlbWlvbG9neTwva2V5d29yZD48a2V5
d29yZD5Eb3NlLVJlc3BvbnNlIFJlbGF0aW9uc2hpcCwgRHJ1Zzwva2V5d29yZD48a2V5d29yZD5E
cnVnIEFkbWluaXN0cmF0aW9uIFNjaGVkdWxlPC9rZXl3b3JkPjxrZXl3b3JkPkZlbWFsZTwva2V5
d29yZD48a2V5d29yZD5IdW1hbnM8L2tleXdvcmQ+PGtleXdvcmQ+TWFsZTwva2V5d29yZD48a2V5
d29yZD5NZW50YWwgRGlzb3JkZXJzL2VwaWRlbWlvbG9neTwva2V5d29yZD48a2V5d29yZD5NaWRk
bGUgQWdlZDwva2V5d29yZD48a2V5d29yZD5QZXJzb25hbGl0eSBJbnZlbnRvcnk8L2tleXdvcmQ+
PGtleXdvcmQ+UHN5Y2hpYXRyaWMgU3RhdHVzIFJhdGluZyBTY2FsZXMvc3RhdGlzdGljcyAmYW1w
OyBudW1lcmljYWwgZGF0YTwva2V5d29yZD48a2V5d29yZD5TZWNvbmRhcnkgUHJldmVudGlvbjwv
a2V5d29yZD48a2V5d29yZD5TZXJvdG9uaW4gVXB0YWtlIEluaGliaXRvcnMvKnRoZXJhcGV1dGlj
IHVzZTwva2V5d29yZD48a2V5d29yZD5UcmVhdG1lbnQgT3V0Y29tZTwva2V5d29yZD48L2tleXdv
cmRzPjxpc2JuPjAwMDItOTUzWCAoUHJpbnQpJiN4RDswMDAyLTk1M3g8L2lzYm4+PHRpdGxlcz48
dGl0bGU+RXZhbHVhdGlvbiBvZiBvdXRjb21lcyB3aXRoIGNpdGFsb3ByYW0gZm9yIGRlcHJlc3Np
b24gdXNpbmcgbWVhc3VyZW1lbnQtYmFzZWQgY2FyZSBpbiBTVEFSKkQ6IGltcGxpY2F0aW9ucyBm
b3IgY2xpbmljYWwgcHJhY3RpY2U8L3RpdGxlPjxzZWNvbmRhcnktdGl0bGU+QW0gSiBQc3ljaGlh
dHJ5PC9zZWNvbmRhcnktdGl0bGU+PC90aXRsZXM+PHBhZ2VzPjI4LTQwPC9wYWdlcz48bnVtYmVy
PjE8L251bWJlcj48Y29udHJpYnV0b3JzPjxhdXRob3JzPjxhdXRob3I+VHJpdmVkaSwgTS4gSC48
L2F1dGhvcj48YXV0aG9yPlJ1c2gsIEEuIEouPC9hdXRob3I+PGF1dGhvcj5XaXNuaWV3c2tpLCBT
LiBSLjwvYXV0aG9yPjxhdXRob3I+TmllcmVuYmVyZywgQS4gQS48L2F1dGhvcj48YXV0aG9yPldh
cmRlbiwgRC48L2F1dGhvcj48YXV0aG9yPlJpdHosIEwuPC9hdXRob3I+PGF1dGhvcj5Ob3JxdWlz
dCwgRy48L2F1dGhvcj48YXV0aG9yPkhvd2xhbmQsIFIuIEguPC9hdXRob3I+PGF1dGhvcj5MZWJv
d2l0eiwgQi48L2F1dGhvcj48YXV0aG9yPk1jR3JhdGgsIFAuIEouPC9hdXRob3I+PGF1dGhvcj5T
aG9yZXMtV2lsc29uLCBLLjwvYXV0aG9yPjxhdXRob3I+QmlnZ3MsIE0uIE0uPC9hdXRob3I+PGF1
dGhvcj5CYWxhc3VicmFtYW5pLCBHLiBLLjwvYXV0aG9yPjxhdXRob3I+RmF2YSwgTS48L2F1dGhv
cj48L2F1dGhvcnM+PC9jb250cmlidXRvcnM+PGVkaXRpb24+MjAwNi8wMS8wNTwvZWRpdGlvbj48
bGFuZ3VhZ2U+ZW5nPC9sYW5ndWFnZT48YWRkZWQtZGF0ZSBmb3JtYXQ9InV0YyI+MTU5MDI0NTkx
NzwvYWRkZWQtZGF0ZT48cmVmLXR5cGUgbmFtZT0iSm91cm5hbCBBcnRpY2xlIj4xNzwvcmVmLXR5
cGU+PGF1dGgtYWRkcmVzcz5EZXBhcnRtZW50IG9mIFBzeWNoaWF0cnksIFVuaXZlcnNpdHkgb2Yg
VGV4YXMgU291dGh3ZXN0ZXJuIE1lZGljYWwgQ2VudGVyLCBFeGNoYW5nZSBQYXJrIEV4cHJlc3Ms
IEFtZXJpY2FuIEdlbmVyYWwgVG93ZXIsIDYzNjMgRm9yZXN0IFBhcmsgUmQuLCBTdWl0ZSAxMzAw
LCBEYWxsYXMsIFRYIDc1MzkwLTkxMTksIFVTQS4gbWFkaHVrYXIudHJpdmVkaUB1dHNvdXRod2Vz
dGVybi5lZHU8L2F1dGgtYWRkcmVzcz48cmVtb3RlLWRhdGFiYXNlLXByb3ZpZGVyPk5MTTwvcmVt
b3RlLWRhdGFiYXNlLXByb3ZpZGVyPjxyZWMtbnVtYmVyPjM8L3JlYy1udW1iZXI+PGxhc3QtdXBk
YXRlZC1kYXRlIGZvcm1hdD0idXRjIj4xNTkwMjQ1OTE3PC9sYXN0LXVwZGF0ZWQtZGF0ZT48YWNj
ZXNzaW9uLW51bT4xNjM5MDg4NjwvYWNjZXNzaW9uLW51bT48ZWxlY3Ryb25pYy1yZXNvdXJjZS1u
dW0+MTAuMTE3Ni9hcHBpLmFqcC4xNjMuMS4yODwvZWxlY3Ryb25pYy1yZXNvdXJjZS1udW0+PHZv
bHVtZT4xNjM8L3ZvbHVtZT48L3JlY29yZD48L0NpdGU+PC9FbmROb3RlPn==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34508D">
        <w:rPr>
          <w:rFonts w:ascii="Times New Roman" w:hAnsi="Times New Roman" w:cs="Times New Roman"/>
        </w:rPr>
      </w:r>
      <w:r w:rsidR="0034508D">
        <w:rPr>
          <w:rFonts w:ascii="Times New Roman" w:hAnsi="Times New Roman" w:cs="Times New Roman"/>
        </w:rPr>
        <w:fldChar w:fldCharType="separate"/>
      </w:r>
      <w:r w:rsidR="00ED676E">
        <w:rPr>
          <w:rFonts w:ascii="Times New Roman" w:hAnsi="Times New Roman" w:cs="Times New Roman"/>
          <w:noProof/>
        </w:rPr>
        <w:t xml:space="preserve"> &amp; </w:t>
      </w:r>
      <w:r w:rsidR="008D18AA">
        <w:rPr>
          <w:rFonts w:ascii="Times New Roman" w:hAnsi="Times New Roman" w:cs="Times New Roman"/>
          <w:noProof/>
        </w:rPr>
        <w:t>Trivedi</w:t>
      </w:r>
      <w:r w:rsidR="008D18AA" w:rsidRPr="008D18AA">
        <w:rPr>
          <w:rFonts w:ascii="Times New Roman" w:hAnsi="Times New Roman" w:cs="Times New Roman"/>
          <w:i/>
          <w:noProof/>
        </w:rPr>
        <w:t xml:space="preserve"> </w:t>
      </w:r>
      <w:r w:rsidR="008D18AA">
        <w:rPr>
          <w:rFonts w:ascii="Times New Roman" w:hAnsi="Times New Roman" w:cs="Times New Roman"/>
          <w:noProof/>
        </w:rPr>
        <w:t>2006)</w:t>
      </w:r>
      <w:r w:rsidR="0034508D">
        <w:rPr>
          <w:rFonts w:ascii="Times New Roman" w:hAnsi="Times New Roman" w:cs="Times New Roman"/>
        </w:rPr>
        <w:fldChar w:fldCharType="end"/>
      </w:r>
      <w:r w:rsidR="0034508D">
        <w:rPr>
          <w:rFonts w:ascii="Times New Roman" w:hAnsi="Times New Roman" w:cs="Times New Roman"/>
        </w:rPr>
        <w:t>.</w:t>
      </w:r>
      <w:r w:rsidRPr="00501243">
        <w:rPr>
          <w:rFonts w:ascii="Times New Roman" w:hAnsi="Times New Roman" w:cs="Times New Roman"/>
        </w:rPr>
        <w:t xml:space="preserve"> </w:t>
      </w:r>
      <w:r w:rsidR="0045462C">
        <w:rPr>
          <w:rFonts w:ascii="Times New Roman" w:hAnsi="Times New Roman" w:cs="Times New Roman"/>
        </w:rPr>
        <w:t>Together with</w:t>
      </w:r>
      <w:r w:rsidR="00F45A75" w:rsidRPr="00501243">
        <w:rPr>
          <w:rFonts w:ascii="Times New Roman" w:hAnsi="Times New Roman" w:cs="Times New Roman"/>
        </w:rPr>
        <w:t xml:space="preserve"> issues of medication acceptability, the challenges in achieving and sustaining recovery from depressive illness </w:t>
      </w:r>
      <w:r w:rsidR="006D6EA6" w:rsidRPr="00501243">
        <w:rPr>
          <w:rFonts w:ascii="Times New Roman" w:hAnsi="Times New Roman" w:cs="Times New Roman"/>
        </w:rPr>
        <w:t>present a major burden to patients</w:t>
      </w:r>
      <w:r w:rsidR="00673A0D">
        <w:rPr>
          <w:rFonts w:ascii="Times New Roman" w:hAnsi="Times New Roman" w:cs="Times New Roman"/>
        </w:rPr>
        <w:t xml:space="preserve">, at </w:t>
      </w:r>
      <w:r w:rsidR="006D6EA6" w:rsidRPr="00501243">
        <w:rPr>
          <w:rFonts w:ascii="Times New Roman" w:hAnsi="Times New Roman" w:cs="Times New Roman"/>
        </w:rPr>
        <w:t>great societal cost</w:t>
      </w:r>
      <w:r w:rsidR="00F2645F" w:rsidRPr="00501243">
        <w:rPr>
          <w:rFonts w:ascii="Times New Roman" w:hAnsi="Times New Roman" w:cs="Times New Roman"/>
        </w:rPr>
        <w:t xml:space="preserve"> </w:t>
      </w:r>
      <w:r w:rsidR="00FE56FB">
        <w:rPr>
          <w:rFonts w:ascii="Times New Roman" w:hAnsi="Times New Roman" w:cs="Times New Roman"/>
        </w:rPr>
        <w:t xml:space="preserve"> </w:t>
      </w:r>
      <w:r w:rsidR="00FE56FB" w:rsidRPr="00D9549C">
        <w:rPr>
          <w:rFonts w:ascii="Times New Roman" w:hAnsi="Times New Roman" w:cs="Times New Roman"/>
        </w:rPr>
        <w:fldChar w:fldCharType="begin"/>
      </w:r>
      <w:r w:rsidR="008D18AA">
        <w:rPr>
          <w:rFonts w:ascii="Times New Roman" w:hAnsi="Times New Roman" w:cs="Times New Roman"/>
        </w:rPr>
        <w:instrText xml:space="preserve"> ADDIN EN.CITE &lt;EndNote&gt;&lt;Cite&gt;&lt;Author&gt;P&lt;/Author&gt;&lt;Year&gt;2020&lt;/Year&gt;&lt;IDText&gt;Paying the price: the cost of mental health care in England to 2026&lt;/IDText&gt;&lt;DisplayText&gt;(McCrone&lt;style face="italic"&gt; et al.&lt;/style&gt;, 2020)&lt;/DisplayText&gt;&lt;record&gt;&lt;urls&gt;&lt;related-urls&gt;&lt;url&gt;https://kclpure.kcl.ac.uk/portal/en/publications/paying-the-price-the-cost-of-mental-health-care-in-england-to-2026(ebb0265b-c5be-4326-96f4-21d4f9ed4744)/export.html&lt;/url&gt;&lt;/related-urls&gt;&lt;/urls&gt;&lt;isbn&gt;9781857175714&lt;/isbn&gt;&lt;titles&gt;&lt;title&gt;Paying the price: the cost of mental health care in England to 2026&lt;/title&gt;&lt;/titles&gt;&lt;contributors&gt;&lt;authors&gt;&lt;author&gt;P McCrone&lt;/author&gt;&lt;author&gt;Health Service &amp;amp; Population Research&lt;/author&gt;&lt;author&gt;NIHR Maudsley Biomedical Research Centre&lt;/author&gt;&lt;author&gt;paul.mccrone@kcl.ac.uk&lt;/author&gt;&lt;author&gt;0000-0001-7001-4502&lt;/author&gt;&lt;author&gt;S Dhanasiri&lt;/author&gt;&lt;author&gt;A Patel&lt;/author&gt;&lt;author&gt;Health Service &amp;amp; Population Research&lt;/author&gt;&lt;author&gt;M Knapp&lt;/author&gt;&lt;author&gt;Health Service &amp;amp; Population Research&lt;/author&gt;&lt;author&gt;S Lawton-Smith&lt;/author&gt;&lt;/authors&gt;&lt;/contributors&gt;&lt;language&gt;English&lt;/language&gt;&lt;added-date format="utc"&gt;1590246478&lt;/added-date&gt;&lt;ref-type name="Journal Article"&gt;17&lt;/ref-type&gt;&lt;dates&gt;&lt;year&gt;2020&lt;/year&gt;&lt;/dates&gt;&lt;rec-number&gt;6&lt;/rec-number&gt;&lt;publisher&gt;The King&amp;apos;s Fund&lt;/publisher&gt;&lt;last-updated-date format="utc"&gt;1590246478&lt;/last-updated-date&gt;&lt;/record&gt;&lt;/Cite&gt;&lt;/EndNote&gt;</w:instrText>
      </w:r>
      <w:r w:rsidR="00FE56FB" w:rsidRPr="00D9549C">
        <w:rPr>
          <w:rFonts w:ascii="Times New Roman" w:hAnsi="Times New Roman" w:cs="Times New Roman"/>
        </w:rPr>
        <w:fldChar w:fldCharType="separate"/>
      </w:r>
      <w:r w:rsidR="008D18AA">
        <w:rPr>
          <w:rFonts w:ascii="Times New Roman" w:hAnsi="Times New Roman" w:cs="Times New Roman"/>
          <w:noProof/>
        </w:rPr>
        <w:t>(McCrone</w:t>
      </w:r>
      <w:r w:rsidR="008D18AA" w:rsidRPr="008D18AA">
        <w:rPr>
          <w:rFonts w:ascii="Times New Roman" w:hAnsi="Times New Roman" w:cs="Times New Roman"/>
          <w:i/>
          <w:noProof/>
        </w:rPr>
        <w:t xml:space="preserve"> </w:t>
      </w:r>
      <w:r w:rsidR="008D18AA">
        <w:rPr>
          <w:rFonts w:ascii="Times New Roman" w:hAnsi="Times New Roman" w:cs="Times New Roman"/>
          <w:noProof/>
        </w:rPr>
        <w:t>20</w:t>
      </w:r>
      <w:r w:rsidR="003A1F68">
        <w:rPr>
          <w:rFonts w:ascii="Times New Roman" w:hAnsi="Times New Roman" w:cs="Times New Roman"/>
          <w:noProof/>
        </w:rPr>
        <w:t>08</w:t>
      </w:r>
      <w:r w:rsidR="008D18AA">
        <w:rPr>
          <w:rFonts w:ascii="Times New Roman" w:hAnsi="Times New Roman" w:cs="Times New Roman"/>
          <w:noProof/>
        </w:rPr>
        <w:t>)</w:t>
      </w:r>
      <w:r w:rsidR="00FE56FB" w:rsidRPr="00D9549C">
        <w:rPr>
          <w:rFonts w:ascii="Times New Roman" w:hAnsi="Times New Roman" w:cs="Times New Roman"/>
        </w:rPr>
        <w:fldChar w:fldCharType="end"/>
      </w:r>
      <w:r w:rsidR="00D9549C" w:rsidRPr="00C37DBE">
        <w:rPr>
          <w:rFonts w:ascii="Times New Roman" w:hAnsi="Times New Roman" w:cs="Times New Roman"/>
        </w:rPr>
        <w:t>.</w:t>
      </w:r>
      <w:r w:rsidR="00F45A75" w:rsidRPr="00501243">
        <w:rPr>
          <w:rFonts w:ascii="Times New Roman" w:hAnsi="Times New Roman" w:cs="Times New Roman"/>
        </w:rPr>
        <w:t xml:space="preserve"> </w:t>
      </w:r>
    </w:p>
    <w:p w14:paraId="5A77E70C" w14:textId="59593844" w:rsidR="00B92169" w:rsidRDefault="00984877" w:rsidP="00501243">
      <w:pPr>
        <w:spacing w:line="360" w:lineRule="auto"/>
        <w:jc w:val="both"/>
        <w:rPr>
          <w:rFonts w:ascii="Times New Roman" w:hAnsi="Times New Roman" w:cs="Times New Roman"/>
        </w:rPr>
      </w:pPr>
      <w:r>
        <w:rPr>
          <w:rFonts w:ascii="Times New Roman" w:hAnsi="Times New Roman" w:cs="Times New Roman"/>
        </w:rPr>
        <w:tab/>
      </w:r>
      <w:r w:rsidR="007A7E32" w:rsidRPr="00501243">
        <w:rPr>
          <w:rFonts w:ascii="Times New Roman" w:hAnsi="Times New Roman" w:cs="Times New Roman"/>
        </w:rPr>
        <w:t>This article addresses the ongoing need to optimise selection of the “next-step” options following initial antidepressant failure</w:t>
      </w:r>
      <w:r w:rsidR="001752C9" w:rsidRPr="00501243">
        <w:rPr>
          <w:rFonts w:ascii="Times New Roman" w:hAnsi="Times New Roman" w:cs="Times New Roman"/>
        </w:rPr>
        <w:t xml:space="preserve"> – referred to here as Treatment Resistant Depression (TRD)</w:t>
      </w:r>
      <w:r w:rsidR="007A7E32" w:rsidRPr="00501243">
        <w:rPr>
          <w:rFonts w:ascii="Times New Roman" w:hAnsi="Times New Roman" w:cs="Times New Roman"/>
        </w:rPr>
        <w:t xml:space="preserve">. Current </w:t>
      </w:r>
      <w:r w:rsidR="008D18AA">
        <w:rPr>
          <w:rFonts w:ascii="Times New Roman" w:hAnsi="Times New Roman" w:cs="Times New Roman"/>
        </w:rPr>
        <w:fldChar w:fldCharType="begin"/>
      </w:r>
      <w:r w:rsidR="008D18AA">
        <w:rPr>
          <w:rFonts w:ascii="Times New Roman" w:hAnsi="Times New Roman" w:cs="Times New Roman"/>
        </w:rPr>
        <w:instrText xml:space="preserve"> ADDIN EN.CITE &lt;EndNote&gt;&lt;Cite&gt;&lt;Year&gt;2010&lt;/Year&gt;&lt;IDText&gt;PRACTICE GUIDELINE FOR THE Treatment of Patients With Major Depressive Disorder&lt;/IDText&gt;&lt;DisplayText&gt;(&lt;style face="italic"&gt;PRACTICE GUIDELINE FOR THE Treatment of Patients With Major Depressive Disorder&lt;/style&gt;, 2010)&lt;/DisplayText&gt;&lt;record&gt;&lt;titles&gt;&lt;title&gt;PRACTICE GUIDELINE FOR THE Treatment of Patients With Major Depressive Disorder&lt;/title&gt;&lt;/titles&gt;&lt;edition&gt;Third Edition&lt;/edition&gt;&lt;added-date format="utc"&gt;1590256164&lt;/added-date&gt;&lt;ref-type name="Web Page"&gt;12&lt;/ref-type&gt;&lt;dates&gt;&lt;year&gt;2010&lt;/year&gt;&lt;/dates&gt;&lt;rec-number&gt;45&lt;/rec-number&gt;&lt;last-updated-date format="utc"&gt;1590256164&lt;/last-updated-date&gt;&lt;contributors&gt;&lt;secondary-authors&gt;&lt;author&gt;APA&lt;/author&gt;&lt;/secondary-authors&gt;&lt;/contributors&gt;&lt;/record&gt;&lt;/Cite&gt;&lt;/EndNote&gt;</w:instrText>
      </w:r>
      <w:r w:rsidR="008D18AA">
        <w:rPr>
          <w:rFonts w:ascii="Times New Roman" w:hAnsi="Times New Roman" w:cs="Times New Roman"/>
        </w:rPr>
        <w:fldChar w:fldCharType="separate"/>
      </w:r>
      <w:r w:rsidR="008D18AA">
        <w:rPr>
          <w:rFonts w:ascii="Times New Roman" w:hAnsi="Times New Roman" w:cs="Times New Roman"/>
          <w:noProof/>
        </w:rPr>
        <w:t>APA</w:t>
      </w:r>
      <w:r w:rsidR="008D18AA">
        <w:rPr>
          <w:rFonts w:ascii="Times New Roman" w:hAnsi="Times New Roman" w:cs="Times New Roman"/>
        </w:rPr>
        <w:fldChar w:fldCharType="end"/>
      </w:r>
      <w:r w:rsidR="008D18AA">
        <w:rPr>
          <w:rFonts w:ascii="Times New Roman" w:hAnsi="Times New Roman" w:cs="Times New Roman"/>
        </w:rPr>
        <w:t>,</w:t>
      </w:r>
      <w:r w:rsidR="007A7E32" w:rsidRPr="00D9549C">
        <w:rPr>
          <w:rFonts w:ascii="Times New Roman" w:hAnsi="Times New Roman" w:cs="Times New Roman"/>
        </w:rPr>
        <w:t xml:space="preserve"> </w:t>
      </w:r>
      <w:r w:rsidR="008D18AA">
        <w:rPr>
          <w:rFonts w:ascii="Times New Roman" w:hAnsi="Times New Roman" w:cs="Times New Roman"/>
        </w:rPr>
        <w:fldChar w:fldCharType="begin"/>
      </w:r>
      <w:r w:rsidR="008D18AA">
        <w:rPr>
          <w:rFonts w:ascii="Times New Roman" w:hAnsi="Times New Roman" w:cs="Times New Roman"/>
        </w:rPr>
        <w:instrText xml:space="preserve"> ADDIN EN.CITE &lt;EndNote&gt;&lt;Cite&gt;&lt;Year&gt;2020&lt;/Year&gt;&lt;IDText&gt;Overview | Depression in adults: recognition and management  | Guidance | NICE&lt;/IDText&gt;&lt;DisplayText&gt;(&amp;apos;Overview | Depression in adults: recognition and management  | Guidance | NICE,&amp;apos; 2020)&lt;/DisplayText&gt;&lt;record&gt;&lt;keywords&gt;&lt;keyword&gt;Health, well-being and care&lt;/keyword&gt;&lt;/keywords&gt;&lt;urls&gt;&lt;related-urls&gt;&lt;url&gt;https://www.nice.org.uk/guidance/cg90&lt;/url&gt;&lt;/related-urls&gt;&lt;/urls&gt;&lt;titles&gt;&lt;title&gt;Overview | Depression in adults: recognition and management  | Guidance | NICE&lt;/title&gt;&lt;/titles&gt;&lt;language&gt;eng&lt;/language&gt;&lt;added-date format="utc"&gt;1590254486&lt;/added-date&gt;&lt;ref-type name="Journal Article"&gt;17&lt;/ref-type&gt;&lt;dates&gt;&lt;year&gt;2020&lt;/year&gt;&lt;/dates&gt;&lt;rec-number&gt;42&lt;/rec-number&gt;&lt;publisher&gt;NICE&lt;/publisher&gt;&lt;last-updated-date format="utc"&gt;1590254486&lt;/last-updated-date&gt;&lt;/record&gt;&lt;/Cite&gt;&lt;/EndNote&gt;</w:instrText>
      </w:r>
      <w:r w:rsidR="008D18AA">
        <w:rPr>
          <w:rFonts w:ascii="Times New Roman" w:hAnsi="Times New Roman" w:cs="Times New Roman"/>
        </w:rPr>
        <w:fldChar w:fldCharType="separate"/>
      </w:r>
      <w:r w:rsidR="008D18AA">
        <w:rPr>
          <w:rFonts w:ascii="Times New Roman" w:hAnsi="Times New Roman" w:cs="Times New Roman"/>
          <w:noProof/>
        </w:rPr>
        <w:t>NICE</w:t>
      </w:r>
      <w:r w:rsidR="008D18AA">
        <w:rPr>
          <w:rFonts w:ascii="Times New Roman" w:hAnsi="Times New Roman" w:cs="Times New Roman"/>
        </w:rPr>
        <w:fldChar w:fldCharType="end"/>
      </w:r>
      <w:r w:rsidR="00463F68" w:rsidRPr="00C37DBE">
        <w:rPr>
          <w:rFonts w:ascii="Times New Roman" w:hAnsi="Times New Roman" w:cs="Times New Roman"/>
        </w:rPr>
        <w:t xml:space="preserve"> </w:t>
      </w:r>
      <w:r w:rsidR="007A7E32" w:rsidRPr="00D9549C">
        <w:rPr>
          <w:rFonts w:ascii="Times New Roman" w:hAnsi="Times New Roman" w:cs="Times New Roman"/>
        </w:rPr>
        <w:t>and</w:t>
      </w:r>
      <w:r w:rsidR="008D18AA">
        <w:rPr>
          <w:rFonts w:ascii="Times New Roman" w:hAnsi="Times New Roman" w:cs="Times New Roman"/>
        </w:rPr>
        <w:t xml:space="preserve"> </w:t>
      </w:r>
      <w:r w:rsidR="008D18AA">
        <w:rPr>
          <w:rFonts w:ascii="Times New Roman" w:hAnsi="Times New Roman" w:cs="Times New Roman"/>
        </w:rPr>
        <w:fldChar w:fldCharType="begin">
          <w:fldData xml:space="preserve">PEVuZE5vdGU+PENpdGU+PEF1dGhvcj5DbGVhcmU8L0F1dGhvcj48WWVhcj4yMDE1PC9ZZWFyPjxJ
RFRleHQ+RXZpZGVuY2UtYmFzZWQgZ3VpZGVsaW5lcyBmb3IgdHJlYXRpbmcgZGVwcmVzc2l2ZSBk
aXNvcmRlcnMgd2l0aCBhbnRpZGVwcmVzc2FudHM6IEEgcmV2aXNpb24gb2YgdGhlIDIwMDggQnJp
dGlzaCBBc3NvY2lhdGlvbiBmb3IgUHN5Y2hvcGhhcm1hY29sb2d5IGd1aWRlbGluZXM8L0lEVGV4
dD48RGlzcGxheVRleHQ+KENsZWFyZTxzdHlsZSBmYWNlPSJpdGFsaWMiPiBldCBhbC48L3N0eWxl
PiwgMjAxNSk8L0Rpc3BsYXlUZXh0PjxyZWNvcmQ+PGRhdGVzPjxwdWItZGF0ZXM+PGRhdGU+TWF5
PC9kYXRlPjwvcHViLWRhdGVzPjx5ZWFyPjIwMTU8L3llYXI+PC9kYXRlcz48a2V5d29yZHM+PGtl
eXdvcmQ+QW50aWRlcHJlc3NpdmUgQWdlbnRzLyp0aGVyYXBldXRpYyB1c2U8L2tleXdvcmQ+PGtl
eXdvcmQ+Q29tYmluZWQgTW9kYWxpdHkgVGhlcmFweTwva2V5d29yZD48a2V5d29yZD5Db25zZW5z
dXM8L2tleXdvcmQ+PGtleXdvcmQ+RGVwcmVzc2l2ZSBEaXNvcmRlci8qZHJ1ZyB0aGVyYXB5PC9r
ZXl3b3JkPjxrZXl3b3JkPkV2aWRlbmNlLUJhc2VkIE1lZGljaW5lPC9rZXl3b3JkPjxrZXl3b3Jk
Pkh1bWFuczwva2V5d29yZD48a2V5d29yZD5TZWNvbmRhcnkgUHJldmVudGlvbjwva2V5d29yZD48
a2V5d29yZD5BbnRpZGVwcmVzc2FudHM8L2tleXdvcmQ+PGtleXdvcmQ+ZGVwcmVzc2lvbjwva2V5
d29yZD48a2V5d29yZD5kZXByZXNzaXZlIGRpc29yZGVyPC9rZXl3b3JkPjxrZXl3b3JkPmV2aWRl
bmNlLWJhc2VkIGd1aWRlbGluZXM8L2tleXdvcmQ+PGtleXdvcmQ+dHJlYXRtZW50PC9rZXl3b3Jk
Pjwva2V5d29yZHM+PGlzYm4+MDI2OS04ODExPC9pc2JuPjx0aXRsZXM+PHRpdGxlPkV2aWRlbmNl
LWJhc2VkIGd1aWRlbGluZXMgZm9yIHRyZWF0aW5nIGRlcHJlc3NpdmUgZGlzb3JkZXJzIHdpdGgg
YW50aWRlcHJlc3NhbnRzOiBBIHJldmlzaW9uIG9mIHRoZSAyMDA4IEJyaXRpc2ggQXNzb2NpYXRp
b24gZm9yIFBzeWNob3BoYXJtYWNvbG9neSBndWlkZWxpbmVzPC90aXRsZT48c2Vjb25kYXJ5LXRp
dGxlPkogUHN5Y2hvcGhhcm1hY29sPC9zZWNvbmRhcnktdGl0bGU+PC90aXRsZXM+PHBhZ2VzPjQ1
OS01MjU8L3BhZ2VzPjxudW1iZXI+NTwvbnVtYmVyPjxjb250cmlidXRvcnM+PGF1dGhvcnM+PGF1
dGhvcj5DbGVhcmUsIEEuPC9hdXRob3I+PGF1dGhvcj5QYXJpYW50ZSwgQy4gTS48L2F1dGhvcj48
YXV0aG9yPllvdW5nLCBBLiBILjwvYXV0aG9yPjxhdXRob3I+QW5kZXJzb24sIEkuIE0uPC9hdXRo
b3I+PGF1dGhvcj5DaHJpc3RtYXMsIEQuPC9hdXRob3I+PGF1dGhvcj5Db3dlbiwgUC4gSi48L2F1
dGhvcj48YXV0aG9yPkRpY2tlbnMsIEMuPC9hdXRob3I+PGF1dGhvcj5GZXJyaWVyLCBJLiBOLjwv
YXV0aG9yPjxhdXRob3I+R2VkZGVzLCBKLjwvYXV0aG9yPjxhdXRob3I+R2lsYm9keSwgUy48L2F1
dGhvcj48YXV0aG9yPkhhZGRhZCwgUC4gTS48L2F1dGhvcj48YXV0aG9yPkthdG9uYSwgQy48L2F1
dGhvcj48YXV0aG9yPkxld2lzLCBHLjwvYXV0aG9yPjxhdXRob3I+TWFsaXppYSwgQS48L2F1dGhv
cj48YXV0aG9yPk1jQWxsaXN0ZXItV2lsbGlhbXMsIFIuIEguPC9hdXRob3I+PGF1dGhvcj5SYW1j
aGFuZGFuaSwgUC48L2F1dGhvcj48YXV0aG9yPlNjb3R0LCBKLjwvYXV0aG9yPjxhdXRob3I+VGF5
bG9yLCBELjwvYXV0aG9yPjxhdXRob3I+VWhlciwgUi48L2F1dGhvcj48L2F1dGhvcnM+PC9jb250
cmlidXRvcnM+PGVkaXRpb24+MjAxNS8wNS8xNTwvZWRpdGlvbj48bGFuZ3VhZ2U+ZW5nPC9sYW5n
dWFnZT48YWRkZWQtZGF0ZSBmb3JtYXQ9InV0YyI+MTU5MDI0OTEwNTwvYWRkZWQtZGF0ZT48cmVm
LXR5cGUgbmFtZT0iSm91cm5hbCBBcnRpY2xlIj4xNzwvcmVmLXR5cGU+PGF1dGgtYWRkcmVzcz5Q
cm9mZXNzb3Igb2YgUHN5Y2hvcGhhcm1hY29sb2d5ICZhbXA7IEFmZmVjdGl2ZSBEaXNvcmRlcnMs
IEtpbmcmYXBvcztzIENvbGxlZ2UgTG9uZG9uLCBJbnN0aXR1dGUgb2YgUHN5Y2hpYXRyeSwgUHN5
Y2hvbG9neSBhbmQgTmV1cm9zY2llbmNlLCBDZW50cmUgZm9yIEFmZmVjdGl2ZSBEaXNvcmRlcnMs
IExvbmRvbiwgVUsgYW50aG9ueS5jbGVhcmVAa2NsLmFjLnVrLiYjeEQ7UHJvZmVzc29yIG9mIEJp
b2xvZ2ljYWwgUHN5Y2hpYXRyeSwgS2luZyZhcG9zO3MgQ29sbGVnZSBMb25kb24sIEluc3RpdHV0
ZSBvZiBQc3ljaGlhdHJ5LCBQc3ljaG9sb2d5IGFuZCBOZXVyb3NjaWVuY2UsIENlbnRyZSBmb3Ig
QWZmZWN0aXZlIERpc29yZGVycywgTG9uZG9uLCBVSy4mI3hEO1Byb2Zlc3NvciBvZiBQc3ljaGlh
dHJ5IGFuZCBDaGFpciBvZiBNb29kIERpc29yZGVycywgS2luZyZhcG9zO3MgQ29sbGVnZSBMb25k
b24sIEluc3RpdHV0ZSBvZiBQc3ljaGlhdHJ5LCBQc3ljaG9sb2d5IGFuZCBOZXVyb3NjaWVuY2Us
IENlbnRyZSBmb3IgQWZmZWN0aXZlIERpc29yZGVycywgTG9uZG9uLCBVSy4mI3hEO1Byb2Zlc3Nv
ciBhbmQgSG9ub3JhcnkgQ29uc3VsdGFudCBQc3ljaGlhdHJpc3QsIFVuaXZlcnNpdHkgb2YgTWFu
Y2hlc3RlciBEZXBhcnRtZW50IG9mIFBzeWNoaWF0cnksIFVuaXZlcnNpdHkgb2YgTWFuY2hlc3Rl
ciwgTWFuY2hlc3RlciwgVUsuJiN4RDtDb25zdWx0YW50IFBzeWNoaWF0cmlzdCwgQWR2YW5jZWQg
SW50ZXJ2ZW50aW9ucyBTZXJ2aWNlLCBOaW5ld2VsbHMgSG9zcGl0YWwgJmFtcDsgTWVkaWNhbCBT
Y2hvb2wsIER1bmRlZSwgVUsuJiN4RDtQcm9mZXNzb3Igb2YgUHN5Y2hvcGhhcm1hY29sb2d5LCBQ
c3ljaG9waGFybWFjb2xvZ3kgUmVzZWFyY2ggVW5pdCwgTmV1cm9zY2llbmNlcyBCdWlsZGluZywg
VW5pdmVyc2l0eSBEZXBhcnRtZW50IG9mIFBzeWNoaWF0cnksIFdhcm5lZm9yZCBIb3NwaXRhbCwg
T3hmb3JkLCBVSy4mI3hEO1Byb2Zlc3NvciBvZiBQc3ljaG9sb2dpY2FsIE1lZGljaW5lLCBVbml2
ZXJzaXR5IG9mIEV4ZXRlciBNZWRpY2FsIFNjaG9vbCBhbmQgRGV2b24gUGFydG5lcnNoaXAgVHJ1
c3QsIEV4ZXRlciwgVUsuJiN4RDtQcm9mZXNzb3Igb2YgUHN5Y2hpYXRyeSwgSG9ub3JhcnkgQ29u
c3VsdGFudCBQc3ljaGlhdHJpc3QsIFNjaG9vbCBvZiBOZXVyb2xvZ3ksIE5ldXJvYmlvbG9neSAm
YW1wOyBQc3ljaGlhdHJ5LCBSb3lhbCBWaWN0b3JpYSBJbmZpcm1hcnksIE5ld2Nhc3RsZSB1cG9u
IFR5bmUsIFVLLiYjeEQ7SGVhZCwgRGVwYXJ0bWVudCBvZiBQc3ljaGlhdHJ5LCBVbml2ZXJzaXR5
IG9mIE94Zm9yZCwgV2FybmVmb3JkIEhvc3BpdGFsLCBPeGZvcmQsIFVLLiYjeEQ7RGlyZWN0b3Ig
b2YgdGhlIE1lbnRhbCBIZWFsdGggYW5kIEFkZGljdGlvbnMgUmVzZWFyY2ggR3JvdXAgKE1IQVJH
KSwgVGhlIEh1bGwgWW9yayBNZWRpY2FsIFNjaG9vbCwgRGVwYXJ0bWVudCBvZiBIZWFsdGggU2Np
ZW5jZXMsIFVuaXZlcnNpdHkgb2YgWW9yaywgWW9yaywgVUsuJiN4RDtDb25zdWx0YW50IFBzeWNo
aWF0cmlzdCwgQ3JvbXdlbGwgSG91c2UsIEdyZWF0ZXIgTWFuY2hlc3RlciBXZXN0IE1lbnRhbCBI
ZWFsdGggTkhTIEZvdW5kYXRpb24gVHJ1c3QsIFNhbGZvcmQsIFVLLiYjeEQ7RGl2aXNpb24gb2Yg
UHN5Y2hpYXRyeSwgVW5pdmVyc2l0eSBDb2xsZWdlIExvbmRvbiwgTG9uZG9uLCBVSy4mI3hEO0Nv
bnN1bHRhbnQgaW4gTmV1cm9wc3ljaG9waGFybWFjb2xvZ3kgYW5kIE5ldXJvbW9kdWxhdGlvbiwg
Tm9ydGggQnJpc3RvbCBOSFMgVHJ1c3QsIFJvc2EgQnVyZGVuIENlbnRyZSwgU291dGhtZWFkIEhv
c3BpdGFsLCBCcmlzdG9sLCBVSy4mI3hEO1JlYWRlciBpbiBDbGluaWNhbCBQc3ljaG9waGFybWFj
b2xvZ3ksIEluc3RpdHV0ZSBvZiBOZXVyb3NjaWVuY2UsIE5ld2Nhc3RsZSBVbml2ZXJzaXR5LCBS
b3lhbCBWaWN0b3JpYSBJbmZpcm1hcnksIE5ld2Nhc3RsZSB1cG9uIFR5bmUsIFVLLiYjeEQ7UmVh
ZGVyIGluIENoaWxkIGFuZCBBZG9sZXNjZW50IFBzeWNoaWF0cnksIENlbnRyZSBmb3IgTWVudGFs
IEhlYWx0aCwgSW1wZXJpYWwgQ29sbGVnZSBMb25kb24sIExvbmRvbiwgVUsuJiN4RDtQcm9mZXNz
b3Igb2YgUHN5Y2hvbG9naWNhbCBNZWRpY2luZSwgSW5zdGl0dXRlIG9mIE5ldXJvc2NpZW5jZSwg
TmV3Y2FzdGxlIFVuaXZlcnNpdHksIE5ld2Nhc3RsZSB1cG9uIFR5bmUsIFVLLiYjeEQ7UHJvZmVz
c29yIG9mIFBzeWNob3BoYXJtYWNvbG9neSwgS2luZyZhcG9zO3MgQ29sbGVnZSBMb25kb24sIExv
bmRvbiwgVUsuJiN4RDtBc3NvY2lhdGUgUHJvZmVzc29yLCBDYW5hZGEgUmVzZWFyY2ggQ2hhaXIg
aW4gRWFybHkgSW50ZXJ2ZW50aW9ucywgRGFsaG91c2llIFVuaXZlcnNpdHksIERlcGFydG1lbnQg
b2YgUHN5Y2hpYXRyeSwgSGFsaWZheCwgTlMsIENhbmFkYS48L2F1dGgtYWRkcmVzcz48cmVtb3Rl
LWRhdGFiYXNlLXByb3ZpZGVyPk5MTTwvcmVtb3RlLWRhdGFiYXNlLXByb3ZpZGVyPjxyZWMtbnVt
YmVyPjIyPC9yZWMtbnVtYmVyPjxsYXN0LXVwZGF0ZWQtZGF0ZSBmb3JtYXQ9InV0YyI+MTU5MDI0
OTEwNTwvbGFzdC11cGRhdGVkLWRhdGU+PGFjY2Vzc2lvbi1udW0+MjU5Njk0NzA8L2FjY2Vzc2lv
bi1udW0+PGVsZWN0cm9uaWMtcmVzb3VyY2UtbnVtPjEwLjExNzcvMDI2OTg4MTExNTU4MTA5Mzwv
ZWxlY3Ryb25pYy1yZXNvdXJjZS1udW0+PHZvbHVtZT4yOTwvdm9sdW1lPjwvcmVjb3JkPjwvQ2l0
ZT48L0VuZE5vdGU+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DbGVhcmU8L0F1dGhvcj48WWVhcj4yMDE1PC9ZZWFyPjxJ
RFRleHQ+RXZpZGVuY2UtYmFzZWQgZ3VpZGVsaW5lcyBmb3IgdHJlYXRpbmcgZGVwcmVzc2l2ZSBk
aXNvcmRlcnMgd2l0aCBhbnRpZGVwcmVzc2FudHM6IEEgcmV2aXNpb24gb2YgdGhlIDIwMDggQnJp
dGlzaCBBc3NvY2lhdGlvbiBmb3IgUHN5Y2hvcGhhcm1hY29sb2d5IGd1aWRlbGluZXM8L0lEVGV4
dD48RGlzcGxheVRleHQ+KENsZWFyZTxzdHlsZSBmYWNlPSJpdGFsaWMiPiBldCBhbC48L3N0eWxl
PiwgMjAxNSk8L0Rpc3BsYXlUZXh0PjxyZWNvcmQ+PGRhdGVzPjxwdWItZGF0ZXM+PGRhdGU+TWF5
PC9kYXRlPjwvcHViLWRhdGVzPjx5ZWFyPjIwMTU8L3llYXI+PC9kYXRlcz48a2V5d29yZHM+PGtl
eXdvcmQ+QW50aWRlcHJlc3NpdmUgQWdlbnRzLyp0aGVyYXBldXRpYyB1c2U8L2tleXdvcmQ+PGtl
eXdvcmQ+Q29tYmluZWQgTW9kYWxpdHkgVGhlcmFweTwva2V5d29yZD48a2V5d29yZD5Db25zZW5z
dXM8L2tleXdvcmQ+PGtleXdvcmQ+RGVwcmVzc2l2ZSBEaXNvcmRlci8qZHJ1ZyB0aGVyYXB5PC9r
ZXl3b3JkPjxrZXl3b3JkPkV2aWRlbmNlLUJhc2VkIE1lZGljaW5lPC9rZXl3b3JkPjxrZXl3b3Jk
Pkh1bWFuczwva2V5d29yZD48a2V5d29yZD5TZWNvbmRhcnkgUHJldmVudGlvbjwva2V5d29yZD48
a2V5d29yZD5BbnRpZGVwcmVzc2FudHM8L2tleXdvcmQ+PGtleXdvcmQ+ZGVwcmVzc2lvbjwva2V5
d29yZD48a2V5d29yZD5kZXByZXNzaXZlIGRpc29yZGVyPC9rZXl3b3JkPjxrZXl3b3JkPmV2aWRl
bmNlLWJhc2VkIGd1aWRlbGluZXM8L2tleXdvcmQ+PGtleXdvcmQ+dHJlYXRtZW50PC9rZXl3b3Jk
Pjwva2V5d29yZHM+PGlzYm4+MDI2OS04ODExPC9pc2JuPjx0aXRsZXM+PHRpdGxlPkV2aWRlbmNl
LWJhc2VkIGd1aWRlbGluZXMgZm9yIHRyZWF0aW5nIGRlcHJlc3NpdmUgZGlzb3JkZXJzIHdpdGgg
YW50aWRlcHJlc3NhbnRzOiBBIHJldmlzaW9uIG9mIHRoZSAyMDA4IEJyaXRpc2ggQXNzb2NpYXRp
b24gZm9yIFBzeWNob3BoYXJtYWNvbG9neSBndWlkZWxpbmVzPC90aXRsZT48c2Vjb25kYXJ5LXRp
dGxlPkogUHN5Y2hvcGhhcm1hY29sPC9zZWNvbmRhcnktdGl0bGU+PC90aXRsZXM+PHBhZ2VzPjQ1
OS01MjU8L3BhZ2VzPjxudW1iZXI+NTwvbnVtYmVyPjxjb250cmlidXRvcnM+PGF1dGhvcnM+PGF1
dGhvcj5DbGVhcmUsIEEuPC9hdXRob3I+PGF1dGhvcj5QYXJpYW50ZSwgQy4gTS48L2F1dGhvcj48
YXV0aG9yPllvdW5nLCBBLiBILjwvYXV0aG9yPjxhdXRob3I+QW5kZXJzb24sIEkuIE0uPC9hdXRo
b3I+PGF1dGhvcj5DaHJpc3RtYXMsIEQuPC9hdXRob3I+PGF1dGhvcj5Db3dlbiwgUC4gSi48L2F1
dGhvcj48YXV0aG9yPkRpY2tlbnMsIEMuPC9hdXRob3I+PGF1dGhvcj5GZXJyaWVyLCBJLiBOLjwv
YXV0aG9yPjxhdXRob3I+R2VkZGVzLCBKLjwvYXV0aG9yPjxhdXRob3I+R2lsYm9keSwgUy48L2F1
dGhvcj48YXV0aG9yPkhhZGRhZCwgUC4gTS48L2F1dGhvcj48YXV0aG9yPkthdG9uYSwgQy48L2F1
dGhvcj48YXV0aG9yPkxld2lzLCBHLjwvYXV0aG9yPjxhdXRob3I+TWFsaXppYSwgQS48L2F1dGhv
cj48YXV0aG9yPk1jQWxsaXN0ZXItV2lsbGlhbXMsIFIuIEguPC9hdXRob3I+PGF1dGhvcj5SYW1j
aGFuZGFuaSwgUC48L2F1dGhvcj48YXV0aG9yPlNjb3R0LCBKLjwvYXV0aG9yPjxhdXRob3I+VGF5
bG9yLCBELjwvYXV0aG9yPjxhdXRob3I+VWhlciwgUi48L2F1dGhvcj48L2F1dGhvcnM+PC9jb250
cmlidXRvcnM+PGVkaXRpb24+MjAxNS8wNS8xNTwvZWRpdGlvbj48bGFuZ3VhZ2U+ZW5nPC9sYW5n
dWFnZT48YWRkZWQtZGF0ZSBmb3JtYXQ9InV0YyI+MTU5MDI0OTEwNTwvYWRkZWQtZGF0ZT48cmVm
LXR5cGUgbmFtZT0iSm91cm5hbCBBcnRpY2xlIj4xNzwvcmVmLXR5cGU+PGF1dGgtYWRkcmVzcz5Q
cm9mZXNzb3Igb2YgUHN5Y2hvcGhhcm1hY29sb2d5ICZhbXA7IEFmZmVjdGl2ZSBEaXNvcmRlcnMs
IEtpbmcmYXBvcztzIENvbGxlZ2UgTG9uZG9uLCBJbnN0aXR1dGUgb2YgUHN5Y2hpYXRyeSwgUHN5
Y2hvbG9neSBhbmQgTmV1cm9zY2llbmNlLCBDZW50cmUgZm9yIEFmZmVjdGl2ZSBEaXNvcmRlcnMs
IExvbmRvbiwgVUsgYW50aG9ueS5jbGVhcmVAa2NsLmFjLnVrLiYjeEQ7UHJvZmVzc29yIG9mIEJp
b2xvZ2ljYWwgUHN5Y2hpYXRyeSwgS2luZyZhcG9zO3MgQ29sbGVnZSBMb25kb24sIEluc3RpdHV0
ZSBvZiBQc3ljaGlhdHJ5LCBQc3ljaG9sb2d5IGFuZCBOZXVyb3NjaWVuY2UsIENlbnRyZSBmb3Ig
QWZmZWN0aXZlIERpc29yZGVycywgTG9uZG9uLCBVSy4mI3hEO1Byb2Zlc3NvciBvZiBQc3ljaGlh
dHJ5IGFuZCBDaGFpciBvZiBNb29kIERpc29yZGVycywgS2luZyZhcG9zO3MgQ29sbGVnZSBMb25k
b24sIEluc3RpdHV0ZSBvZiBQc3ljaGlhdHJ5LCBQc3ljaG9sb2d5IGFuZCBOZXVyb3NjaWVuY2Us
IENlbnRyZSBmb3IgQWZmZWN0aXZlIERpc29yZGVycywgTG9uZG9uLCBVSy4mI3hEO1Byb2Zlc3Nv
ciBhbmQgSG9ub3JhcnkgQ29uc3VsdGFudCBQc3ljaGlhdHJpc3QsIFVuaXZlcnNpdHkgb2YgTWFu
Y2hlc3RlciBEZXBhcnRtZW50IG9mIFBzeWNoaWF0cnksIFVuaXZlcnNpdHkgb2YgTWFuY2hlc3Rl
ciwgTWFuY2hlc3RlciwgVUsuJiN4RDtDb25zdWx0YW50IFBzeWNoaWF0cmlzdCwgQWR2YW5jZWQg
SW50ZXJ2ZW50aW9ucyBTZXJ2aWNlLCBOaW5ld2VsbHMgSG9zcGl0YWwgJmFtcDsgTWVkaWNhbCBT
Y2hvb2wsIER1bmRlZSwgVUsuJiN4RDtQcm9mZXNzb3Igb2YgUHN5Y2hvcGhhcm1hY29sb2d5LCBQ
c3ljaG9waGFybWFjb2xvZ3kgUmVzZWFyY2ggVW5pdCwgTmV1cm9zY2llbmNlcyBCdWlsZGluZywg
VW5pdmVyc2l0eSBEZXBhcnRtZW50IG9mIFBzeWNoaWF0cnksIFdhcm5lZm9yZCBIb3NwaXRhbCwg
T3hmb3JkLCBVSy4mI3hEO1Byb2Zlc3NvciBvZiBQc3ljaG9sb2dpY2FsIE1lZGljaW5lLCBVbml2
ZXJzaXR5IG9mIEV4ZXRlciBNZWRpY2FsIFNjaG9vbCBhbmQgRGV2b24gUGFydG5lcnNoaXAgVHJ1
c3QsIEV4ZXRlciwgVUsuJiN4RDtQcm9mZXNzb3Igb2YgUHN5Y2hpYXRyeSwgSG9ub3JhcnkgQ29u
c3VsdGFudCBQc3ljaGlhdHJpc3QsIFNjaG9vbCBvZiBOZXVyb2xvZ3ksIE5ldXJvYmlvbG9neSAm
YW1wOyBQc3ljaGlhdHJ5LCBSb3lhbCBWaWN0b3JpYSBJbmZpcm1hcnksIE5ld2Nhc3RsZSB1cG9u
IFR5bmUsIFVLLiYjeEQ7SGVhZCwgRGVwYXJ0bWVudCBvZiBQc3ljaGlhdHJ5LCBVbml2ZXJzaXR5
IG9mIE94Zm9yZCwgV2FybmVmb3JkIEhvc3BpdGFsLCBPeGZvcmQsIFVLLiYjeEQ7RGlyZWN0b3Ig
b2YgdGhlIE1lbnRhbCBIZWFsdGggYW5kIEFkZGljdGlvbnMgUmVzZWFyY2ggR3JvdXAgKE1IQVJH
KSwgVGhlIEh1bGwgWW9yayBNZWRpY2FsIFNjaG9vbCwgRGVwYXJ0bWVudCBvZiBIZWFsdGggU2Np
ZW5jZXMsIFVuaXZlcnNpdHkgb2YgWW9yaywgWW9yaywgVUsuJiN4RDtDb25zdWx0YW50IFBzeWNo
aWF0cmlzdCwgQ3JvbXdlbGwgSG91c2UsIEdyZWF0ZXIgTWFuY2hlc3RlciBXZXN0IE1lbnRhbCBI
ZWFsdGggTkhTIEZvdW5kYXRpb24gVHJ1c3QsIFNhbGZvcmQsIFVLLiYjeEQ7RGl2aXNpb24gb2Yg
UHN5Y2hpYXRyeSwgVW5pdmVyc2l0eSBDb2xsZWdlIExvbmRvbiwgTG9uZG9uLCBVSy4mI3hEO0Nv
bnN1bHRhbnQgaW4gTmV1cm9wc3ljaG9waGFybWFjb2xvZ3kgYW5kIE5ldXJvbW9kdWxhdGlvbiwg
Tm9ydGggQnJpc3RvbCBOSFMgVHJ1c3QsIFJvc2EgQnVyZGVuIENlbnRyZSwgU291dGhtZWFkIEhv
c3BpdGFsLCBCcmlzdG9sLCBVSy4mI3hEO1JlYWRlciBpbiBDbGluaWNhbCBQc3ljaG9waGFybWFj
b2xvZ3ksIEluc3RpdHV0ZSBvZiBOZXVyb3NjaWVuY2UsIE5ld2Nhc3RsZSBVbml2ZXJzaXR5LCBS
b3lhbCBWaWN0b3JpYSBJbmZpcm1hcnksIE5ld2Nhc3RsZSB1cG9uIFR5bmUsIFVLLiYjeEQ7UmVh
ZGVyIGluIENoaWxkIGFuZCBBZG9sZXNjZW50IFBzeWNoaWF0cnksIENlbnRyZSBmb3IgTWVudGFs
IEhlYWx0aCwgSW1wZXJpYWwgQ29sbGVnZSBMb25kb24sIExvbmRvbiwgVUsuJiN4RDtQcm9mZXNz
b3Igb2YgUHN5Y2hvbG9naWNhbCBNZWRpY2luZSwgSW5zdGl0dXRlIG9mIE5ldXJvc2NpZW5jZSwg
TmV3Y2FzdGxlIFVuaXZlcnNpdHksIE5ld2Nhc3RsZSB1cG9uIFR5bmUsIFVLLiYjeEQ7UHJvZmVz
c29yIG9mIFBzeWNob3BoYXJtYWNvbG9neSwgS2luZyZhcG9zO3MgQ29sbGVnZSBMb25kb24sIExv
bmRvbiwgVUsuJiN4RDtBc3NvY2lhdGUgUHJvZmVzc29yLCBDYW5hZGEgUmVzZWFyY2ggQ2hhaXIg
aW4gRWFybHkgSW50ZXJ2ZW50aW9ucywgRGFsaG91c2llIFVuaXZlcnNpdHksIERlcGFydG1lbnQg
b2YgUHN5Y2hpYXRyeSwgSGFsaWZheCwgTlMsIENhbmFkYS48L2F1dGgtYWRkcmVzcz48cmVtb3Rl
LWRhdGFiYXNlLXByb3ZpZGVyPk5MTTwvcmVtb3RlLWRhdGFiYXNlLXByb3ZpZGVyPjxyZWMtbnVt
YmVyPjIyPC9yZWMtbnVtYmVyPjxsYXN0LXVwZGF0ZWQtZGF0ZSBmb3JtYXQ9InV0YyI+MTU5MDI0
OTEwNTwvbGFzdC11cGRhdGVkLWRhdGU+PGFjY2Vzc2lvbi1udW0+MjU5Njk0NzA8L2FjY2Vzc2lv
bi1udW0+PGVsZWN0cm9uaWMtcmVzb3VyY2UtbnVtPjEwLjExNzcvMDI2OTg4MTExNTU4MTA5Mzwv
ZWxlY3Ryb25pYy1yZXNvdXJjZS1udW0+PHZvbHVtZT4yOTwvdm9sdW1lPjwvcmVjb3JkPjwvQ2l0
ZT48L0VuZE5vdGU+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8D18AA">
        <w:rPr>
          <w:rFonts w:ascii="Times New Roman" w:hAnsi="Times New Roman" w:cs="Times New Roman"/>
        </w:rPr>
      </w:r>
      <w:r w:rsidR="008D18AA">
        <w:rPr>
          <w:rFonts w:ascii="Times New Roman" w:hAnsi="Times New Roman" w:cs="Times New Roman"/>
        </w:rPr>
        <w:fldChar w:fldCharType="separate"/>
      </w:r>
      <w:r w:rsidR="008D18AA">
        <w:rPr>
          <w:rFonts w:ascii="Times New Roman" w:hAnsi="Times New Roman" w:cs="Times New Roman"/>
          <w:noProof/>
        </w:rPr>
        <w:t>BAP</w:t>
      </w:r>
      <w:r w:rsidR="008D18AA">
        <w:rPr>
          <w:rFonts w:ascii="Times New Roman" w:hAnsi="Times New Roman" w:cs="Times New Roman"/>
        </w:rPr>
        <w:fldChar w:fldCharType="end"/>
      </w:r>
      <w:r w:rsidR="004670D7" w:rsidRPr="00C37DBE">
        <w:rPr>
          <w:rFonts w:ascii="Times New Roman" w:hAnsi="Times New Roman" w:cs="Times New Roman"/>
        </w:rPr>
        <w:t xml:space="preserve"> </w:t>
      </w:r>
      <w:r w:rsidR="007A7E32" w:rsidRPr="00D9549C">
        <w:rPr>
          <w:rFonts w:ascii="Times New Roman" w:hAnsi="Times New Roman" w:cs="Times New Roman"/>
        </w:rPr>
        <w:t xml:space="preserve"> guidelines</w:t>
      </w:r>
      <w:r w:rsidR="007A7E32" w:rsidRPr="00501243">
        <w:rPr>
          <w:rFonts w:ascii="Times New Roman" w:hAnsi="Times New Roman" w:cs="Times New Roman"/>
        </w:rPr>
        <w:t xml:space="preserve"> suggest</w:t>
      </w:r>
      <w:r w:rsidR="005D41C9" w:rsidRPr="00501243">
        <w:rPr>
          <w:rFonts w:ascii="Times New Roman" w:hAnsi="Times New Roman" w:cs="Times New Roman"/>
        </w:rPr>
        <w:t xml:space="preserve"> clinicians </w:t>
      </w:r>
      <w:r w:rsidR="00F13CA0" w:rsidRPr="00501243">
        <w:rPr>
          <w:rFonts w:ascii="Times New Roman" w:hAnsi="Times New Roman" w:cs="Times New Roman"/>
        </w:rPr>
        <w:t xml:space="preserve">may </w:t>
      </w:r>
      <w:r w:rsidR="005D41C9" w:rsidRPr="00501243">
        <w:rPr>
          <w:rFonts w:ascii="Times New Roman" w:hAnsi="Times New Roman" w:cs="Times New Roman"/>
        </w:rPr>
        <w:t>consider</w:t>
      </w:r>
      <w:r w:rsidR="007A7E32" w:rsidRPr="00501243">
        <w:rPr>
          <w:rFonts w:ascii="Times New Roman" w:hAnsi="Times New Roman" w:cs="Times New Roman"/>
        </w:rPr>
        <w:t xml:space="preserve"> any selection </w:t>
      </w:r>
      <w:r w:rsidR="007A7E32" w:rsidRPr="00501243">
        <w:rPr>
          <w:rFonts w:ascii="Times New Roman" w:hAnsi="Times New Roman" w:cs="Times New Roman"/>
        </w:rPr>
        <w:lastRenderedPageBreak/>
        <w:t xml:space="preserve">out of increasing the </w:t>
      </w:r>
      <w:r w:rsidR="009A5CB6">
        <w:rPr>
          <w:rFonts w:ascii="Times New Roman" w:hAnsi="Times New Roman" w:cs="Times New Roman"/>
        </w:rPr>
        <w:t xml:space="preserve">dose of the </w:t>
      </w:r>
      <w:r w:rsidR="007A7E32" w:rsidRPr="00501243">
        <w:rPr>
          <w:rFonts w:ascii="Times New Roman" w:hAnsi="Times New Roman" w:cs="Times New Roman"/>
        </w:rPr>
        <w:t>initial medication, switching to an alternative antidepressant (within or from a different class) or augmenting with</w:t>
      </w:r>
      <w:r w:rsidR="00AD16D3">
        <w:rPr>
          <w:rFonts w:ascii="Times New Roman" w:hAnsi="Times New Roman" w:cs="Times New Roman"/>
        </w:rPr>
        <w:t xml:space="preserve"> a</w:t>
      </w:r>
      <w:r w:rsidR="007A7E32" w:rsidRPr="00501243">
        <w:rPr>
          <w:rFonts w:ascii="Times New Roman" w:hAnsi="Times New Roman" w:cs="Times New Roman"/>
        </w:rPr>
        <w:t xml:space="preserve"> drug </w:t>
      </w:r>
      <w:r w:rsidR="00891E31" w:rsidRPr="00501243">
        <w:rPr>
          <w:rFonts w:ascii="Times New Roman" w:hAnsi="Times New Roman" w:cs="Times New Roman"/>
        </w:rPr>
        <w:t xml:space="preserve">(such as antipsychotics or lithium) </w:t>
      </w:r>
      <w:r w:rsidR="007A7E32" w:rsidRPr="00501243">
        <w:rPr>
          <w:rFonts w:ascii="Times New Roman" w:hAnsi="Times New Roman" w:cs="Times New Roman"/>
        </w:rPr>
        <w:t>or psychological</w:t>
      </w:r>
      <w:r w:rsidR="005D41C9" w:rsidRPr="00501243">
        <w:rPr>
          <w:rFonts w:ascii="Times New Roman" w:hAnsi="Times New Roman" w:cs="Times New Roman"/>
        </w:rPr>
        <w:t xml:space="preserve"> intervention. </w:t>
      </w:r>
    </w:p>
    <w:p w14:paraId="48E57C3C" w14:textId="38B1C575" w:rsidR="007A7E32" w:rsidRPr="00501243" w:rsidRDefault="00B92169" w:rsidP="00B547CE">
      <w:pPr>
        <w:spacing w:line="360" w:lineRule="auto"/>
        <w:ind w:firstLine="720"/>
        <w:jc w:val="both"/>
        <w:rPr>
          <w:rFonts w:ascii="Times New Roman" w:hAnsi="Times New Roman" w:cs="Times New Roman"/>
        </w:rPr>
      </w:pPr>
      <w:r w:rsidRPr="00501243">
        <w:rPr>
          <w:rFonts w:ascii="Times New Roman" w:hAnsi="Times New Roman" w:cs="Times New Roman"/>
        </w:rPr>
        <w:t>Psychological therapies can work by varied mechanisms</w:t>
      </w:r>
      <w:r w:rsidR="00F55B55">
        <w:rPr>
          <w:rFonts w:ascii="Times New Roman" w:hAnsi="Times New Roman" w:cs="Times New Roman"/>
        </w:rPr>
        <w:t xml:space="preserve"> in depression</w:t>
      </w:r>
      <w:r w:rsidRPr="00501243">
        <w:rPr>
          <w:rFonts w:ascii="Times New Roman" w:hAnsi="Times New Roman" w:cs="Times New Roman"/>
        </w:rPr>
        <w:t xml:space="preserve"> (explained below) and it is hoped their benefits and those from medication may be optimised when received together. </w:t>
      </w:r>
      <w:r w:rsidR="002123BA" w:rsidRPr="00501243">
        <w:rPr>
          <w:rFonts w:ascii="Times New Roman" w:hAnsi="Times New Roman" w:cs="Times New Roman"/>
        </w:rPr>
        <w:t xml:space="preserve">Whilst </w:t>
      </w:r>
      <w:r w:rsidR="009B48CB">
        <w:rPr>
          <w:rFonts w:ascii="Times New Roman" w:hAnsi="Times New Roman" w:cs="Times New Roman"/>
        </w:rPr>
        <w:t>certain</w:t>
      </w:r>
      <w:r w:rsidR="009B48CB" w:rsidRPr="00501243">
        <w:rPr>
          <w:rFonts w:ascii="Times New Roman" w:hAnsi="Times New Roman" w:cs="Times New Roman"/>
        </w:rPr>
        <w:t xml:space="preserve"> </w:t>
      </w:r>
      <w:r w:rsidR="002123BA" w:rsidRPr="00501243">
        <w:rPr>
          <w:rFonts w:ascii="Times New Roman" w:hAnsi="Times New Roman" w:cs="Times New Roman"/>
        </w:rPr>
        <w:t>therapies</w:t>
      </w:r>
      <w:r w:rsidR="00756E60">
        <w:rPr>
          <w:rFonts w:ascii="Times New Roman" w:hAnsi="Times New Roman" w:cs="Times New Roman"/>
        </w:rPr>
        <w:t xml:space="preserve"> </w:t>
      </w:r>
      <w:r w:rsidR="002123BA" w:rsidRPr="00501243">
        <w:rPr>
          <w:rFonts w:ascii="Times New Roman" w:hAnsi="Times New Roman" w:cs="Times New Roman"/>
        </w:rPr>
        <w:t>have been shown to be effective for depression more broadly (e.g.</w:t>
      </w:r>
      <w:r w:rsidR="009B48CB">
        <w:rPr>
          <w:rFonts w:ascii="Times New Roman" w:hAnsi="Times New Roman" w:cs="Times New Roman"/>
        </w:rPr>
        <w:t xml:space="preserve"> such as cognitive behavioural therapy (CBT)</w:t>
      </w:r>
      <w:r w:rsidR="002123BA" w:rsidRPr="00501243">
        <w:rPr>
          <w:rFonts w:ascii="Times New Roman" w:hAnsi="Times New Roman" w:cs="Times New Roman"/>
        </w:rPr>
        <w:t xml:space="preserve"> as a first line treatment</w:t>
      </w:r>
      <w:r w:rsidR="00756E60">
        <w:rPr>
          <w:rFonts w:ascii="Times New Roman" w:hAnsi="Times New Roman" w:cs="Times New Roman"/>
        </w:rPr>
        <w:t xml:space="preserve"> </w:t>
      </w:r>
      <w:r w:rsidR="00D9549C">
        <w:rPr>
          <w:rFonts w:ascii="Times New Roman" w:hAnsi="Times New Roman" w:cs="Times New Roman"/>
        </w:rPr>
        <w:fldChar w:fldCharType="begin">
          <w:fldData xml:space="preserve">PEVuZE5vdGU+PENpdGU+PEF1dGhvcj5DdWlqcGVyczwvQXV0aG9yPjxZZWFyPjIwMTE8L1llYXI+
PElEVGV4dD5Qc3ljaG9sb2dpY2FsIHRyZWF0bWVudCBvZiBkZXByZXNzaW9uOiByZXN1bHRzIG9m
IGEgc2VyaWVzIG9mIG1ldGEtYW5hbHlzZXM8L0lEVGV4dD48RGlzcGxheVRleHQ+KEN1aWpwZXJz
PHN0eWxlIGZhY2U9Iml0YWxpYyI+IGV0IGFsLjwvc3R5bGU+LCAyMDExOyBQPHN0eWxlIGZhY2U9
Iml0YWxpYyI+IGV0IGFsLjwvc3R5bGU+LCAyMDExKTwvRGlzcGxheVRleHQ+PHJlY29yZD48ZGF0
ZXM+PHB1Yi1kYXRlcz48ZGF0ZT5EZWM8L2RhdGU+PC9wdWItZGF0ZXM+PHllYXI+MjAxMTwveWVh
cj48L2RhdGVzPjxrZXl3b3Jkcz48a2V5d29yZD5BZHVsdDwva2V5d29yZD48a2V5d29yZD5Db21i
aW5lZCBNb2RhbGl0eSBUaGVyYXB5PC9rZXl3b3JkPjxrZXl3b3JkPkRlcHJlc3Npb24vZHJ1ZyB0
aGVyYXB5L3BzeWNob2xvZ3kvKnRoZXJhcHk8L2tleXdvcmQ+PGtleXdvcmQ+RGVwcmVzc2l2ZSBE
aXNvcmRlci9kcnVnIHRoZXJhcHkvKnRoZXJhcHk8L2tleXdvcmQ+PGtleXdvcmQ+RmVtYWxlPC9r
ZXl3b3JkPjxrZXl3b3JkPkh1bWFuczwva2V5d29yZD48a2V5d29yZD4qUHN5Y2hvdGhlcmFweTwv
a2V5d29yZD48a2V5d29yZD5SYW5kb21pemVkIENvbnRyb2xsZWQgVHJpYWxzIGFzIFRvcGljPC9r
ZXl3b3JkPjwva2V5d29yZHM+PGlzYm4+MDgwMy05NDg4PC9pc2JuPjx0aXRsZXM+PHRpdGxlPlBz
eWNob2xvZ2ljYWwgdHJlYXRtZW50IG9mIGRlcHJlc3Npb246IHJlc3VsdHMgb2YgYSBzZXJpZXMg
b2YgbWV0YS1hbmFseXNlczwvdGl0bGU+PHNlY29uZGFyeS10aXRsZT5Ob3JkIEogUHN5Y2hpYXRy
eTwvc2Vjb25kYXJ5LXRpdGxlPjwvdGl0bGVzPjxwYWdlcz4zNTQtNjQ8L3BhZ2VzPjxudW1iZXI+
NjwvbnVtYmVyPjxjb250cmlidXRvcnM+PGF1dGhvcnM+PGF1dGhvcj5DdWlqcGVycywgUC48L2F1
dGhvcj48YXV0aG9yPkFuZGVyc3NvbiwgRy48L2F1dGhvcj48YXV0aG9yPkRvbmtlciwgVC48L2F1
dGhvcj48YXV0aG9yPnZhbiBTdHJhdGVuLCBBLjwvYXV0aG9yPjwvYXV0aG9ycz48L2NvbnRyaWJ1
dG9ycz48ZWRpdGlvbj4yMDExLzA3LzIxPC9lZGl0aW9uPjxsYW5ndWFnZT5lbmc8L2xhbmd1YWdl
PjxhZGRlZC1kYXRlIGZvcm1hdD0idXRjIj4xNTkwMjU0NzMxPC9hZGRlZC1kYXRlPjxyZWYtdHlw
ZSBuYW1lPSJKb3VybmFsIEFydGljbGUiPjE3PC9yZWYtdHlwZT48YXV0aC1hZGRyZXNzPkRlcGFy
dG1lbnQgb2YgQ2xpbmljYWwgUHN5Y2hvbG9neSwgVlUgVW5pdmVyc2l0eSBBbXN0ZXJkYW0sIGFu
ZCBFTUdPIEluc3RpdHV0ZSwgVGhlIE5ldGhlcmxhbmRzLjwvYXV0aC1hZGRyZXNzPjxyZW1vdGUt
ZGF0YWJhc2UtcHJvdmlkZXI+TkxNPC9yZW1vdGUtZGF0YWJhc2UtcHJvdmlkZXI+PHJlYy1udW1i
ZXI+NDM8L3JlYy1udW1iZXI+PGxhc3QtdXBkYXRlZC1kYXRlIGZvcm1hdD0idXRjIj4xNTkwMjU0
NzMxPC9sYXN0LXVwZGF0ZWQtZGF0ZT48YWNjZXNzaW9uLW51bT4yMTc3MDg0MjwvYWNjZXNzaW9u
LW51bT48ZWxlY3Ryb25pYy1yZXNvdXJjZS1udW0+MTAuMzEwOS8wODAzOTQ4OC4yMDExLjU5NjU3
MDwvZWxlY3Ryb25pYy1yZXNvdXJjZS1udW0+PHZvbHVtZT42NTwvdm9sdW1lPjwvcmVjb3JkPjwv
Q2l0ZT48Q2l0ZT48QXV0aG9yPkN1aWpwZXJzPC9BdXRob3I+PFllYXI+MjAxMTwvWWVhcj48SURU
ZXh0PlBzeWNob2xvZ2ljYWwgVHJlYXRtZW50IG9mIERlcHJlc3Npb246IFJlc3VsdHMgb2YgYSBT
ZXJpZXMgb2YgTWV0YS1BbmFseXNlczwvSURUZXh0PjxyZWNvcmQ+PGRhdGVzPjxwdWItZGF0ZXM+
PGRhdGU+MjAxMSBEZWM8L2RhdGU+PC9wdWItZGF0ZXM+PHllYXI+MjAxMTwveWVhcj48L2RhdGVz
PjxrZXl3b3Jkcz48a2V5d29yZD4yMTc3MDg0MiwgMTAuMzEwOS8wODAzOTQ4OC4yMDExLjU5NjU3
MCwgUGltIEN1aWpwZXJzLCBHZXJoYXJkIEFuZGVyc3NvbiwgQW5uZW1pZWtlIHZhbiBTdHJhdGVu
LCBBZHVsdCwgQ29tYmluZWQgTW9kYWxpdHkgVGhlcmFweSwgRGVwcmVzc2lvbiAvIGRydWcgdGhl
cmFweSwgRGVwcmVzc2lvbiAvIHBzeWNob2xvZ3ksIERlcHJlc3Npb24gLyB0aGVyYXB5KiwgRGVw
cmVzc2l2ZSBEaXNvcmRlciAvIGRydWcgdGhlcmFweSwgRGVwcmVzc2l2ZSBEaXNvcmRlciAvIHRo
ZXJhcHkqLCBGZW1hbGUsIEh1bWFucywgUHN5Y2hvdGhlcmFweSosIFJhbmRvbWl6ZWQgQ29udHJv
bGxlZCBUcmlhbHMgYXMgVG9waWM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E3NzA4NDI8L3VybD48L3JlbGF0ZWQtdXJscz48L3Vy
bHM+PGlzYm4+MTUwMi00NzI1PC9pc2JuPjx0aXRsZXM+PHRpdGxlPlBzeWNob2xvZ2ljYWwgVHJl
YXRtZW50IG9mIERlcHJlc3Npb246IFJlc3VsdHMgb2YgYSBTZXJpZXMgb2YgTWV0YS1BbmFseXNl
czwvdGl0bGU+PHNlY29uZGFyeS10aXRsZT5Ob3JkaWMgam91cm5hbCBvZiBwc3ljaGlhdHJ5PC9z
ZWNvbmRhcnktdGl0bGU+PC90aXRsZXM+PG51bWJlcj42PC9udW1iZXI+PGNvbnRyaWJ1dG9ycz48
YXV0aG9ycz48YXV0aG9yPkN1aWpwZXJzIFA8L2F1dGhvcj48YXV0aG9yPkFuZGVyc3NvbiBHPC9h
dXRob3I+PGF1dGhvcj5Eb25rZXIgVDwvYXV0aG9yPjxhdXRob3I+dmFuIFN0cmF0ZW4gQTwvYXV0
aG9yPjwvYXV0aG9ycz48L2NvbnRyaWJ1dG9ycz48YWRkZWQtZGF0ZSBmb3JtYXQ9InV0YyI+MTU5
MDI0NjQ2NDwvYWRkZWQtZGF0ZT48cmVmLXR5cGUgbmFtZT0iSm91cm5hbCBBcnRpY2xlIj4xNzwv
cmVmLXR5cGU+PHJlYy1udW1iZXI+NTwvcmVjLW51bWJlcj48cHVibGlzaGVyPk5vcmQgSiBQc3lj
aGlhdHJ5PC9wdWJsaXNoZXI+PGxhc3QtdXBkYXRlZC1kYXRlIGZvcm1hdD0idXRjIj4xNTkwMjQ2
NDY0PC9sYXN0LXVwZGF0ZWQtZGF0ZT48YWNjZXNzaW9uLW51bT4yMTc3MDg0MjwvYWNjZXNzaW9u
LW51bT48ZWxlY3Ryb25pYy1yZXNvdXJjZS1udW0+MTAuMzEwOS8wODAzOTQ4OC4yMDExLjU5NjU3
MDwvZWxlY3Ryb25pYy1yZXNvdXJjZS1udW0+PHZvbHVtZT42NTwvdm9sdW1lPjwvcmVjb3JkPjwv
Q2l0ZT48L0VuZE5vdGU+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DdWlqcGVyczwvQXV0aG9yPjxZZWFyPjIwMTE8L1llYXI+
PElEVGV4dD5Qc3ljaG9sb2dpY2FsIHRyZWF0bWVudCBvZiBkZXByZXNzaW9uOiByZXN1bHRzIG9m
IGEgc2VyaWVzIG9mIG1ldGEtYW5hbHlzZXM8L0lEVGV4dD48RGlzcGxheVRleHQ+KEN1aWpwZXJz
PHN0eWxlIGZhY2U9Iml0YWxpYyI+IGV0IGFsLjwvc3R5bGU+LCAyMDExOyBQPHN0eWxlIGZhY2U9
Iml0YWxpYyI+IGV0IGFsLjwvc3R5bGU+LCAyMDExKTwvRGlzcGxheVRleHQ+PHJlY29yZD48ZGF0
ZXM+PHB1Yi1kYXRlcz48ZGF0ZT5EZWM8L2RhdGU+PC9wdWItZGF0ZXM+PHllYXI+MjAxMTwveWVh
cj48L2RhdGVzPjxrZXl3b3Jkcz48a2V5d29yZD5BZHVsdDwva2V5d29yZD48a2V5d29yZD5Db21i
aW5lZCBNb2RhbGl0eSBUaGVyYXB5PC9rZXl3b3JkPjxrZXl3b3JkPkRlcHJlc3Npb24vZHJ1ZyB0
aGVyYXB5L3BzeWNob2xvZ3kvKnRoZXJhcHk8L2tleXdvcmQ+PGtleXdvcmQ+RGVwcmVzc2l2ZSBE
aXNvcmRlci9kcnVnIHRoZXJhcHkvKnRoZXJhcHk8L2tleXdvcmQ+PGtleXdvcmQ+RmVtYWxlPC9r
ZXl3b3JkPjxrZXl3b3JkPkh1bWFuczwva2V5d29yZD48a2V5d29yZD4qUHN5Y2hvdGhlcmFweTwv
a2V5d29yZD48a2V5d29yZD5SYW5kb21pemVkIENvbnRyb2xsZWQgVHJpYWxzIGFzIFRvcGljPC9r
ZXl3b3JkPjwva2V5d29yZHM+PGlzYm4+MDgwMy05NDg4PC9pc2JuPjx0aXRsZXM+PHRpdGxlPlBz
eWNob2xvZ2ljYWwgdHJlYXRtZW50IG9mIGRlcHJlc3Npb246IHJlc3VsdHMgb2YgYSBzZXJpZXMg
b2YgbWV0YS1hbmFseXNlczwvdGl0bGU+PHNlY29uZGFyeS10aXRsZT5Ob3JkIEogUHN5Y2hpYXRy
eTwvc2Vjb25kYXJ5LXRpdGxlPjwvdGl0bGVzPjxwYWdlcz4zNTQtNjQ8L3BhZ2VzPjxudW1iZXI+
NjwvbnVtYmVyPjxjb250cmlidXRvcnM+PGF1dGhvcnM+PGF1dGhvcj5DdWlqcGVycywgUC48L2F1
dGhvcj48YXV0aG9yPkFuZGVyc3NvbiwgRy48L2F1dGhvcj48YXV0aG9yPkRvbmtlciwgVC48L2F1
dGhvcj48YXV0aG9yPnZhbiBTdHJhdGVuLCBBLjwvYXV0aG9yPjwvYXV0aG9ycz48L2NvbnRyaWJ1
dG9ycz48ZWRpdGlvbj4yMDExLzA3LzIxPC9lZGl0aW9uPjxsYW5ndWFnZT5lbmc8L2xhbmd1YWdl
PjxhZGRlZC1kYXRlIGZvcm1hdD0idXRjIj4xNTkwMjU0NzMxPC9hZGRlZC1kYXRlPjxyZWYtdHlw
ZSBuYW1lPSJKb3VybmFsIEFydGljbGUiPjE3PC9yZWYtdHlwZT48YXV0aC1hZGRyZXNzPkRlcGFy
dG1lbnQgb2YgQ2xpbmljYWwgUHN5Y2hvbG9neSwgVlUgVW5pdmVyc2l0eSBBbXN0ZXJkYW0sIGFu
ZCBFTUdPIEluc3RpdHV0ZSwgVGhlIE5ldGhlcmxhbmRzLjwvYXV0aC1hZGRyZXNzPjxyZW1vdGUt
ZGF0YWJhc2UtcHJvdmlkZXI+TkxNPC9yZW1vdGUtZGF0YWJhc2UtcHJvdmlkZXI+PHJlYy1udW1i
ZXI+NDM8L3JlYy1udW1iZXI+PGxhc3QtdXBkYXRlZC1kYXRlIGZvcm1hdD0idXRjIj4xNTkwMjU0
NzMxPC9sYXN0LXVwZGF0ZWQtZGF0ZT48YWNjZXNzaW9uLW51bT4yMTc3MDg0MjwvYWNjZXNzaW9u
LW51bT48ZWxlY3Ryb25pYy1yZXNvdXJjZS1udW0+MTAuMzEwOS8wODAzOTQ4OC4yMDExLjU5NjU3
MDwvZWxlY3Ryb25pYy1yZXNvdXJjZS1udW0+PHZvbHVtZT42NTwvdm9sdW1lPjwvcmVjb3JkPjwv
Q2l0ZT48Q2l0ZT48QXV0aG9yPkN1aWpwZXJzPC9BdXRob3I+PFllYXI+MjAxMTwvWWVhcj48SURU
ZXh0PlBzeWNob2xvZ2ljYWwgVHJlYXRtZW50IG9mIERlcHJlc3Npb246IFJlc3VsdHMgb2YgYSBT
ZXJpZXMgb2YgTWV0YS1BbmFseXNlczwvSURUZXh0PjxyZWNvcmQ+PGRhdGVzPjxwdWItZGF0ZXM+
PGRhdGU+MjAxMSBEZWM8L2RhdGU+PC9wdWItZGF0ZXM+PHllYXI+MjAxMTwveWVhcj48L2RhdGVz
PjxrZXl3b3Jkcz48a2V5d29yZD4yMTc3MDg0MiwgMTAuMzEwOS8wODAzOTQ4OC4yMDExLjU5NjU3
MCwgUGltIEN1aWpwZXJzLCBHZXJoYXJkIEFuZGVyc3NvbiwgQW5uZW1pZWtlIHZhbiBTdHJhdGVu
LCBBZHVsdCwgQ29tYmluZWQgTW9kYWxpdHkgVGhlcmFweSwgRGVwcmVzc2lvbiAvIGRydWcgdGhl
cmFweSwgRGVwcmVzc2lvbiAvIHBzeWNob2xvZ3ksIERlcHJlc3Npb24gLyB0aGVyYXB5KiwgRGVw
cmVzc2l2ZSBEaXNvcmRlciAvIGRydWcgdGhlcmFweSwgRGVwcmVzc2l2ZSBEaXNvcmRlciAvIHRo
ZXJhcHkqLCBGZW1hbGUsIEh1bWFucywgUHN5Y2hvdGhlcmFweSosIFJhbmRvbWl6ZWQgQ29udHJv
bGxlZCBUcmlhbHMgYXMgVG9waWM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E3NzA4NDI8L3VybD48L3JlbGF0ZWQtdXJscz48L3Vy
bHM+PGlzYm4+MTUwMi00NzI1PC9pc2JuPjx0aXRsZXM+PHRpdGxlPlBzeWNob2xvZ2ljYWwgVHJl
YXRtZW50IG9mIERlcHJlc3Npb246IFJlc3VsdHMgb2YgYSBTZXJpZXMgb2YgTWV0YS1BbmFseXNl
czwvdGl0bGU+PHNlY29uZGFyeS10aXRsZT5Ob3JkaWMgam91cm5hbCBvZiBwc3ljaGlhdHJ5PC9z
ZWNvbmRhcnktdGl0bGU+PC90aXRsZXM+PG51bWJlcj42PC9udW1iZXI+PGNvbnRyaWJ1dG9ycz48
YXV0aG9ycz48YXV0aG9yPkN1aWpwZXJzIFA8L2F1dGhvcj48YXV0aG9yPkFuZGVyc3NvbiBHPC9h
dXRob3I+PGF1dGhvcj5Eb25rZXIgVDwvYXV0aG9yPjxhdXRob3I+dmFuIFN0cmF0ZW4gQTwvYXV0
aG9yPjwvYXV0aG9ycz48L2NvbnRyaWJ1dG9ycz48YWRkZWQtZGF0ZSBmb3JtYXQ9InV0YyI+MTU5
MDI0NjQ2NDwvYWRkZWQtZGF0ZT48cmVmLXR5cGUgbmFtZT0iSm91cm5hbCBBcnRpY2xlIj4xNzwv
cmVmLXR5cGU+PHJlYy1udW1iZXI+NTwvcmVjLW51bWJlcj48cHVibGlzaGVyPk5vcmQgSiBQc3lj
aGlhdHJ5PC9wdWJsaXNoZXI+PGxhc3QtdXBkYXRlZC1kYXRlIGZvcm1hdD0idXRjIj4xNTkwMjQ2
NDY0PC9sYXN0LXVwZGF0ZWQtZGF0ZT48YWNjZXNzaW9uLW51bT4yMTc3MDg0MjwvYWNjZXNzaW9u
LW51bT48ZWxlY3Ryb25pYy1yZXNvdXJjZS1udW0+MTAuMzEwOS8wODAzOTQ4OC4yMDExLjU5NjU3
MDwvZWxlY3Ryb25pYy1yZXNvdXJjZS1udW0+PHZvbHVtZT42NTwvdm9sdW1lPjwvcmVjb3JkPjwv
Q2l0ZT48L0VuZE5vdGU+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D9549C">
        <w:rPr>
          <w:rFonts w:ascii="Times New Roman" w:hAnsi="Times New Roman" w:cs="Times New Roman"/>
        </w:rPr>
      </w:r>
      <w:r w:rsidR="00D9549C">
        <w:rPr>
          <w:rFonts w:ascii="Times New Roman" w:hAnsi="Times New Roman" w:cs="Times New Roman"/>
        </w:rPr>
        <w:fldChar w:fldCharType="separate"/>
      </w:r>
      <w:r w:rsidR="008D18AA">
        <w:rPr>
          <w:rFonts w:ascii="Times New Roman" w:hAnsi="Times New Roman" w:cs="Times New Roman"/>
          <w:noProof/>
        </w:rPr>
        <w:t>(Cuijpers</w:t>
      </w:r>
      <w:r w:rsidR="008D18AA" w:rsidRPr="008D18AA">
        <w:rPr>
          <w:rFonts w:ascii="Times New Roman" w:hAnsi="Times New Roman" w:cs="Times New Roman"/>
          <w:i/>
          <w:noProof/>
        </w:rPr>
        <w:t xml:space="preserve"> </w:t>
      </w:r>
      <w:r w:rsidR="008D18AA">
        <w:rPr>
          <w:rFonts w:ascii="Times New Roman" w:hAnsi="Times New Roman" w:cs="Times New Roman"/>
          <w:noProof/>
        </w:rPr>
        <w:t>2011</w:t>
      </w:r>
      <w:r w:rsidR="00ED676E">
        <w:rPr>
          <w:rFonts w:ascii="Times New Roman" w:hAnsi="Times New Roman" w:cs="Times New Roman"/>
          <w:noProof/>
        </w:rPr>
        <w:t>)</w:t>
      </w:r>
      <w:r w:rsidR="00D9549C">
        <w:rPr>
          <w:rFonts w:ascii="Times New Roman" w:hAnsi="Times New Roman" w:cs="Times New Roman"/>
        </w:rPr>
        <w:fldChar w:fldCharType="end"/>
      </w:r>
      <w:r w:rsidR="009B48CB">
        <w:rPr>
          <w:rFonts w:ascii="Times New Roman" w:hAnsi="Times New Roman" w:cs="Times New Roman"/>
        </w:rPr>
        <w:t>)</w:t>
      </w:r>
      <w:r w:rsidR="00584E09">
        <w:rPr>
          <w:rFonts w:ascii="Times New Roman" w:hAnsi="Times New Roman" w:cs="Times New Roman"/>
        </w:rPr>
        <w:t>,</w:t>
      </w:r>
      <w:r w:rsidR="00A04056">
        <w:rPr>
          <w:rFonts w:ascii="Times New Roman" w:hAnsi="Times New Roman" w:cs="Times New Roman"/>
        </w:rPr>
        <w:t xml:space="preserve"> </w:t>
      </w:r>
      <w:r w:rsidR="002123BA" w:rsidRPr="00501243">
        <w:rPr>
          <w:rFonts w:ascii="Times New Roman" w:hAnsi="Times New Roman" w:cs="Times New Roman"/>
        </w:rPr>
        <w:t>p</w:t>
      </w:r>
      <w:r w:rsidR="00811AEF" w:rsidRPr="00501243">
        <w:rPr>
          <w:rFonts w:ascii="Times New Roman" w:hAnsi="Times New Roman" w:cs="Times New Roman"/>
        </w:rPr>
        <w:t>rior to this Cochrane review</w:t>
      </w:r>
      <w:r w:rsidR="005D41C9" w:rsidRPr="00501243">
        <w:rPr>
          <w:rFonts w:ascii="Times New Roman" w:hAnsi="Times New Roman" w:cs="Times New Roman"/>
        </w:rPr>
        <w:t xml:space="preserve"> there ha</w:t>
      </w:r>
      <w:r w:rsidR="00811AEF" w:rsidRPr="00501243">
        <w:rPr>
          <w:rFonts w:ascii="Times New Roman" w:hAnsi="Times New Roman" w:cs="Times New Roman"/>
        </w:rPr>
        <w:t>d</w:t>
      </w:r>
      <w:r w:rsidR="005D41C9" w:rsidRPr="00501243">
        <w:rPr>
          <w:rFonts w:ascii="Times New Roman" w:hAnsi="Times New Roman" w:cs="Times New Roman"/>
        </w:rPr>
        <w:t xml:space="preserve"> been no rigorous analysis collating </w:t>
      </w:r>
      <w:r w:rsidR="00811AEF" w:rsidRPr="00501243">
        <w:rPr>
          <w:rFonts w:ascii="Times New Roman" w:hAnsi="Times New Roman" w:cs="Times New Roman"/>
        </w:rPr>
        <w:t xml:space="preserve">recent </w:t>
      </w:r>
      <w:r w:rsidR="005D41C9" w:rsidRPr="00501243">
        <w:rPr>
          <w:rFonts w:ascii="Times New Roman" w:hAnsi="Times New Roman" w:cs="Times New Roman"/>
        </w:rPr>
        <w:t>trial data for psychotherapies in th</w:t>
      </w:r>
      <w:r w:rsidR="00811AEF" w:rsidRPr="00501243">
        <w:rPr>
          <w:rFonts w:ascii="Times New Roman" w:hAnsi="Times New Roman" w:cs="Times New Roman"/>
        </w:rPr>
        <w:t xml:space="preserve">e TRD </w:t>
      </w:r>
      <w:r w:rsidR="005D41C9" w:rsidRPr="00501243">
        <w:rPr>
          <w:rFonts w:ascii="Times New Roman" w:hAnsi="Times New Roman" w:cs="Times New Roman"/>
        </w:rPr>
        <w:t>patient group</w:t>
      </w:r>
      <w:r w:rsidR="00EA071C">
        <w:rPr>
          <w:rFonts w:ascii="Times New Roman" w:hAnsi="Times New Roman" w:cs="Times New Roman"/>
        </w:rPr>
        <w:t>,</w:t>
      </w:r>
      <w:r w:rsidR="00F13CA0" w:rsidRPr="00501243">
        <w:rPr>
          <w:rFonts w:ascii="Times New Roman" w:hAnsi="Times New Roman" w:cs="Times New Roman"/>
        </w:rPr>
        <w:t xml:space="preserve"> </w:t>
      </w:r>
      <w:r w:rsidR="002123BA" w:rsidRPr="00501243">
        <w:rPr>
          <w:rFonts w:ascii="Times New Roman" w:hAnsi="Times New Roman" w:cs="Times New Roman"/>
        </w:rPr>
        <w:t>for which there has been</w:t>
      </w:r>
      <w:r w:rsidR="00811AEF" w:rsidRPr="00501243">
        <w:rPr>
          <w:rFonts w:ascii="Times New Roman" w:hAnsi="Times New Roman" w:cs="Times New Roman"/>
        </w:rPr>
        <w:t xml:space="preserve"> greater focus on pharmacological strategies</w:t>
      </w:r>
      <w:r w:rsidR="00A04056">
        <w:rPr>
          <w:rFonts w:ascii="Times New Roman" w:hAnsi="Times New Roman" w:cs="Times New Roman"/>
        </w:rPr>
        <w:t xml:space="preserve"> </w:t>
      </w:r>
      <w:r w:rsidR="00A04056">
        <w:rPr>
          <w:rFonts w:ascii="Times New Roman" w:hAnsi="Times New Roman" w:cs="Times New Roman"/>
        </w:rPr>
        <w:fldChar w:fldCharType="begin">
          <w:fldData xml:space="preserve">PEVuZE5vdGU+PENpdGU+PEF1dGhvcj5TaGVsdG9uPC9BdXRob3I+PFllYXI+MjAwODwvWWVhcj48
SURUZXh0PkF1Z21lbnRhdGlvbiBvZiBhbnRpZGVwcmVzc2FudHMgd2l0aCBhdHlwaWNhbCBhbnRp
cHN5Y2hvdGljcyBmb3IgdHJlYXRtZW50LXJlc2lzdGFudCBtYWpvciBkZXByZXNzaXZlIGRpc29y
ZGVyPC9JRFRleHQ+PERpc3BsYXlUZXh0PihTaGVsdG9uIGFuZCBQYXBha29zdGFzLCAyMDA4OyBQ
YXBha29zdGFzLCBGYXZhIGFuZCBUaGFzZSwgMjAwODsgVHJpdmVkaTxzdHlsZSBmYWNlPSJpdGFs
aWMiPiBldCBhbC48L3N0eWxlPiwgMjAwNik8L0Rpc3BsYXlUZXh0PjxyZWNvcmQ+PGRhdGVzPjxw
dWItZGF0ZXM+PGRhdGU+QXByPC9kYXRlPjwvcHViLWRhdGVzPjx5ZWFyPjIwMDg8L3llYXI+PC9k
YXRlcz48a2V5d29yZHM+PGtleXdvcmQ+QW50aWRlcHJlc3NpdmUgQWdlbnRzL3BoYXJtYWNvbG9n
eS8qdGhlcmFwZXV0aWMgdXNlPC9rZXl3b3JkPjxrZXl3b3JkPkFudGlwc3ljaG90aWMgQWdlbnRz
L3BoYXJtYWNvbG9neS8qdGhlcmFwZXV0aWMgdXNlPC9rZXl3b3JkPjxrZXl3b3JkPkFyaXBpcHJh
em9sZTwva2V5d29yZD48a2V5d29yZD5CZW56b2RpYXplcGluZXMvcGhhcm1hY29sb2d5L3RoZXJh
cGV1dGljIHVzZTwva2V5d29yZD48a2V5d29yZD5EZXByZXNzaXZlIERpc29yZGVyLCBNYWpvci8q
ZHJ1ZyB0aGVyYXB5PC9rZXl3b3JkPjxrZXl3b3JkPkRpYmVuem90aGlhemVwaW5lcy9waGFybWFj
b2xvZ3kvdGhlcmFwZXV0aWMgdXNlPC9rZXl3b3JkPjxrZXl3b3JkPkRvcGFtaW5lIEQyIFJlY2Vw
dG9yIEFudGFnb25pc3RzPC9rZXl3b3JkPjxrZXl3b3JkPipEcnVnIFJlc2lzdGFuY2U8L2tleXdv
cmQ+PGtleXdvcmQ+RHJ1ZyBUaGVyYXB5LCBDb21iaW5hdGlvbjwva2V5d29yZD48a2V5d29yZD5G
bHVveGV0aW5lL3BoYXJtYWNvbG9neS90aGVyYXBldXRpYyB1c2U8L2tleXdvcmQ+PGtleXdvcmQ+
SHVtYW5zPC9rZXl3b3JkPjxrZXl3b3JkPk9sYW56YXBpbmU8L2tleXdvcmQ+PGtleXdvcmQ+UGlw
ZXJhemluZXMvcGhhcm1hY29sb2d5L3RoZXJhcGV1dGljIHVzZTwva2V5d29yZD48a2V5d29yZD5R
dWV0aWFwaW5lIEZ1bWFyYXRlPC9rZXl3b3JkPjxrZXl3b3JkPlF1aW5vbG9uZXMvcGhhcm1hY29s
b2d5L3RoZXJhcGV1dGljIHVzZTwva2V5d29yZD48a2V5d29yZD5TZXJvdG9uaW4gNS1IVDIgUmVj
ZXB0b3IgQW50YWdvbmlzdHM8L2tleXdvcmQ+PGtleXdvcmQ+VGhpYXpvbGVzL3BoYXJtYWNvbG9n
eS90aGVyYXBldXRpYyB1c2U8L2tleXdvcmQ+PGtleXdvcmQ+VHJhem9kb25lL3BoYXJtYWNvbG9n
eS90aGVyYXBldXRpYyB1c2U8L2tleXdvcmQ+PGtleXdvcmQ+VHJpYXpvbGVzL3BoYXJtYWNvbG9n
eS90aGVyYXBldXRpYyB1c2U8L2tleXdvcmQ+PC9rZXl3b3Jkcz48aXNibj4wMDAxLTY5MHg8L2lz
Ym4+PHRpdGxlcz48dGl0bGU+QXVnbWVudGF0aW9uIG9mIGFudGlkZXByZXNzYW50cyB3aXRoIGF0
eXBpY2FsIGFudGlwc3ljaG90aWNzIGZvciB0cmVhdG1lbnQtcmVzaXN0YW50IG1ham9yIGRlcHJl
c3NpdmUgZGlzb3JkZXI8L3RpdGxlPjxzZWNvbmRhcnktdGl0bGU+QWN0YSBQc3ljaGlhdHIgU2Nh
bmQ8L3NlY29uZGFyeS10aXRsZT48L3RpdGxlcz48cGFnZXM+MjUzLTk8L3BhZ2VzPjxudW1iZXI+
NDwvbnVtYmVyPjxjb250cmlidXRvcnM+PGF1dGhvcnM+PGF1dGhvcj5TaGVsdG9uLCBSLiBDLjwv
YXV0aG9yPjxhdXRob3I+UGFwYWtvc3RhcywgRy4gSS48L2F1dGhvcj48L2F1dGhvcnM+PC9jb250
cmlidXRvcnM+PGVkaXRpb24+MjAwOC8wMS8xNTwvZWRpdGlvbj48bGFuZ3VhZ2U+ZW5nPC9sYW5n
dWFnZT48YWRkZWQtZGF0ZSBmb3JtYXQ9InV0YyI+MTU5MDI1NDk2OTwvYWRkZWQtZGF0ZT48cmVm
LXR5cGUgbmFtZT0iSm91cm5hbCBBcnRpY2xlIj4xNzwvcmVmLXR5cGU+PGF1dGgtYWRkcmVzcz5E
ZXBhcnRtZW50IG9mIFBzeWNoaWF0cnksIFZhbmRlcmJpbHQgVW5pdmVyc2l0eSBTY2hvb2wgb2Yg
TWVkaWNpbmUsIE5hc2h2aWxsZSwgVE4sIFVTQS4gcmljaGFyZC5zaGVsdG9uQHZhbmRlcmJpbHQu
ZWR1PC9hdXRoLWFkZHJlc3M+PHJlbW90ZS1kYXRhYmFzZS1wcm92aWRlcj5OTE08L3JlbW90ZS1k
YXRhYmFzZS1wcm92aWRlcj48cmVjLW51bWJlcj40NDwvcmVjLW51bWJlcj48bGFzdC11cGRhdGVk
LWRhdGUgZm9ybWF0PSJ1dGMiPjE1OTAyNTQ5Njk8L2xhc3QtdXBkYXRlZC1kYXRlPjxhY2Nlc3Np
b24tbnVtPjE4MTkwNjc0PC9hY2Nlc3Npb24tbnVtPjxlbGVjdHJvbmljLXJlc291cmNlLW51bT4x
MC4xMTExL2ouMTYwMC0wNDQ3LjIwMDcuMDExMzAueDwvZWxlY3Ryb25pYy1yZXNvdXJjZS1udW0+
PHZvbHVtZT4xMTc8L3ZvbHVtZT48L3JlY29yZD48L0NpdGU+PENpdGU+PEF1dGhvcj5QYXBha29z
dGFzPC9BdXRob3I+PFllYXI+MjAwODwvWWVhcj48SURUZXh0PlRyZWF0bWVudCBvZiBTU1JJLXJl
c2lzdGFudCBkZXByZXNzaW9uOiBhIG1ldGEtYW5hbHlzaXMgY29tcGFyaW5nIHdpdGhpbi0gdmVy
c3VzIGFjcm9zcy1jbGFzcyBzd2l0Y2hlczwvSURUZXh0PjxyZWNvcmQ+PGRhdGVzPjxwdWItZGF0
ZXM+PGRhdGU+QXByIDE8L2RhdGU+PC9wdWItZGF0ZXM+PHllYXI+MjAwODwveWVhcj48L2RhdGVz
PjxrZXl3b3Jkcz48a2V5d29yZD5CdXByb3Bpb24vdGhlcmFwZXV0aWMgdXNlPC9rZXl3b3JkPjxr
ZXl3b3JkPkN5Y2xvaGV4YW5vbHMvdGhlcmFwZXV0aWMgdXNlPC9rZXl3b3JkPjxrZXl3b3JkPkRl
cHJlc3NpdmUgRGlzb3JkZXIsIE1ham9yLypkcnVnIHRoZXJhcHk8L2tleXdvcmQ+PGtleXdvcmQ+
KkRydWcgUmVzaXN0YW5jZTwva2V5d29yZD48a2V5d29yZD5IdW1hbnM8L2tleXdvcmQ+PGtleXdv
cmQ+TWlhbnNlcmluL2FuYWxvZ3MgJmFtcDsgZGVyaXZhdGl2ZXMvdGhlcmFwZXV0aWMgdXNlPC9r
ZXl3b3JkPjxrZXl3b3JkPk1pcnRhemFwaW5lPC9rZXl3b3JkPjxrZXl3b3JkPlJhbmRvbWl6ZWQg
Q29udHJvbGxlZCBUcmlhbHMgYXMgVG9waWM8L2tleXdvcmQ+PGtleXdvcmQ+U2Vyb3RvbmluIFVw
dGFrZSBJbmhpYml0b3JzLypjbGFzc2lmaWNhdGlvbi8qdGhlcmFwZXV0aWMgdXNlPC9rZXl3b3Jk
PjxrZXl3b3JkPlZlbmxhZmF4aW5lIEh5ZHJvY2hsb3JpZGU8L2tleXdvcmQ+PC9rZXl3b3Jkcz48
aXNibj4wMDA2LTMyMjM8L2lzYm4+PHRpdGxlcz48dGl0bGU+VHJlYXRtZW50IG9mIFNTUkktcmVz
aXN0YW50IGRlcHJlc3Npb246IGEgbWV0YS1hbmFseXNpcyBjb21wYXJpbmcgd2l0aGluLSB2ZXJz
dXMgYWNyb3NzLWNsYXNzIHN3aXRjaGVzPC90aXRsZT48c2Vjb25kYXJ5LXRpdGxlPkJpb2wgUHN5
Y2hpYXRyeTwvc2Vjb25kYXJ5LXRpdGxlPjwvdGl0bGVzPjxwYWdlcz42OTktNzA0PC9wYWdlcz48
bnVtYmVyPjc8L251bWJlcj48Y29udHJpYnV0b3JzPjxhdXRob3JzPjxhdXRob3I+UGFwYWtvc3Rh
cywgRy4gSS48L2F1dGhvcj48YXV0aG9yPkZhdmEsIE0uPC9hdXRob3I+PGF1dGhvcj5UaGFzZSwg
TS4gRS48L2F1dGhvcj48L2F1dGhvcnM+PC9jb250cmlidXRvcnM+PGVkaXRpb24+MjAwNy8xMC8w
OTwvZWRpdGlvbj48bGFuZ3VhZ2U+ZW5nPC9sYW5ndWFnZT48YWRkZWQtZGF0ZSBmb3JtYXQ9InV0
YyI+MTU5MDI1MzM0MDwvYWRkZWQtZGF0ZT48cmVmLXR5cGUgbmFtZT0iSm91cm5hbCBBcnRpY2xl
Ij4xNzwvcmVmLXR5cGU+PGF1dGgtYWRkcmVzcz5EZXBhcnRtZW50IG9mIFBzeWNoaWF0cnksIE1h
c3NhY2h1c2V0dHMgR2VuZXJhbCBIb3NwaXRhbCwgSGFydmFyZCBNZWRpY2FsIFNjaG9vbCwgQm9z
dG9uLCBNYXNzYWNodXNldHRzIDAyMTE0LCBVU0EuIGdwYXBha29zdGFzQHBhcnRuZXJzLm9yZzwv
YXV0aC1hZGRyZXNzPjxyZW1vdGUtZGF0YWJhc2UtcHJvdmlkZXI+TkxNPC9yZW1vdGUtZGF0YWJh
c2UtcHJvdmlkZXI+PHJlYy1udW1iZXI+Mzg8L3JlYy1udW1iZXI+PGxhc3QtdXBkYXRlZC1kYXRl
IGZvcm1hdD0idXRjIj4xNTkwMjUzMzQwPC9sYXN0LXVwZGF0ZWQtZGF0ZT48YWNjZXNzaW9uLW51
bT4xNzkxOTQ2MDwvYWNjZXNzaW9uLW51bT48ZWxlY3Ryb25pYy1yZXNvdXJjZS1udW0+MTAuMTAx
Ni9qLmJpb3BzeWNoLjIwMDcuMDguMDEwPC9lbGVjdHJvbmljLXJlc291cmNlLW51bT48dm9sdW1l
PjYzPC92b2x1bWU+PC9yZWNvcmQ+PC9DaXRlPjxDaXRlPjxBdXRob3I+VHJpdmVkaTwvQXV0aG9y
PjxZZWFyPjIwMDY8L1llYXI+PElEVGV4dD5FdmFsdWF0aW9uIG9mIG91dGNvbWVzIHdpdGggY2l0
YWxvcHJhbSBmb3IgZGVwcmVzc2lvbiB1c2luZyBtZWFzdXJlbWVudC1iYXNlZCBjYXJlIGluIFNU
QVIqRDogaW1wbGljYXRpb25zIGZvciBjbGluaWNhbCBwcmFjdGljZTwvSURUZXh0PjxyZWNvcmQ+
PGRhdGVzPjxwdWItZGF0ZXM+PGRhdGU+SmFuPC9kYXRlPjwvcHViLWRhdGVzPjx5ZWFyPjIwMDY8
L3llYXI+PC9kYXRlcz48a2V5d29yZHM+PGtleXdvcmQ+QWRvbGVzY2VudDwva2V5d29yZD48a2V5
d29yZD5BbWJ1bGF0b3J5IENhcmU8L2tleXdvcmQ+PGtleXdvcmQ+Q2hyb25pYyBEaXNlYXNlPC9r
ZXl3b3JkPjxrZXl3b3JkPkNpdGFsb3ByYW0vKnRoZXJhcGV1dGljIHVzZTwva2V5d29yZD48a2V5
d29yZD5Db21vcmJpZGl0eTwva2V5d29yZD48a2V5d29yZD5EZXByZXNzaXZlIERpc29yZGVyLCBN
YWpvci9kaWFnbm9zaXMvKmRydWcgdGhlcmFweS9lcGlkZW1pb2xvZ3k8L2tleXdvcmQ+PGtleXdv
cmQ+RG9zZS1SZXNwb25zZSBSZWxhdGlvbnNoaXAsIERydWc8L2tleXdvcmQ+PGtleXdvcmQ+RHJ1
ZyBBZG1pbmlzdHJhdGlvbiBTY2hlZHVsZTwva2V5d29yZD48a2V5d29yZD5GZW1hbGU8L2tleXdv
cmQ+PGtleXdvcmQ+SHVtYW5zPC9rZXl3b3JkPjxrZXl3b3JkPk1hbGU8L2tleXdvcmQ+PGtleXdv
cmQ+TWVudGFsIERpc29yZGVycy9lcGlkZW1pb2xvZ3k8L2tleXdvcmQ+PGtleXdvcmQ+TWlkZGxl
IEFnZWQ8L2tleXdvcmQ+PGtleXdvcmQ+UGVyc29uYWxpdHkgSW52ZW50b3J5PC9rZXl3b3JkPjxr
ZXl3b3JkPlBzeWNoaWF0cmljIFN0YXR1cyBSYXRpbmcgU2NhbGVzL3N0YXRpc3RpY3MgJmFtcDsg
bnVtZXJpY2FsIGRhdGE8L2tleXdvcmQ+PGtleXdvcmQ+U2Vjb25kYXJ5IFByZXZlbnRpb248L2tl
eXdvcmQ+PGtleXdvcmQ+U2Vyb3RvbmluIFVwdGFrZSBJbmhpYml0b3JzLyp0aGVyYXBldXRpYyB1
c2U8L2tleXdvcmQ+PGtleXdvcmQ+VHJlYXRtZW50IE91dGNvbWU8L2tleXdvcmQ+PC9rZXl3b3Jk
cz48aXNibj4wMDAyLTk1M1ggKFByaW50KSYjeEQ7MDAwMi05NTN4PC9pc2JuPjx0aXRsZXM+PHRp
dGxlPkV2YWx1YXRpb24gb2Ygb3V0Y29tZXMgd2l0aCBjaXRhbG9wcmFtIGZvciBkZXByZXNzaW9u
IHVzaW5nIG1lYXN1cmVtZW50LWJhc2VkIGNhcmUgaW4gU1RBUipEOiBpbXBsaWNhdGlvbnMgZm9y
IGNsaW5pY2FsIHByYWN0aWNlPC90aXRsZT48c2Vjb25kYXJ5LXRpdGxlPkFtIEogUHN5Y2hpYXRy
eTwvc2Vjb25kYXJ5LXRpdGxlPjwvdGl0bGVzPjxwYWdlcz4yOC00MDwvcGFnZXM+PG51bWJlcj4x
PC9udW1iZXI+PGNvbnRyaWJ1dG9ycz48YXV0aG9ycz48YXV0aG9yPlRyaXZlZGksIE0uIEguPC9h
dXRob3I+PGF1dGhvcj5SdXNoLCBBLiBKLjwvYXV0aG9yPjxhdXRob3I+V2lzbmlld3NraSwgUy4g
Ui48L2F1dGhvcj48YXV0aG9yPk5pZXJlbmJlcmcsIEEuIEEuPC9hdXRob3I+PGF1dGhvcj5XYXJk
ZW4sIEQuPC9hdXRob3I+PGF1dGhvcj5SaXR6LCBMLjwvYXV0aG9yPjxhdXRob3I+Tm9ycXVpc3Qs
IEcuPC9hdXRob3I+PGF1dGhvcj5Ib3dsYW5kLCBSLiBILjwvYXV0aG9yPjxhdXRob3I+TGVib3dp
dHosIEIuPC9hdXRob3I+PGF1dGhvcj5NY0dyYXRoLCBQLiBKLjwvYXV0aG9yPjxhdXRob3I+U2hv
cmVzLVdpbHNvbiwgSy48L2F1dGhvcj48YXV0aG9yPkJpZ2dzLCBNLiBNLjwvYXV0aG9yPjxhdXRo
b3I+QmFsYXN1YnJhbWFuaSwgRy4gSy48L2F1dGhvcj48YXV0aG9yPkZhdmEsIE0uPC9hdXRob3I+
PC9hdXRob3JzPjwvY29udHJpYnV0b3JzPjxlZGl0aW9uPjIwMDYvMDEvMDU8L2VkaXRpb24+PGxh
bmd1YWdlPmVuZzwvbGFuZ3VhZ2U+PGFkZGVkLWRhdGUgZm9ybWF0PSJ1dGMiPjE1OTAyNDU5MTc8
L2FkZGVkLWRhdGU+PHJlZi10eXBlIG5hbWU9IkpvdXJuYWwgQXJ0aWNsZSI+MTc8L3JlZi10eXBl
PjxhdXRoLWFkZHJlc3M+RGVwYXJ0bWVudCBvZiBQc3ljaGlhdHJ5LCBVbml2ZXJzaXR5IG9mIFRl
eGFzIFNvdXRod2VzdGVybiBNZWRpY2FsIENlbnRlciwgRXhjaGFuZ2UgUGFyayBFeHByZXNzLCBB
bWVyaWNhbiBHZW5lcmFsIFRvd2VyLCA2MzYzIEZvcmVzdCBQYXJrIFJkLiwgU3VpdGUgMTMwMCwg
RGFsbGFzLCBUWCA3NTM5MC05MTE5LCBVU0EuIG1hZGh1a2FyLnRyaXZlZGlAdXRzb3V0aHdlc3Rl
cm4uZWR1PC9hdXRoLWFkZHJlc3M+PHJlbW90ZS1kYXRhYmFzZS1wcm92aWRlcj5OTE08L3JlbW90
ZS1kYXRhYmFzZS1wcm92aWRlcj48cmVjLW51bWJlcj4zPC9yZWMtbnVtYmVyPjxsYXN0LXVwZGF0
ZWQtZGF0ZSBmb3JtYXQ9InV0YyI+MTU5MDI0NTkxNzwvbGFzdC11cGRhdGVkLWRhdGU+PGFjY2Vz
c2lvbi1udW0+MTYzOTA4ODY8L2FjY2Vzc2lvbi1udW0+PGVsZWN0cm9uaWMtcmVzb3VyY2UtbnVt
PjEwLjExNzYvYXBwaS5hanAuMTYzLjEuMjg8L2VsZWN0cm9uaWMtcmVzb3VyY2UtbnVtPjx2b2x1
bWU+MTYzPC92b2x1bWU+PC9yZWNvcmQ+PC9DaXRlPjwvRW5kTm90ZT4A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TaGVsdG9uPC9BdXRob3I+PFllYXI+MjAwODwvWWVhcj48
SURUZXh0PkF1Z21lbnRhdGlvbiBvZiBhbnRpZGVwcmVzc2FudHMgd2l0aCBhdHlwaWNhbCBhbnRp
cHN5Y2hvdGljcyBmb3IgdHJlYXRtZW50LXJlc2lzdGFudCBtYWpvciBkZXByZXNzaXZlIGRpc29y
ZGVyPC9JRFRleHQ+PERpc3BsYXlUZXh0PihTaGVsdG9uIGFuZCBQYXBha29zdGFzLCAyMDA4OyBQ
YXBha29zdGFzLCBGYXZhIGFuZCBUaGFzZSwgMjAwODsgVHJpdmVkaTxzdHlsZSBmYWNlPSJpdGFs
aWMiPiBldCBhbC48L3N0eWxlPiwgMjAwNik8L0Rpc3BsYXlUZXh0PjxyZWNvcmQ+PGRhdGVzPjxw
dWItZGF0ZXM+PGRhdGU+QXByPC9kYXRlPjwvcHViLWRhdGVzPjx5ZWFyPjIwMDg8L3llYXI+PC9k
YXRlcz48a2V5d29yZHM+PGtleXdvcmQ+QW50aWRlcHJlc3NpdmUgQWdlbnRzL3BoYXJtYWNvbG9n
eS8qdGhlcmFwZXV0aWMgdXNlPC9rZXl3b3JkPjxrZXl3b3JkPkFudGlwc3ljaG90aWMgQWdlbnRz
L3BoYXJtYWNvbG9neS8qdGhlcmFwZXV0aWMgdXNlPC9rZXl3b3JkPjxrZXl3b3JkPkFyaXBpcHJh
em9sZTwva2V5d29yZD48a2V5d29yZD5CZW56b2RpYXplcGluZXMvcGhhcm1hY29sb2d5L3RoZXJh
cGV1dGljIHVzZTwva2V5d29yZD48a2V5d29yZD5EZXByZXNzaXZlIERpc29yZGVyLCBNYWpvci8q
ZHJ1ZyB0aGVyYXB5PC9rZXl3b3JkPjxrZXl3b3JkPkRpYmVuem90aGlhemVwaW5lcy9waGFybWFj
b2xvZ3kvdGhlcmFwZXV0aWMgdXNlPC9rZXl3b3JkPjxrZXl3b3JkPkRvcGFtaW5lIEQyIFJlY2Vw
dG9yIEFudGFnb25pc3RzPC9rZXl3b3JkPjxrZXl3b3JkPipEcnVnIFJlc2lzdGFuY2U8L2tleXdv
cmQ+PGtleXdvcmQ+RHJ1ZyBUaGVyYXB5LCBDb21iaW5hdGlvbjwva2V5d29yZD48a2V5d29yZD5G
bHVveGV0aW5lL3BoYXJtYWNvbG9neS90aGVyYXBldXRpYyB1c2U8L2tleXdvcmQ+PGtleXdvcmQ+
SHVtYW5zPC9rZXl3b3JkPjxrZXl3b3JkPk9sYW56YXBpbmU8L2tleXdvcmQ+PGtleXdvcmQ+UGlw
ZXJhemluZXMvcGhhcm1hY29sb2d5L3RoZXJhcGV1dGljIHVzZTwva2V5d29yZD48a2V5d29yZD5R
dWV0aWFwaW5lIEZ1bWFyYXRlPC9rZXl3b3JkPjxrZXl3b3JkPlF1aW5vbG9uZXMvcGhhcm1hY29s
b2d5L3RoZXJhcGV1dGljIHVzZTwva2V5d29yZD48a2V5d29yZD5TZXJvdG9uaW4gNS1IVDIgUmVj
ZXB0b3IgQW50YWdvbmlzdHM8L2tleXdvcmQ+PGtleXdvcmQ+VGhpYXpvbGVzL3BoYXJtYWNvbG9n
eS90aGVyYXBldXRpYyB1c2U8L2tleXdvcmQ+PGtleXdvcmQ+VHJhem9kb25lL3BoYXJtYWNvbG9n
eS90aGVyYXBldXRpYyB1c2U8L2tleXdvcmQ+PGtleXdvcmQ+VHJpYXpvbGVzL3BoYXJtYWNvbG9n
eS90aGVyYXBldXRpYyB1c2U8L2tleXdvcmQ+PC9rZXl3b3Jkcz48aXNibj4wMDAxLTY5MHg8L2lz
Ym4+PHRpdGxlcz48dGl0bGU+QXVnbWVudGF0aW9uIG9mIGFudGlkZXByZXNzYW50cyB3aXRoIGF0
eXBpY2FsIGFudGlwc3ljaG90aWNzIGZvciB0cmVhdG1lbnQtcmVzaXN0YW50IG1ham9yIGRlcHJl
c3NpdmUgZGlzb3JkZXI8L3RpdGxlPjxzZWNvbmRhcnktdGl0bGU+QWN0YSBQc3ljaGlhdHIgU2Nh
bmQ8L3NlY29uZGFyeS10aXRsZT48L3RpdGxlcz48cGFnZXM+MjUzLTk8L3BhZ2VzPjxudW1iZXI+
NDwvbnVtYmVyPjxjb250cmlidXRvcnM+PGF1dGhvcnM+PGF1dGhvcj5TaGVsdG9uLCBSLiBDLjwv
YXV0aG9yPjxhdXRob3I+UGFwYWtvc3RhcywgRy4gSS48L2F1dGhvcj48L2F1dGhvcnM+PC9jb250
cmlidXRvcnM+PGVkaXRpb24+MjAwOC8wMS8xNTwvZWRpdGlvbj48bGFuZ3VhZ2U+ZW5nPC9sYW5n
dWFnZT48YWRkZWQtZGF0ZSBmb3JtYXQ9InV0YyI+MTU5MDI1NDk2OTwvYWRkZWQtZGF0ZT48cmVm
LXR5cGUgbmFtZT0iSm91cm5hbCBBcnRpY2xlIj4xNzwvcmVmLXR5cGU+PGF1dGgtYWRkcmVzcz5E
ZXBhcnRtZW50IG9mIFBzeWNoaWF0cnksIFZhbmRlcmJpbHQgVW5pdmVyc2l0eSBTY2hvb2wgb2Yg
TWVkaWNpbmUsIE5hc2h2aWxsZSwgVE4sIFVTQS4gcmljaGFyZC5zaGVsdG9uQHZhbmRlcmJpbHQu
ZWR1PC9hdXRoLWFkZHJlc3M+PHJlbW90ZS1kYXRhYmFzZS1wcm92aWRlcj5OTE08L3JlbW90ZS1k
YXRhYmFzZS1wcm92aWRlcj48cmVjLW51bWJlcj40NDwvcmVjLW51bWJlcj48bGFzdC11cGRhdGVk
LWRhdGUgZm9ybWF0PSJ1dGMiPjE1OTAyNTQ5Njk8L2xhc3QtdXBkYXRlZC1kYXRlPjxhY2Nlc3Np
b24tbnVtPjE4MTkwNjc0PC9hY2Nlc3Npb24tbnVtPjxlbGVjdHJvbmljLXJlc291cmNlLW51bT4x
MC4xMTExL2ouMTYwMC0wNDQ3LjIwMDcuMDExMzAueDwvZWxlY3Ryb25pYy1yZXNvdXJjZS1udW0+
PHZvbHVtZT4xMTc8L3ZvbHVtZT48L3JlY29yZD48L0NpdGU+PENpdGU+PEF1dGhvcj5QYXBha29z
dGFzPC9BdXRob3I+PFllYXI+MjAwODwvWWVhcj48SURUZXh0PlRyZWF0bWVudCBvZiBTU1JJLXJl
c2lzdGFudCBkZXByZXNzaW9uOiBhIG1ldGEtYW5hbHlzaXMgY29tcGFyaW5nIHdpdGhpbi0gdmVy
c3VzIGFjcm9zcy1jbGFzcyBzd2l0Y2hlczwvSURUZXh0PjxyZWNvcmQ+PGRhdGVzPjxwdWItZGF0
ZXM+PGRhdGU+QXByIDE8L2RhdGU+PC9wdWItZGF0ZXM+PHllYXI+MjAwODwveWVhcj48L2RhdGVz
PjxrZXl3b3Jkcz48a2V5d29yZD5CdXByb3Bpb24vdGhlcmFwZXV0aWMgdXNlPC9rZXl3b3JkPjxr
ZXl3b3JkPkN5Y2xvaGV4YW5vbHMvdGhlcmFwZXV0aWMgdXNlPC9rZXl3b3JkPjxrZXl3b3JkPkRl
cHJlc3NpdmUgRGlzb3JkZXIsIE1ham9yLypkcnVnIHRoZXJhcHk8L2tleXdvcmQ+PGtleXdvcmQ+
KkRydWcgUmVzaXN0YW5jZTwva2V5d29yZD48a2V5d29yZD5IdW1hbnM8L2tleXdvcmQ+PGtleXdv
cmQ+TWlhbnNlcmluL2FuYWxvZ3MgJmFtcDsgZGVyaXZhdGl2ZXMvdGhlcmFwZXV0aWMgdXNlPC9r
ZXl3b3JkPjxrZXl3b3JkPk1pcnRhemFwaW5lPC9rZXl3b3JkPjxrZXl3b3JkPlJhbmRvbWl6ZWQg
Q29udHJvbGxlZCBUcmlhbHMgYXMgVG9waWM8L2tleXdvcmQ+PGtleXdvcmQ+U2Vyb3RvbmluIFVw
dGFrZSBJbmhpYml0b3JzLypjbGFzc2lmaWNhdGlvbi8qdGhlcmFwZXV0aWMgdXNlPC9rZXl3b3Jk
PjxrZXl3b3JkPlZlbmxhZmF4aW5lIEh5ZHJvY2hsb3JpZGU8L2tleXdvcmQ+PC9rZXl3b3Jkcz48
aXNibj4wMDA2LTMyMjM8L2lzYm4+PHRpdGxlcz48dGl0bGU+VHJlYXRtZW50IG9mIFNTUkktcmVz
aXN0YW50IGRlcHJlc3Npb246IGEgbWV0YS1hbmFseXNpcyBjb21wYXJpbmcgd2l0aGluLSB2ZXJz
dXMgYWNyb3NzLWNsYXNzIHN3aXRjaGVzPC90aXRsZT48c2Vjb25kYXJ5LXRpdGxlPkJpb2wgUHN5
Y2hpYXRyeTwvc2Vjb25kYXJ5LXRpdGxlPjwvdGl0bGVzPjxwYWdlcz42OTktNzA0PC9wYWdlcz48
bnVtYmVyPjc8L251bWJlcj48Y29udHJpYnV0b3JzPjxhdXRob3JzPjxhdXRob3I+UGFwYWtvc3Rh
cywgRy4gSS48L2F1dGhvcj48YXV0aG9yPkZhdmEsIE0uPC9hdXRob3I+PGF1dGhvcj5UaGFzZSwg
TS4gRS48L2F1dGhvcj48L2F1dGhvcnM+PC9jb250cmlidXRvcnM+PGVkaXRpb24+MjAwNy8xMC8w
OTwvZWRpdGlvbj48bGFuZ3VhZ2U+ZW5nPC9sYW5ndWFnZT48YWRkZWQtZGF0ZSBmb3JtYXQ9InV0
YyI+MTU5MDI1MzM0MDwvYWRkZWQtZGF0ZT48cmVmLXR5cGUgbmFtZT0iSm91cm5hbCBBcnRpY2xl
Ij4xNzwvcmVmLXR5cGU+PGF1dGgtYWRkcmVzcz5EZXBhcnRtZW50IG9mIFBzeWNoaWF0cnksIE1h
c3NhY2h1c2V0dHMgR2VuZXJhbCBIb3NwaXRhbCwgSGFydmFyZCBNZWRpY2FsIFNjaG9vbCwgQm9z
dG9uLCBNYXNzYWNodXNldHRzIDAyMTE0LCBVU0EuIGdwYXBha29zdGFzQHBhcnRuZXJzLm9yZzwv
YXV0aC1hZGRyZXNzPjxyZW1vdGUtZGF0YWJhc2UtcHJvdmlkZXI+TkxNPC9yZW1vdGUtZGF0YWJh
c2UtcHJvdmlkZXI+PHJlYy1udW1iZXI+Mzg8L3JlYy1udW1iZXI+PGxhc3QtdXBkYXRlZC1kYXRl
IGZvcm1hdD0idXRjIj4xNTkwMjUzMzQwPC9sYXN0LXVwZGF0ZWQtZGF0ZT48YWNjZXNzaW9uLW51
bT4xNzkxOTQ2MDwvYWNjZXNzaW9uLW51bT48ZWxlY3Ryb25pYy1yZXNvdXJjZS1udW0+MTAuMTAx
Ni9qLmJpb3BzeWNoLjIwMDcuMDguMDEwPC9lbGVjdHJvbmljLXJlc291cmNlLW51bT48dm9sdW1l
PjYzPC92b2x1bWU+PC9yZWNvcmQ+PC9DaXRlPjxDaXRlPjxBdXRob3I+VHJpdmVkaTwvQXV0aG9y
PjxZZWFyPjIwMDY8L1llYXI+PElEVGV4dD5FdmFsdWF0aW9uIG9mIG91dGNvbWVzIHdpdGggY2l0
YWxvcHJhbSBmb3IgZGVwcmVzc2lvbiB1c2luZyBtZWFzdXJlbWVudC1iYXNlZCBjYXJlIGluIFNU
QVIqRDogaW1wbGljYXRpb25zIGZvciBjbGluaWNhbCBwcmFjdGljZTwvSURUZXh0PjxyZWNvcmQ+
PGRhdGVzPjxwdWItZGF0ZXM+PGRhdGU+SmFuPC9kYXRlPjwvcHViLWRhdGVzPjx5ZWFyPjIwMDY8
L3llYXI+PC9kYXRlcz48a2V5d29yZHM+PGtleXdvcmQ+QWRvbGVzY2VudDwva2V5d29yZD48a2V5
d29yZD5BbWJ1bGF0b3J5IENhcmU8L2tleXdvcmQ+PGtleXdvcmQ+Q2hyb25pYyBEaXNlYXNlPC9r
ZXl3b3JkPjxrZXl3b3JkPkNpdGFsb3ByYW0vKnRoZXJhcGV1dGljIHVzZTwva2V5d29yZD48a2V5
d29yZD5Db21vcmJpZGl0eTwva2V5d29yZD48a2V5d29yZD5EZXByZXNzaXZlIERpc29yZGVyLCBN
YWpvci9kaWFnbm9zaXMvKmRydWcgdGhlcmFweS9lcGlkZW1pb2xvZ3k8L2tleXdvcmQ+PGtleXdv
cmQ+RG9zZS1SZXNwb25zZSBSZWxhdGlvbnNoaXAsIERydWc8L2tleXdvcmQ+PGtleXdvcmQ+RHJ1
ZyBBZG1pbmlzdHJhdGlvbiBTY2hlZHVsZTwva2V5d29yZD48a2V5d29yZD5GZW1hbGU8L2tleXdv
cmQ+PGtleXdvcmQ+SHVtYW5zPC9rZXl3b3JkPjxrZXl3b3JkPk1hbGU8L2tleXdvcmQ+PGtleXdv
cmQ+TWVudGFsIERpc29yZGVycy9lcGlkZW1pb2xvZ3k8L2tleXdvcmQ+PGtleXdvcmQ+TWlkZGxl
IEFnZWQ8L2tleXdvcmQ+PGtleXdvcmQ+UGVyc29uYWxpdHkgSW52ZW50b3J5PC9rZXl3b3JkPjxr
ZXl3b3JkPlBzeWNoaWF0cmljIFN0YXR1cyBSYXRpbmcgU2NhbGVzL3N0YXRpc3RpY3MgJmFtcDsg
bnVtZXJpY2FsIGRhdGE8L2tleXdvcmQ+PGtleXdvcmQ+U2Vjb25kYXJ5IFByZXZlbnRpb248L2tl
eXdvcmQ+PGtleXdvcmQ+U2Vyb3RvbmluIFVwdGFrZSBJbmhpYml0b3JzLyp0aGVyYXBldXRpYyB1
c2U8L2tleXdvcmQ+PGtleXdvcmQ+VHJlYXRtZW50IE91dGNvbWU8L2tleXdvcmQ+PC9rZXl3b3Jk
cz48aXNibj4wMDAyLTk1M1ggKFByaW50KSYjeEQ7MDAwMi05NTN4PC9pc2JuPjx0aXRsZXM+PHRp
dGxlPkV2YWx1YXRpb24gb2Ygb3V0Y29tZXMgd2l0aCBjaXRhbG9wcmFtIGZvciBkZXByZXNzaW9u
IHVzaW5nIG1lYXN1cmVtZW50LWJhc2VkIGNhcmUgaW4gU1RBUipEOiBpbXBsaWNhdGlvbnMgZm9y
IGNsaW5pY2FsIHByYWN0aWNlPC90aXRsZT48c2Vjb25kYXJ5LXRpdGxlPkFtIEogUHN5Y2hpYXRy
eTwvc2Vjb25kYXJ5LXRpdGxlPjwvdGl0bGVzPjxwYWdlcz4yOC00MDwvcGFnZXM+PG51bWJlcj4x
PC9udW1iZXI+PGNvbnRyaWJ1dG9ycz48YXV0aG9ycz48YXV0aG9yPlRyaXZlZGksIE0uIEguPC9h
dXRob3I+PGF1dGhvcj5SdXNoLCBBLiBKLjwvYXV0aG9yPjxhdXRob3I+V2lzbmlld3NraSwgUy4g
Ui48L2F1dGhvcj48YXV0aG9yPk5pZXJlbmJlcmcsIEEuIEEuPC9hdXRob3I+PGF1dGhvcj5XYXJk
ZW4sIEQuPC9hdXRob3I+PGF1dGhvcj5SaXR6LCBMLjwvYXV0aG9yPjxhdXRob3I+Tm9ycXVpc3Qs
IEcuPC9hdXRob3I+PGF1dGhvcj5Ib3dsYW5kLCBSLiBILjwvYXV0aG9yPjxhdXRob3I+TGVib3dp
dHosIEIuPC9hdXRob3I+PGF1dGhvcj5NY0dyYXRoLCBQLiBKLjwvYXV0aG9yPjxhdXRob3I+U2hv
cmVzLVdpbHNvbiwgSy48L2F1dGhvcj48YXV0aG9yPkJpZ2dzLCBNLiBNLjwvYXV0aG9yPjxhdXRo
b3I+QmFsYXN1YnJhbWFuaSwgRy4gSy48L2F1dGhvcj48YXV0aG9yPkZhdmEsIE0uPC9hdXRob3I+
PC9hdXRob3JzPjwvY29udHJpYnV0b3JzPjxlZGl0aW9uPjIwMDYvMDEvMDU8L2VkaXRpb24+PGxh
bmd1YWdlPmVuZzwvbGFuZ3VhZ2U+PGFkZGVkLWRhdGUgZm9ybWF0PSJ1dGMiPjE1OTAyNDU5MTc8
L2FkZGVkLWRhdGU+PHJlZi10eXBlIG5hbWU9IkpvdXJuYWwgQXJ0aWNsZSI+MTc8L3JlZi10eXBl
PjxhdXRoLWFkZHJlc3M+RGVwYXJ0bWVudCBvZiBQc3ljaGlhdHJ5LCBVbml2ZXJzaXR5IG9mIFRl
eGFzIFNvdXRod2VzdGVybiBNZWRpY2FsIENlbnRlciwgRXhjaGFuZ2UgUGFyayBFeHByZXNzLCBB
bWVyaWNhbiBHZW5lcmFsIFRvd2VyLCA2MzYzIEZvcmVzdCBQYXJrIFJkLiwgU3VpdGUgMTMwMCwg
RGFsbGFzLCBUWCA3NTM5MC05MTE5LCBVU0EuIG1hZGh1a2FyLnRyaXZlZGlAdXRzb3V0aHdlc3Rl
cm4uZWR1PC9hdXRoLWFkZHJlc3M+PHJlbW90ZS1kYXRhYmFzZS1wcm92aWRlcj5OTE08L3JlbW90
ZS1kYXRhYmFzZS1wcm92aWRlcj48cmVjLW51bWJlcj4zPC9yZWMtbnVtYmVyPjxsYXN0LXVwZGF0
ZWQtZGF0ZSBmb3JtYXQ9InV0YyI+MTU5MDI0NTkxNzwvbGFzdC11cGRhdGVkLWRhdGU+PGFjY2Vz
c2lvbi1udW0+MTYzOTA4ODY8L2FjY2Vzc2lvbi1udW0+PGVsZWN0cm9uaWMtcmVzb3VyY2UtbnVt
PjEwLjExNzYvYXBwaS5hanAuMTYzLjEuMjg8L2VsZWN0cm9uaWMtcmVzb3VyY2UtbnVtPjx2b2x1
bWU+MTYzPC92b2x1bWU+PC9yZWNvcmQ+PC9DaXRlPjwvRW5kTm90ZT4A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A04056">
        <w:rPr>
          <w:rFonts w:ascii="Times New Roman" w:hAnsi="Times New Roman" w:cs="Times New Roman"/>
        </w:rPr>
      </w:r>
      <w:r w:rsidR="00A04056">
        <w:rPr>
          <w:rFonts w:ascii="Times New Roman" w:hAnsi="Times New Roman" w:cs="Times New Roman"/>
        </w:rPr>
        <w:fldChar w:fldCharType="separate"/>
      </w:r>
      <w:r w:rsidR="008D18AA">
        <w:rPr>
          <w:rFonts w:ascii="Times New Roman" w:hAnsi="Times New Roman" w:cs="Times New Roman"/>
          <w:noProof/>
        </w:rPr>
        <w:t>(Shelton 2008; Papakostas 2008; Trivedi</w:t>
      </w:r>
      <w:r w:rsidR="008D18AA" w:rsidRPr="008D18AA">
        <w:rPr>
          <w:rFonts w:ascii="Times New Roman" w:hAnsi="Times New Roman" w:cs="Times New Roman"/>
          <w:i/>
          <w:noProof/>
        </w:rPr>
        <w:t xml:space="preserve"> </w:t>
      </w:r>
      <w:r w:rsidR="008D18AA">
        <w:rPr>
          <w:rFonts w:ascii="Times New Roman" w:hAnsi="Times New Roman" w:cs="Times New Roman"/>
          <w:noProof/>
        </w:rPr>
        <w:t>2006)</w:t>
      </w:r>
      <w:r w:rsidR="00A04056">
        <w:rPr>
          <w:rFonts w:ascii="Times New Roman" w:hAnsi="Times New Roman" w:cs="Times New Roman"/>
        </w:rPr>
        <w:fldChar w:fldCharType="end"/>
      </w:r>
      <w:r w:rsidR="00A04056">
        <w:rPr>
          <w:rFonts w:ascii="Times New Roman" w:hAnsi="Times New Roman" w:cs="Times New Roman"/>
        </w:rPr>
        <w:t>.</w:t>
      </w:r>
      <w:r w:rsidR="009B48CB" w:rsidRPr="009B48CB">
        <w:rPr>
          <w:rFonts w:ascii="Times New Roman" w:hAnsi="Times New Roman" w:cs="Times New Roman"/>
        </w:rPr>
        <w:t xml:space="preserve"> </w:t>
      </w:r>
      <w:r w:rsidR="009B48CB" w:rsidRPr="00501243">
        <w:rPr>
          <w:rFonts w:ascii="Times New Roman" w:hAnsi="Times New Roman" w:cs="Times New Roman"/>
        </w:rPr>
        <w:t xml:space="preserve">Previous systematic reviews in this area have not yielded clear recommendations for practice. This </w:t>
      </w:r>
      <w:r w:rsidR="009B48CB">
        <w:rPr>
          <w:rFonts w:ascii="Times New Roman" w:hAnsi="Times New Roman" w:cs="Times New Roman"/>
        </w:rPr>
        <w:t>has been</w:t>
      </w:r>
      <w:r w:rsidR="009B48CB" w:rsidRPr="00501243">
        <w:rPr>
          <w:rFonts w:ascii="Times New Roman" w:hAnsi="Times New Roman" w:cs="Times New Roman"/>
        </w:rPr>
        <w:t xml:space="preserve"> due to </w:t>
      </w:r>
      <w:r w:rsidR="009B48CB">
        <w:rPr>
          <w:rFonts w:ascii="Times New Roman" w:hAnsi="Times New Roman" w:cs="Times New Roman"/>
        </w:rPr>
        <w:t>lack of a stringently defined</w:t>
      </w:r>
      <w:r w:rsidR="009B48CB" w:rsidRPr="00501243">
        <w:rPr>
          <w:rFonts w:ascii="Times New Roman" w:hAnsi="Times New Roman" w:cs="Times New Roman"/>
        </w:rPr>
        <w:t xml:space="preserve"> clinical condition </w:t>
      </w:r>
      <w:r w:rsidR="009B48CB">
        <w:rPr>
          <w:rFonts w:ascii="Times New Roman" w:hAnsi="Times New Roman" w:cs="Times New Roman"/>
        </w:rPr>
        <w:fldChar w:fldCharType="begin">
          <w:fldData xml:space="preserve">PEVuZE5vdGU+PENpdGU+PEF1dGhvcj5NY1BoZXJzb248L0F1dGhvcj48WWVhcj4yMDA1PC9ZZWFy
PjxJRFRleHQ+VGhlIEVmZmVjdGl2ZW5lc3Mgb2YgUHN5Y2hvbG9naWNhbCBUcmVhdG1lbnRzIGZv
ciBUcmVhdG1lbnQtUmVzaXN0YW50IERlcHJlc3Npb246IEEgU3lzdGVtYXRpYyBSZXZpZXc8L0lE
VGV4dD48RGlzcGxheVRleHQ+KFM8c3R5bGUgZmFjZT0iaXRhbGljIj4gZXQgYWwuPC9zdHlsZT4s
IDIwMDU7IE1jUGhlcnNvbjxzdHlsZSBmYWNlPSJpdGFsaWMiPiBldCBhbC48L3N0eWxlPiwgMjAw
NSk8L0Rpc3BsYXlUZXh0PjxyZWNvcmQ+PGRhdGVzPjxwdWItZGF0ZXM+PGRhdGU+MjAwNSBNYXk8
L2RhdGU+PC9wdWItZGF0ZXM+PHllYXI+MjAwNTwveWVhcj48L2RhdGVzPjxrZXl3b3Jkcz48a2V5
d29yZD4xNTgxOTcyNiwgMTAuMTExMS9qLjE2MDAtMDQ0Ny4yMDA0LjAwNDk4LngsIFMgTWNQaGVy
c29uLCBQIENhaXJucywgRCBUYXlsb3IsIEFsZ29yaXRobXMsIEFudGlkZXByZXNzaXZlIEFnZW50
cyAvIHRoZXJhcGV1dGljIHVzZSosIENsaW5pY2FsIFRyaWFscyBhcyBUb3BpYywgQ29tYmluZWQg
TW9kYWxpdHkgVGhlcmFweSwgRGVwcmVzc2l2ZSBEaXNvcmRlciAvIGRydWcgdGhlcmFweSwgRGVw
cmVzc2l2ZSBEaXNvcmRlciAvIHBzeWNob2xvZ3ksIERlcHJlc3NpdmUgRGlzb3JkZXIgLyB0aGVy
YXB5KiwgRm9sbG93LVVwIFN0dWRpZXMsIEh1bWFucywgUHJvc3BlY3RpdmUgU3R1ZGllcywgUHN5
Y2hvdGhlcmFweSosIFRyZWF0bWVudCBPdXRjb21l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E1ODE5NzI2PC91cmw+PC9yZWxhdGVk
LXVybHM+PC91cmxzPjxpc2JuPjAwMDEtNjkwWDwvaXNibj48dGl0bGVzPjx0aXRsZT5UaGUgRWZm
ZWN0aXZlbmVzcyBvZiBQc3ljaG9sb2dpY2FsIFRyZWF0bWVudHMgZm9yIFRyZWF0bWVudC1SZXNp
c3RhbnQgRGVwcmVzc2lvbjogQSBTeXN0ZW1hdGljIFJldmlldzwvdGl0bGU+PHNlY29uZGFyeS10
aXRsZT5BY3RhIHBzeWNoaWF0cmljYSBTY2FuZGluYXZpY2E8L3NlY29uZGFyeS10aXRsZT48L3Rp
dGxlcz48bnVtYmVyPjU8L251bWJlcj48Y29udHJpYnV0b3JzPjxhdXRob3JzPjxhdXRob3I+TWNQ
aGVyc29uIFM8L2F1dGhvcj48YXV0aG9yPkNhaXJucyBQPC9hdXRob3I+PGF1dGhvcj5DYXJseWxl
IEo8L2F1dGhvcj48YXV0aG9yPlNoYXBpcm8gREE8L2F1dGhvcj48YXV0aG9yPlJpY2hhcmRzb24g
UDwvYXV0aG9yPjxhdXRob3I+VGF5bG9yIEQ8L2F1dGhvcj48L2F1dGhvcnM+PC9jb250cmlidXRv
cnM+PGFkZGVkLWRhdGUgZm9ybWF0PSJ1dGMiPjE1OTAyNDc1NDI8L2FkZGVkLWRhdGU+PHJlZi10
eXBlIG5hbWU9IkpvdXJuYWwgQXJ0aWNsZSI+MTc8L3JlZi10eXBlPjxyZWMtbnVtYmVyPjExPC9y
ZWMtbnVtYmVyPjxwdWJsaXNoZXI+QWN0YSBQc3ljaGlhdHIgU2NhbmQ8L3B1Ymxpc2hlcj48bGFz
dC11cGRhdGVkLWRhdGUgZm9ybWF0PSJ1dGMiPjE1OTAyNDc1NDI8L2xhc3QtdXBkYXRlZC1kYXRl
PjxhY2Nlc3Npb24tbnVtPjE1ODE5NzI2PC9hY2Nlc3Npb24tbnVtPjxlbGVjdHJvbmljLXJlc291
cmNlLW51bT4xMC4xMTExL2ouMTYwMC0wNDQ3LjIwMDQuMDA0OTgueDwvZWxlY3Ryb25pYy1yZXNv
dXJjZS1udW0+PHZvbHVtZT4xMTE8L3ZvbHVtZT48L3JlY29yZD48L0NpdGU+PENpdGU+PEF1dGhv
cj5NY1BoZXJzb248L0F1dGhvcj48WWVhcj4yMDA1PC9ZZWFyPjxJRFRleHQ+VGhlIGVmZmVjdGl2
ZW5lc3Mgb2YgcHN5Y2hvbG9naWNhbCB0cmVhdG1lbnRzIGZvciB0cmVhdG1lbnQtcmVzaXN0YW50
IGRlcHJlc3Npb246IGEgc3lzdGVtYXRpYyByZXZpZXc8L0lEVGV4dD48cmVjb3JkPjxkYXRlcz48
cHViLWRhdGVzPjxkYXRlPk1heTwvZGF0ZT48L3B1Yi1kYXRlcz48eWVhcj4yMDA1PC95ZWFyPjwv
ZGF0ZXM+PGtleXdvcmRzPjxrZXl3b3JkPkFsZ29yaXRobXM8L2tleXdvcmQ+PGtleXdvcmQ+QW50
aWRlcHJlc3NpdmUgQWdlbnRzLyp0aGVyYXBldXRpYyB1c2U8L2tleXdvcmQ+PGtleXdvcmQ+Q2xp
bmljYWwgVHJpYWxzIGFzIFRvcGljPC9rZXl3b3JkPjxrZXl3b3JkPkNvbWJpbmVkIE1vZGFsaXR5
IFRoZXJhcHk8L2tleXdvcmQ+PGtleXdvcmQ+RGVwcmVzc2l2ZSBEaXNvcmRlci9kcnVnIHRoZXJh
cHkvcHN5Y2hvbG9neS8qdGhlcmFweTwva2V5d29yZD48a2V5d29yZD5Gb2xsb3ctVXAgU3R1ZGll
czwva2V5d29yZD48a2V5d29yZD5IdW1hbnM8L2tleXdvcmQ+PGtleXdvcmQ+UHJvc3BlY3RpdmUg
U3R1ZGllczwva2V5d29yZD48a2V5d29yZD4qUHN5Y2hvdGhlcmFweTwva2V5d29yZD48a2V5d29y
ZD5UcmVhdG1lbnQgT3V0Y29tZTwva2V5d29yZD48L2tleXdvcmRzPjxpc2JuPjAwMDEtNjkwWCAo
UHJpbnQpJiN4RDswMDAxLTY5MHg8L2lzYm4+PHRpdGxlcz48dGl0bGU+VGhlIGVmZmVjdGl2ZW5l
c3Mgb2YgcHN5Y2hvbG9naWNhbCB0cmVhdG1lbnRzIGZvciB0cmVhdG1lbnQtcmVzaXN0YW50IGRl
cHJlc3Npb246IGEgc3lzdGVtYXRpYyByZXZpZXc8L3RpdGxlPjxzZWNvbmRhcnktdGl0bGU+QWN0
YSBQc3ljaGlhdHIgU2NhbmQ8L3NlY29uZGFyeS10aXRsZT48L3RpdGxlcz48cGFnZXM+MzMxLTQw
PC9wYWdlcz48bnVtYmVyPjU8L251bWJlcj48Y29udHJpYnV0b3JzPjxhdXRob3JzPjxhdXRob3I+
TWNQaGVyc29uLCBTLjwvYXV0aG9yPjxhdXRob3I+Q2Fpcm5zLCBQLjwvYXV0aG9yPjxhdXRob3I+
Q2FybHlsZSwgSi48L2F1dGhvcj48YXV0aG9yPlNoYXBpcm8sIEQuIEEuPC9hdXRob3I+PGF1dGhv
cj5SaWNoYXJkc29uLCBQLjwvYXV0aG9yPjxhdXRob3I+VGF5bG9yLCBELjwvYXV0aG9yPjwvYXV0
aG9ycz48L2NvbnRyaWJ1dG9ycz48ZWRpdGlvbj4yMDA1LzA0LzEyPC9lZGl0aW9uPjxsYW5ndWFn
ZT5lbmc8L2xhbmd1YWdlPjxhZGRlZC1kYXRlIGZvcm1hdD0idXRjIj4xNTkwMjQ3NzkzPC9hZGRl
ZC1kYXRlPjxyZWYtdHlwZSBuYW1lPSJKb3VybmFsIEFydGljbGUiPjE3PC9yZWYtdHlwZT48YXV0
aC1hZGRyZXNzPlBzeWNob3RoZXJhcHkgRXZhbHVhdGlvbiBSZXNlYXJjaCBVbml0LCBUYXZpc3Rv
Y2sgQ2VudHJlLCBMb25kb24sIFVLLiBzdXNhbkBtY3BoZXJzb24ub3JnLnVrPC9hdXRoLWFkZHJl
c3M+PHJlbW90ZS1kYXRhYmFzZS1wcm92aWRlcj5OTE08L3JlbW90ZS1kYXRhYmFzZS1wcm92aWRl
cj48cmVjLW51bWJlcj4xMjwvcmVjLW51bWJlcj48bGFzdC11cGRhdGVkLWRhdGUgZm9ybWF0PSJ1
dGMiPjE1OTAyNDc3OTM8L2xhc3QtdXBkYXRlZC1kYXRlPjxhY2Nlc3Npb24tbnVtPjE1ODE5NzI2
PC9hY2Nlc3Npb24tbnVtPjxlbGVjdHJvbmljLXJlc291cmNlLW51bT4xMC4xMTExL2ouMTYwMC0w
NDQ3LjIwMDQuMDA0OTgueDwvZWxlY3Ryb25pYy1yZXNvdXJjZS1udW0+PHZvbHVtZT4xMTE8L3Zv
bHVtZT48L3JlY29yZD48L0NpdGU+PC9FbmROb3RlPn==
</w:fldData>
        </w:fldChar>
      </w:r>
      <w:r w:rsidR="009B48CB">
        <w:rPr>
          <w:rFonts w:ascii="Times New Roman" w:hAnsi="Times New Roman" w:cs="Times New Roman"/>
        </w:rPr>
        <w:instrText xml:space="preserve"> ADDIN EN.CITE </w:instrText>
      </w:r>
      <w:r w:rsidR="009B48CB">
        <w:rPr>
          <w:rFonts w:ascii="Times New Roman" w:hAnsi="Times New Roman" w:cs="Times New Roman"/>
        </w:rPr>
        <w:fldChar w:fldCharType="begin">
          <w:fldData xml:space="preserve">PEVuZE5vdGU+PENpdGU+PEF1dGhvcj5NY1BoZXJzb248L0F1dGhvcj48WWVhcj4yMDA1PC9ZZWFy
PjxJRFRleHQ+VGhlIEVmZmVjdGl2ZW5lc3Mgb2YgUHN5Y2hvbG9naWNhbCBUcmVhdG1lbnRzIGZv
ciBUcmVhdG1lbnQtUmVzaXN0YW50IERlcHJlc3Npb246IEEgU3lzdGVtYXRpYyBSZXZpZXc8L0lE
VGV4dD48RGlzcGxheVRleHQ+KFM8c3R5bGUgZmFjZT0iaXRhbGljIj4gZXQgYWwuPC9zdHlsZT4s
IDIwMDU7IE1jUGhlcnNvbjxzdHlsZSBmYWNlPSJpdGFsaWMiPiBldCBhbC48L3N0eWxlPiwgMjAw
NSk8L0Rpc3BsYXlUZXh0PjxyZWNvcmQ+PGRhdGVzPjxwdWItZGF0ZXM+PGRhdGU+MjAwNSBNYXk8
L2RhdGU+PC9wdWItZGF0ZXM+PHllYXI+MjAwNTwveWVhcj48L2RhdGVzPjxrZXl3b3Jkcz48a2V5
d29yZD4xNTgxOTcyNiwgMTAuMTExMS9qLjE2MDAtMDQ0Ny4yMDA0LjAwNDk4LngsIFMgTWNQaGVy
c29uLCBQIENhaXJucywgRCBUYXlsb3IsIEFsZ29yaXRobXMsIEFudGlkZXByZXNzaXZlIEFnZW50
cyAvIHRoZXJhcGV1dGljIHVzZSosIENsaW5pY2FsIFRyaWFscyBhcyBUb3BpYywgQ29tYmluZWQg
TW9kYWxpdHkgVGhlcmFweSwgRGVwcmVzc2l2ZSBEaXNvcmRlciAvIGRydWcgdGhlcmFweSwgRGVw
cmVzc2l2ZSBEaXNvcmRlciAvIHBzeWNob2xvZ3ksIERlcHJlc3NpdmUgRGlzb3JkZXIgLyB0aGVy
YXB5KiwgRm9sbG93LVVwIFN0dWRpZXMsIEh1bWFucywgUHJvc3BlY3RpdmUgU3R1ZGllcywgUHN5
Y2hvdGhlcmFweSosIFRyZWF0bWVudCBPdXRjb21l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E1ODE5NzI2PC91cmw+PC9yZWxhdGVk
LXVybHM+PC91cmxzPjxpc2JuPjAwMDEtNjkwWDwvaXNibj48dGl0bGVzPjx0aXRsZT5UaGUgRWZm
ZWN0aXZlbmVzcyBvZiBQc3ljaG9sb2dpY2FsIFRyZWF0bWVudHMgZm9yIFRyZWF0bWVudC1SZXNp
c3RhbnQgRGVwcmVzc2lvbjogQSBTeXN0ZW1hdGljIFJldmlldzwvdGl0bGU+PHNlY29uZGFyeS10
aXRsZT5BY3RhIHBzeWNoaWF0cmljYSBTY2FuZGluYXZpY2E8L3NlY29uZGFyeS10aXRsZT48L3Rp
dGxlcz48bnVtYmVyPjU8L251bWJlcj48Y29udHJpYnV0b3JzPjxhdXRob3JzPjxhdXRob3I+TWNQ
aGVyc29uIFM8L2F1dGhvcj48YXV0aG9yPkNhaXJucyBQPC9hdXRob3I+PGF1dGhvcj5DYXJseWxl
IEo8L2F1dGhvcj48YXV0aG9yPlNoYXBpcm8gREE8L2F1dGhvcj48YXV0aG9yPlJpY2hhcmRzb24g
UDwvYXV0aG9yPjxhdXRob3I+VGF5bG9yIEQ8L2F1dGhvcj48L2F1dGhvcnM+PC9jb250cmlidXRv
cnM+PGFkZGVkLWRhdGUgZm9ybWF0PSJ1dGMiPjE1OTAyNDc1NDI8L2FkZGVkLWRhdGU+PHJlZi10
eXBlIG5hbWU9IkpvdXJuYWwgQXJ0aWNsZSI+MTc8L3JlZi10eXBlPjxyZWMtbnVtYmVyPjExPC9y
ZWMtbnVtYmVyPjxwdWJsaXNoZXI+QWN0YSBQc3ljaGlhdHIgU2NhbmQ8L3B1Ymxpc2hlcj48bGFz
dC11cGRhdGVkLWRhdGUgZm9ybWF0PSJ1dGMiPjE1OTAyNDc1NDI8L2xhc3QtdXBkYXRlZC1kYXRl
PjxhY2Nlc3Npb24tbnVtPjE1ODE5NzI2PC9hY2Nlc3Npb24tbnVtPjxlbGVjdHJvbmljLXJlc291
cmNlLW51bT4xMC4xMTExL2ouMTYwMC0wNDQ3LjIwMDQuMDA0OTgueDwvZWxlY3Ryb25pYy1yZXNv
dXJjZS1udW0+PHZvbHVtZT4xMTE8L3ZvbHVtZT48L3JlY29yZD48L0NpdGU+PENpdGU+PEF1dGhv
cj5NY1BoZXJzb248L0F1dGhvcj48WWVhcj4yMDA1PC9ZZWFyPjxJRFRleHQ+VGhlIGVmZmVjdGl2
ZW5lc3Mgb2YgcHN5Y2hvbG9naWNhbCB0cmVhdG1lbnRzIGZvciB0cmVhdG1lbnQtcmVzaXN0YW50
IGRlcHJlc3Npb246IGEgc3lzdGVtYXRpYyByZXZpZXc8L0lEVGV4dD48cmVjb3JkPjxkYXRlcz48
cHViLWRhdGVzPjxkYXRlPk1heTwvZGF0ZT48L3B1Yi1kYXRlcz48eWVhcj4yMDA1PC95ZWFyPjwv
ZGF0ZXM+PGtleXdvcmRzPjxrZXl3b3JkPkFsZ29yaXRobXM8L2tleXdvcmQ+PGtleXdvcmQ+QW50
aWRlcHJlc3NpdmUgQWdlbnRzLyp0aGVyYXBldXRpYyB1c2U8L2tleXdvcmQ+PGtleXdvcmQ+Q2xp
bmljYWwgVHJpYWxzIGFzIFRvcGljPC9rZXl3b3JkPjxrZXl3b3JkPkNvbWJpbmVkIE1vZGFsaXR5
IFRoZXJhcHk8L2tleXdvcmQ+PGtleXdvcmQ+RGVwcmVzc2l2ZSBEaXNvcmRlci9kcnVnIHRoZXJh
cHkvcHN5Y2hvbG9neS8qdGhlcmFweTwva2V5d29yZD48a2V5d29yZD5Gb2xsb3ctVXAgU3R1ZGll
czwva2V5d29yZD48a2V5d29yZD5IdW1hbnM8L2tleXdvcmQ+PGtleXdvcmQ+UHJvc3BlY3RpdmUg
U3R1ZGllczwva2V5d29yZD48a2V5d29yZD4qUHN5Y2hvdGhlcmFweTwva2V5d29yZD48a2V5d29y
ZD5UcmVhdG1lbnQgT3V0Y29tZTwva2V5d29yZD48L2tleXdvcmRzPjxpc2JuPjAwMDEtNjkwWCAo
UHJpbnQpJiN4RDswMDAxLTY5MHg8L2lzYm4+PHRpdGxlcz48dGl0bGU+VGhlIGVmZmVjdGl2ZW5l
c3Mgb2YgcHN5Y2hvbG9naWNhbCB0cmVhdG1lbnRzIGZvciB0cmVhdG1lbnQtcmVzaXN0YW50IGRl
cHJlc3Npb246IGEgc3lzdGVtYXRpYyByZXZpZXc8L3RpdGxlPjxzZWNvbmRhcnktdGl0bGU+QWN0
YSBQc3ljaGlhdHIgU2NhbmQ8L3NlY29uZGFyeS10aXRsZT48L3RpdGxlcz48cGFnZXM+MzMxLTQw
PC9wYWdlcz48bnVtYmVyPjU8L251bWJlcj48Y29udHJpYnV0b3JzPjxhdXRob3JzPjxhdXRob3I+
TWNQaGVyc29uLCBTLjwvYXV0aG9yPjxhdXRob3I+Q2Fpcm5zLCBQLjwvYXV0aG9yPjxhdXRob3I+
Q2FybHlsZSwgSi48L2F1dGhvcj48YXV0aG9yPlNoYXBpcm8sIEQuIEEuPC9hdXRob3I+PGF1dGhv
cj5SaWNoYXJkc29uLCBQLjwvYXV0aG9yPjxhdXRob3I+VGF5bG9yLCBELjwvYXV0aG9yPjwvYXV0
aG9ycz48L2NvbnRyaWJ1dG9ycz48ZWRpdGlvbj4yMDA1LzA0LzEyPC9lZGl0aW9uPjxsYW5ndWFn
ZT5lbmc8L2xhbmd1YWdlPjxhZGRlZC1kYXRlIGZvcm1hdD0idXRjIj4xNTkwMjQ3NzkzPC9hZGRl
ZC1kYXRlPjxyZWYtdHlwZSBuYW1lPSJKb3VybmFsIEFydGljbGUiPjE3PC9yZWYtdHlwZT48YXV0
aC1hZGRyZXNzPlBzeWNob3RoZXJhcHkgRXZhbHVhdGlvbiBSZXNlYXJjaCBVbml0LCBUYXZpc3Rv
Y2sgQ2VudHJlLCBMb25kb24sIFVLLiBzdXNhbkBtY3BoZXJzb24ub3JnLnVrPC9hdXRoLWFkZHJl
c3M+PHJlbW90ZS1kYXRhYmFzZS1wcm92aWRlcj5OTE08L3JlbW90ZS1kYXRhYmFzZS1wcm92aWRl
cj48cmVjLW51bWJlcj4xMjwvcmVjLW51bWJlcj48bGFzdC11cGRhdGVkLWRhdGUgZm9ybWF0PSJ1
dGMiPjE1OTAyNDc3OTM8L2xhc3QtdXBkYXRlZC1kYXRlPjxhY2Nlc3Npb24tbnVtPjE1ODE5NzI2
PC9hY2Nlc3Npb24tbnVtPjxlbGVjdHJvbmljLXJlc291cmNlLW51bT4xMC4xMTExL2ouMTYwMC0w
NDQ3LjIwMDQuMDA0OTgueDwvZWxlY3Ryb25pYy1yZXNvdXJjZS1udW0+PHZvbHVtZT4xMTE8L3Zv
bHVtZT48L3JlY29yZD48L0NpdGU+PC9FbmROb3RlPn==
</w:fldData>
        </w:fldChar>
      </w:r>
      <w:r w:rsidR="009B48CB">
        <w:rPr>
          <w:rFonts w:ascii="Times New Roman" w:hAnsi="Times New Roman" w:cs="Times New Roman"/>
        </w:rPr>
        <w:instrText xml:space="preserve"> ADDIN EN.CITE.DATA </w:instrText>
      </w:r>
      <w:r w:rsidR="009B48CB">
        <w:rPr>
          <w:rFonts w:ascii="Times New Roman" w:hAnsi="Times New Roman" w:cs="Times New Roman"/>
        </w:rPr>
      </w:r>
      <w:r w:rsidR="009B48CB">
        <w:rPr>
          <w:rFonts w:ascii="Times New Roman" w:hAnsi="Times New Roman" w:cs="Times New Roman"/>
        </w:rPr>
        <w:fldChar w:fldCharType="end"/>
      </w:r>
      <w:r w:rsidR="009B48CB">
        <w:rPr>
          <w:rFonts w:ascii="Times New Roman" w:hAnsi="Times New Roman" w:cs="Times New Roman"/>
        </w:rPr>
      </w:r>
      <w:r w:rsidR="009B48CB">
        <w:rPr>
          <w:rFonts w:ascii="Times New Roman" w:hAnsi="Times New Roman" w:cs="Times New Roman"/>
        </w:rPr>
        <w:fldChar w:fldCharType="separate"/>
      </w:r>
      <w:r w:rsidR="009B48CB">
        <w:rPr>
          <w:rFonts w:ascii="Times New Roman" w:hAnsi="Times New Roman" w:cs="Times New Roman"/>
          <w:noProof/>
        </w:rPr>
        <w:t>(McPherson</w:t>
      </w:r>
      <w:r w:rsidR="009B48CB" w:rsidRPr="008D18AA">
        <w:rPr>
          <w:rFonts w:ascii="Times New Roman" w:hAnsi="Times New Roman" w:cs="Times New Roman"/>
          <w:i/>
          <w:noProof/>
        </w:rPr>
        <w:t xml:space="preserve"> </w:t>
      </w:r>
      <w:r w:rsidR="009B48CB">
        <w:rPr>
          <w:rFonts w:ascii="Times New Roman" w:hAnsi="Times New Roman" w:cs="Times New Roman"/>
          <w:noProof/>
        </w:rPr>
        <w:t>2005,</w:t>
      </w:r>
      <w:r w:rsidR="009B48CB">
        <w:rPr>
          <w:rFonts w:ascii="Times New Roman" w:hAnsi="Times New Roman" w:cs="Times New Roman"/>
        </w:rPr>
        <w:fldChar w:fldCharType="end"/>
      </w:r>
      <w:r w:rsidR="009B48CB">
        <w:rPr>
          <w:rFonts w:ascii="Times New Roman" w:hAnsi="Times New Roman" w:cs="Times New Roman"/>
        </w:rPr>
        <w:t xml:space="preserve"> </w:t>
      </w:r>
      <w:r w:rsidR="009B48CB">
        <w:rPr>
          <w:rFonts w:ascii="Times New Roman" w:hAnsi="Times New Roman" w:cs="Times New Roman"/>
        </w:rPr>
        <w:fldChar w:fldCharType="begin"/>
      </w:r>
      <w:r w:rsidR="009B48CB">
        <w:rPr>
          <w:rFonts w:ascii="Times New Roman" w:hAnsi="Times New Roman" w:cs="Times New Roman"/>
        </w:rPr>
        <w:instrText xml:space="preserve"> ADDIN EN.CITE &lt;EndNote&gt;&lt;Cite&gt;&lt;Author&gt;Trivedi&lt;/Author&gt;&lt;Year&gt;2011&lt;/Year&gt;&lt;IDText&gt;Examination of the utility of psychotherapy for patients with treatment resistant depression: a systematic review&lt;/IDText&gt;&lt;DisplayText&gt;(Trivedi, Nieuwsma and Williams, 2011)&lt;/DisplayText&gt;&lt;record&gt;&lt;dates&gt;&lt;pub-dates&gt;&lt;date&gt;Jun&lt;/date&gt;&lt;/pub-dates&gt;&lt;year&gt;2011&lt;/year&gt;&lt;/dates&gt;&lt;keywords&gt;&lt;keyword&gt;Antidepressive Agents/therapeutic use&lt;/keyword&gt;&lt;keyword&gt;Clinical Trials as Topic/methods&lt;/keyword&gt;&lt;keyword&gt;Cognitive Behavioral Therapy/methods&lt;/keyword&gt;&lt;keyword&gt;Combined Modality Therapy/*statistics &amp;amp; numerical data&lt;/keyword&gt;&lt;keyword&gt;Depressive Disorder/*psychology/*therapy&lt;/keyword&gt;&lt;keyword&gt;Humans&lt;/keyword&gt;&lt;keyword&gt;Psychotherapy/*methods&lt;/keyword&gt;&lt;keyword&gt;Treatment Outcome&lt;/keyword&gt;&lt;/keywords&gt;&lt;isbn&gt;0884-8734 (Print)&amp;#xD;0884-8734&lt;/isbn&gt;&lt;custom2&gt;PMC3101965&lt;/custom2&gt;&lt;titles&gt;&lt;title&gt;Examination of the utility of psychotherapy for patients with treatment resistant depression: a systematic review&lt;/title&gt;&lt;secondary-title&gt;J Gen Intern Med&lt;/secondary-title&gt;&lt;/titles&gt;&lt;pages&gt;643-50&lt;/pages&gt;&lt;number&gt;6&lt;/number&gt;&lt;contributors&gt;&lt;authors&gt;&lt;author&gt;Trivedi, R. B.&lt;/author&gt;&lt;author&gt;Nieuwsma, J. A.&lt;/author&gt;&lt;author&gt;Williams, J. W., Jr.&lt;/author&gt;&lt;/authors&gt;&lt;/contributors&gt;&lt;edition&gt;2010/12/25&lt;/edition&gt;&lt;language&gt;eng&lt;/language&gt;&lt;added-date format="utc"&gt;1590248079&lt;/added-date&gt;&lt;ref-type name="Journal Article"&gt;17&lt;/ref-type&gt;&lt;auth-address&gt;VA Puget Sound Health Care System, University of Washington School of Public Health, 1100 Olive Way, Suite 1400, Seattle, WA 98101, USA. ranak.trivedi@va.gov&lt;/auth-address&gt;&lt;remote-database-provider&gt;NLM&lt;/remote-database-provider&gt;&lt;rec-number&gt;13&lt;/rec-number&gt;&lt;last-updated-date format="utc"&gt;1590248079&lt;/last-updated-date&gt;&lt;accession-num&gt;21184287&lt;/accession-num&gt;&lt;electronic-resource-num&gt;10.1007/s11606-010-1608-2&lt;/electronic-resource-num&gt;&lt;volume&gt;26&lt;/volume&gt;&lt;/record&gt;&lt;/Cite&gt;&lt;/EndNote&gt;</w:instrText>
      </w:r>
      <w:r w:rsidR="009B48CB">
        <w:rPr>
          <w:rFonts w:ascii="Times New Roman" w:hAnsi="Times New Roman" w:cs="Times New Roman"/>
        </w:rPr>
        <w:fldChar w:fldCharType="separate"/>
      </w:r>
      <w:r w:rsidR="009B48CB">
        <w:rPr>
          <w:rFonts w:ascii="Times New Roman" w:hAnsi="Times New Roman" w:cs="Times New Roman"/>
          <w:noProof/>
        </w:rPr>
        <w:t>Trivedi 2011)</w:t>
      </w:r>
      <w:r w:rsidR="009B48CB">
        <w:rPr>
          <w:rFonts w:ascii="Times New Roman" w:hAnsi="Times New Roman" w:cs="Times New Roman"/>
        </w:rPr>
        <w:fldChar w:fldCharType="end"/>
      </w:r>
      <w:r w:rsidR="009B48CB">
        <w:rPr>
          <w:rFonts w:ascii="Times New Roman" w:hAnsi="Times New Roman" w:cs="Times New Roman"/>
        </w:rPr>
        <w:t>,</w:t>
      </w:r>
      <w:r w:rsidR="009B48CB" w:rsidRPr="00501243">
        <w:rPr>
          <w:rFonts w:ascii="Times New Roman" w:hAnsi="Times New Roman" w:cs="Times New Roman"/>
        </w:rPr>
        <w:t xml:space="preserve"> inclusion of uncontrolled or inappropriate interventions </w:t>
      </w:r>
      <w:r w:rsidR="009B48CB">
        <w:rPr>
          <w:rFonts w:ascii="Times New Roman" w:hAnsi="Times New Roman" w:cs="Times New Roman"/>
        </w:rPr>
        <w:fldChar w:fldCharType="begin">
          <w:fldData xml:space="preserve">PEVuZE5vdGU+PENpdGU+PEF1dGhvcj5NY1BoZXJzb248L0F1dGhvcj48WWVhcj4yMDA1PC9ZZWFy
PjxJRFRleHQ+VGhlIEVmZmVjdGl2ZW5lc3Mgb2YgUHN5Y2hvbG9naWNhbCBUcmVhdG1lbnRzIGZv
ciBUcmVhdG1lbnQtUmVzaXN0YW50IERlcHJlc3Npb246IEEgU3lzdGVtYXRpYyBSZXZpZXc8L0lE
VGV4dD48RGlzcGxheVRleHQ+KFM8c3R5bGUgZmFjZT0iaXRhbGljIj4gZXQgYWwuPC9zdHlsZT4s
IDIwMDU7IE1jUGhlcnNvbjxzdHlsZSBmYWNlPSJpdGFsaWMiPiBldCBhbC48L3N0eWxlPiwgMjAw
NSk8L0Rpc3BsYXlUZXh0PjxyZWNvcmQ+PGRhdGVzPjxwdWItZGF0ZXM+PGRhdGU+MjAwNSBNYXk8
L2RhdGU+PC9wdWItZGF0ZXM+PHllYXI+MjAwNTwveWVhcj48L2RhdGVzPjxrZXl3b3Jkcz48a2V5
d29yZD4xNTgxOTcyNiwgMTAuMTExMS9qLjE2MDAtMDQ0Ny4yMDA0LjAwNDk4LngsIFMgTWNQaGVy
c29uLCBQIENhaXJucywgRCBUYXlsb3IsIEFsZ29yaXRobXMsIEFudGlkZXByZXNzaXZlIEFnZW50
cyAvIHRoZXJhcGV1dGljIHVzZSosIENsaW5pY2FsIFRyaWFscyBhcyBUb3BpYywgQ29tYmluZWQg
TW9kYWxpdHkgVGhlcmFweSwgRGVwcmVzc2l2ZSBEaXNvcmRlciAvIGRydWcgdGhlcmFweSwgRGVw
cmVzc2l2ZSBEaXNvcmRlciAvIHBzeWNob2xvZ3ksIERlcHJlc3NpdmUgRGlzb3JkZXIgLyB0aGVy
YXB5KiwgRm9sbG93LVVwIFN0dWRpZXMsIEh1bWFucywgUHJvc3BlY3RpdmUgU3R1ZGllcywgUHN5
Y2hvdGhlcmFweSosIFRyZWF0bWVudCBPdXRjb21l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E1ODE5NzI2PC91cmw+PC9yZWxhdGVk
LXVybHM+PC91cmxzPjxpc2JuPjAwMDEtNjkwWDwvaXNibj48dGl0bGVzPjx0aXRsZT5UaGUgRWZm
ZWN0aXZlbmVzcyBvZiBQc3ljaG9sb2dpY2FsIFRyZWF0bWVudHMgZm9yIFRyZWF0bWVudC1SZXNp
c3RhbnQgRGVwcmVzc2lvbjogQSBTeXN0ZW1hdGljIFJldmlldzwvdGl0bGU+PHNlY29uZGFyeS10
aXRsZT5BY3RhIHBzeWNoaWF0cmljYSBTY2FuZGluYXZpY2E8L3NlY29uZGFyeS10aXRsZT48L3Rp
dGxlcz48bnVtYmVyPjU8L251bWJlcj48Y29udHJpYnV0b3JzPjxhdXRob3JzPjxhdXRob3I+TWNQ
aGVyc29uIFM8L2F1dGhvcj48YXV0aG9yPkNhaXJucyBQPC9hdXRob3I+PGF1dGhvcj5DYXJseWxl
IEo8L2F1dGhvcj48YXV0aG9yPlNoYXBpcm8gREE8L2F1dGhvcj48YXV0aG9yPlJpY2hhcmRzb24g
UDwvYXV0aG9yPjxhdXRob3I+VGF5bG9yIEQ8L2F1dGhvcj48L2F1dGhvcnM+PC9jb250cmlidXRv
cnM+PGFkZGVkLWRhdGUgZm9ybWF0PSJ1dGMiPjE1OTAyNDc1NDI8L2FkZGVkLWRhdGU+PHJlZi10
eXBlIG5hbWU9IkpvdXJuYWwgQXJ0aWNsZSI+MTc8L3JlZi10eXBlPjxyZWMtbnVtYmVyPjExPC9y
ZWMtbnVtYmVyPjxwdWJsaXNoZXI+QWN0YSBQc3ljaGlhdHIgU2NhbmQ8L3B1Ymxpc2hlcj48bGFz
dC11cGRhdGVkLWRhdGUgZm9ybWF0PSJ1dGMiPjE1OTAyNDc1NDI8L2xhc3QtdXBkYXRlZC1kYXRl
PjxhY2Nlc3Npb24tbnVtPjE1ODE5NzI2PC9hY2Nlc3Npb24tbnVtPjxlbGVjdHJvbmljLXJlc291
cmNlLW51bT4xMC4xMTExL2ouMTYwMC0wNDQ3LjIwMDQuMDA0OTgueDwvZWxlY3Ryb25pYy1yZXNv
dXJjZS1udW0+PHZvbHVtZT4xMTE8L3ZvbHVtZT48L3JlY29yZD48L0NpdGU+PENpdGU+PEF1dGhv
cj5NY1BoZXJzb248L0F1dGhvcj48WWVhcj4yMDA1PC9ZZWFyPjxJRFRleHQ+VGhlIGVmZmVjdGl2
ZW5lc3Mgb2YgcHN5Y2hvbG9naWNhbCB0cmVhdG1lbnRzIGZvciB0cmVhdG1lbnQtcmVzaXN0YW50
IGRlcHJlc3Npb246IGEgc3lzdGVtYXRpYyByZXZpZXc8L0lEVGV4dD48cmVjb3JkPjxkYXRlcz48
cHViLWRhdGVzPjxkYXRlPk1heTwvZGF0ZT48L3B1Yi1kYXRlcz48eWVhcj4yMDA1PC95ZWFyPjwv
ZGF0ZXM+PGtleXdvcmRzPjxrZXl3b3JkPkFsZ29yaXRobXM8L2tleXdvcmQ+PGtleXdvcmQ+QW50
aWRlcHJlc3NpdmUgQWdlbnRzLyp0aGVyYXBldXRpYyB1c2U8L2tleXdvcmQ+PGtleXdvcmQ+Q2xp
bmljYWwgVHJpYWxzIGFzIFRvcGljPC9rZXl3b3JkPjxrZXl3b3JkPkNvbWJpbmVkIE1vZGFsaXR5
IFRoZXJhcHk8L2tleXdvcmQ+PGtleXdvcmQ+RGVwcmVzc2l2ZSBEaXNvcmRlci9kcnVnIHRoZXJh
cHkvcHN5Y2hvbG9neS8qdGhlcmFweTwva2V5d29yZD48a2V5d29yZD5Gb2xsb3ctVXAgU3R1ZGll
czwva2V5d29yZD48a2V5d29yZD5IdW1hbnM8L2tleXdvcmQ+PGtleXdvcmQ+UHJvc3BlY3RpdmUg
U3R1ZGllczwva2V5d29yZD48a2V5d29yZD4qUHN5Y2hvdGhlcmFweTwva2V5d29yZD48a2V5d29y
ZD5UcmVhdG1lbnQgT3V0Y29tZTwva2V5d29yZD48L2tleXdvcmRzPjxpc2JuPjAwMDEtNjkwWCAo
UHJpbnQpJiN4RDswMDAxLTY5MHg8L2lzYm4+PHRpdGxlcz48dGl0bGU+VGhlIGVmZmVjdGl2ZW5l
c3Mgb2YgcHN5Y2hvbG9naWNhbCB0cmVhdG1lbnRzIGZvciB0cmVhdG1lbnQtcmVzaXN0YW50IGRl
cHJlc3Npb246IGEgc3lzdGVtYXRpYyByZXZpZXc8L3RpdGxlPjxzZWNvbmRhcnktdGl0bGU+QWN0
YSBQc3ljaGlhdHIgU2NhbmQ8L3NlY29uZGFyeS10aXRsZT48L3RpdGxlcz48cGFnZXM+MzMxLTQw
PC9wYWdlcz48bnVtYmVyPjU8L251bWJlcj48Y29udHJpYnV0b3JzPjxhdXRob3JzPjxhdXRob3I+
TWNQaGVyc29uLCBTLjwvYXV0aG9yPjxhdXRob3I+Q2Fpcm5zLCBQLjwvYXV0aG9yPjxhdXRob3I+
Q2FybHlsZSwgSi48L2F1dGhvcj48YXV0aG9yPlNoYXBpcm8sIEQuIEEuPC9hdXRob3I+PGF1dGhv
cj5SaWNoYXJkc29uLCBQLjwvYXV0aG9yPjxhdXRob3I+VGF5bG9yLCBELjwvYXV0aG9yPjwvYXV0
aG9ycz48L2NvbnRyaWJ1dG9ycz48ZWRpdGlvbj4yMDA1LzA0LzEyPC9lZGl0aW9uPjxsYW5ndWFn
ZT5lbmc8L2xhbmd1YWdlPjxhZGRlZC1kYXRlIGZvcm1hdD0idXRjIj4xNTkwMjQ3NzkzPC9hZGRl
ZC1kYXRlPjxyZWYtdHlwZSBuYW1lPSJKb3VybmFsIEFydGljbGUiPjE3PC9yZWYtdHlwZT48YXV0
aC1hZGRyZXNzPlBzeWNob3RoZXJhcHkgRXZhbHVhdGlvbiBSZXNlYXJjaCBVbml0LCBUYXZpc3Rv
Y2sgQ2VudHJlLCBMb25kb24sIFVLLiBzdXNhbkBtY3BoZXJzb24ub3JnLnVrPC9hdXRoLWFkZHJl
c3M+PHJlbW90ZS1kYXRhYmFzZS1wcm92aWRlcj5OTE08L3JlbW90ZS1kYXRhYmFzZS1wcm92aWRl
cj48cmVjLW51bWJlcj4xMjwvcmVjLW51bWJlcj48bGFzdC11cGRhdGVkLWRhdGUgZm9ybWF0PSJ1
dGMiPjE1OTAyNDc3OTM8L2xhc3QtdXBkYXRlZC1kYXRlPjxhY2Nlc3Npb24tbnVtPjE1ODE5NzI2
PC9hY2Nlc3Npb24tbnVtPjxlbGVjdHJvbmljLXJlc291cmNlLW51bT4xMC4xMTExL2ouMTYwMC0w
NDQ3LjIwMDQuMDA0OTgueDwvZWxlY3Ryb25pYy1yZXNvdXJjZS1udW0+PHZvbHVtZT4xMTE8L3Zv
bHVtZT48L3JlY29yZD48L0NpdGU+PC9FbmROb3RlPn==
</w:fldData>
        </w:fldChar>
      </w:r>
      <w:r w:rsidR="009B48CB">
        <w:rPr>
          <w:rFonts w:ascii="Times New Roman" w:hAnsi="Times New Roman" w:cs="Times New Roman"/>
        </w:rPr>
        <w:instrText xml:space="preserve"> ADDIN EN.CITE </w:instrText>
      </w:r>
      <w:r w:rsidR="009B48CB">
        <w:rPr>
          <w:rFonts w:ascii="Times New Roman" w:hAnsi="Times New Roman" w:cs="Times New Roman"/>
        </w:rPr>
        <w:fldChar w:fldCharType="begin">
          <w:fldData xml:space="preserve">PEVuZE5vdGU+PENpdGU+PEF1dGhvcj5NY1BoZXJzb248L0F1dGhvcj48WWVhcj4yMDA1PC9ZZWFy
PjxJRFRleHQ+VGhlIEVmZmVjdGl2ZW5lc3Mgb2YgUHN5Y2hvbG9naWNhbCBUcmVhdG1lbnRzIGZv
ciBUcmVhdG1lbnQtUmVzaXN0YW50IERlcHJlc3Npb246IEEgU3lzdGVtYXRpYyBSZXZpZXc8L0lE
VGV4dD48RGlzcGxheVRleHQ+KFM8c3R5bGUgZmFjZT0iaXRhbGljIj4gZXQgYWwuPC9zdHlsZT4s
IDIwMDU7IE1jUGhlcnNvbjxzdHlsZSBmYWNlPSJpdGFsaWMiPiBldCBhbC48L3N0eWxlPiwgMjAw
NSk8L0Rpc3BsYXlUZXh0PjxyZWNvcmQ+PGRhdGVzPjxwdWItZGF0ZXM+PGRhdGU+MjAwNSBNYXk8
L2RhdGU+PC9wdWItZGF0ZXM+PHllYXI+MjAwNTwveWVhcj48L2RhdGVzPjxrZXl3b3Jkcz48a2V5
d29yZD4xNTgxOTcyNiwgMTAuMTExMS9qLjE2MDAtMDQ0Ny4yMDA0LjAwNDk4LngsIFMgTWNQaGVy
c29uLCBQIENhaXJucywgRCBUYXlsb3IsIEFsZ29yaXRobXMsIEFudGlkZXByZXNzaXZlIEFnZW50
cyAvIHRoZXJhcGV1dGljIHVzZSosIENsaW5pY2FsIFRyaWFscyBhcyBUb3BpYywgQ29tYmluZWQg
TW9kYWxpdHkgVGhlcmFweSwgRGVwcmVzc2l2ZSBEaXNvcmRlciAvIGRydWcgdGhlcmFweSwgRGVw
cmVzc2l2ZSBEaXNvcmRlciAvIHBzeWNob2xvZ3ksIERlcHJlc3NpdmUgRGlzb3JkZXIgLyB0aGVy
YXB5KiwgRm9sbG93LVVwIFN0dWRpZXMsIEh1bWFucywgUHJvc3BlY3RpdmUgU3R1ZGllcywgUHN5
Y2hvdGhlcmFweSosIFRyZWF0bWVudCBPdXRjb21l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E1ODE5NzI2PC91cmw+PC9yZWxhdGVk
LXVybHM+PC91cmxzPjxpc2JuPjAwMDEtNjkwWDwvaXNibj48dGl0bGVzPjx0aXRsZT5UaGUgRWZm
ZWN0aXZlbmVzcyBvZiBQc3ljaG9sb2dpY2FsIFRyZWF0bWVudHMgZm9yIFRyZWF0bWVudC1SZXNp
c3RhbnQgRGVwcmVzc2lvbjogQSBTeXN0ZW1hdGljIFJldmlldzwvdGl0bGU+PHNlY29uZGFyeS10
aXRsZT5BY3RhIHBzeWNoaWF0cmljYSBTY2FuZGluYXZpY2E8L3NlY29uZGFyeS10aXRsZT48L3Rp
dGxlcz48bnVtYmVyPjU8L251bWJlcj48Y29udHJpYnV0b3JzPjxhdXRob3JzPjxhdXRob3I+TWNQ
aGVyc29uIFM8L2F1dGhvcj48YXV0aG9yPkNhaXJucyBQPC9hdXRob3I+PGF1dGhvcj5DYXJseWxl
IEo8L2F1dGhvcj48YXV0aG9yPlNoYXBpcm8gREE8L2F1dGhvcj48YXV0aG9yPlJpY2hhcmRzb24g
UDwvYXV0aG9yPjxhdXRob3I+VGF5bG9yIEQ8L2F1dGhvcj48L2F1dGhvcnM+PC9jb250cmlidXRv
cnM+PGFkZGVkLWRhdGUgZm9ybWF0PSJ1dGMiPjE1OTAyNDc1NDI8L2FkZGVkLWRhdGU+PHJlZi10
eXBlIG5hbWU9IkpvdXJuYWwgQXJ0aWNsZSI+MTc8L3JlZi10eXBlPjxyZWMtbnVtYmVyPjExPC9y
ZWMtbnVtYmVyPjxwdWJsaXNoZXI+QWN0YSBQc3ljaGlhdHIgU2NhbmQ8L3B1Ymxpc2hlcj48bGFz
dC11cGRhdGVkLWRhdGUgZm9ybWF0PSJ1dGMiPjE1OTAyNDc1NDI8L2xhc3QtdXBkYXRlZC1kYXRl
PjxhY2Nlc3Npb24tbnVtPjE1ODE5NzI2PC9hY2Nlc3Npb24tbnVtPjxlbGVjdHJvbmljLXJlc291
cmNlLW51bT4xMC4xMTExL2ouMTYwMC0wNDQ3LjIwMDQuMDA0OTgueDwvZWxlY3Ryb25pYy1yZXNv
dXJjZS1udW0+PHZvbHVtZT4xMTE8L3ZvbHVtZT48L3JlY29yZD48L0NpdGU+PENpdGU+PEF1dGhv
cj5NY1BoZXJzb248L0F1dGhvcj48WWVhcj4yMDA1PC9ZZWFyPjxJRFRleHQ+VGhlIGVmZmVjdGl2
ZW5lc3Mgb2YgcHN5Y2hvbG9naWNhbCB0cmVhdG1lbnRzIGZvciB0cmVhdG1lbnQtcmVzaXN0YW50
IGRlcHJlc3Npb246IGEgc3lzdGVtYXRpYyByZXZpZXc8L0lEVGV4dD48cmVjb3JkPjxkYXRlcz48
cHViLWRhdGVzPjxkYXRlPk1heTwvZGF0ZT48L3B1Yi1kYXRlcz48eWVhcj4yMDA1PC95ZWFyPjwv
ZGF0ZXM+PGtleXdvcmRzPjxrZXl3b3JkPkFsZ29yaXRobXM8L2tleXdvcmQ+PGtleXdvcmQ+QW50
aWRlcHJlc3NpdmUgQWdlbnRzLyp0aGVyYXBldXRpYyB1c2U8L2tleXdvcmQ+PGtleXdvcmQ+Q2xp
bmljYWwgVHJpYWxzIGFzIFRvcGljPC9rZXl3b3JkPjxrZXl3b3JkPkNvbWJpbmVkIE1vZGFsaXR5
IFRoZXJhcHk8L2tleXdvcmQ+PGtleXdvcmQ+RGVwcmVzc2l2ZSBEaXNvcmRlci9kcnVnIHRoZXJh
cHkvcHN5Y2hvbG9neS8qdGhlcmFweTwva2V5d29yZD48a2V5d29yZD5Gb2xsb3ctVXAgU3R1ZGll
czwva2V5d29yZD48a2V5d29yZD5IdW1hbnM8L2tleXdvcmQ+PGtleXdvcmQ+UHJvc3BlY3RpdmUg
U3R1ZGllczwva2V5d29yZD48a2V5d29yZD4qUHN5Y2hvdGhlcmFweTwva2V5d29yZD48a2V5d29y
ZD5UcmVhdG1lbnQgT3V0Y29tZTwva2V5d29yZD48L2tleXdvcmRzPjxpc2JuPjAwMDEtNjkwWCAo
UHJpbnQpJiN4RDswMDAxLTY5MHg8L2lzYm4+PHRpdGxlcz48dGl0bGU+VGhlIGVmZmVjdGl2ZW5l
c3Mgb2YgcHN5Y2hvbG9naWNhbCB0cmVhdG1lbnRzIGZvciB0cmVhdG1lbnQtcmVzaXN0YW50IGRl
cHJlc3Npb246IGEgc3lzdGVtYXRpYyByZXZpZXc8L3RpdGxlPjxzZWNvbmRhcnktdGl0bGU+QWN0
YSBQc3ljaGlhdHIgU2NhbmQ8L3NlY29uZGFyeS10aXRsZT48L3RpdGxlcz48cGFnZXM+MzMxLTQw
PC9wYWdlcz48bnVtYmVyPjU8L251bWJlcj48Y29udHJpYnV0b3JzPjxhdXRob3JzPjxhdXRob3I+
TWNQaGVyc29uLCBTLjwvYXV0aG9yPjxhdXRob3I+Q2Fpcm5zLCBQLjwvYXV0aG9yPjxhdXRob3I+
Q2FybHlsZSwgSi48L2F1dGhvcj48YXV0aG9yPlNoYXBpcm8sIEQuIEEuPC9hdXRob3I+PGF1dGhv
cj5SaWNoYXJkc29uLCBQLjwvYXV0aG9yPjxhdXRob3I+VGF5bG9yLCBELjwvYXV0aG9yPjwvYXV0
aG9ycz48L2NvbnRyaWJ1dG9ycz48ZWRpdGlvbj4yMDA1LzA0LzEyPC9lZGl0aW9uPjxsYW5ndWFn
ZT5lbmc8L2xhbmd1YWdlPjxhZGRlZC1kYXRlIGZvcm1hdD0idXRjIj4xNTkwMjQ3NzkzPC9hZGRl
ZC1kYXRlPjxyZWYtdHlwZSBuYW1lPSJKb3VybmFsIEFydGljbGUiPjE3PC9yZWYtdHlwZT48YXV0
aC1hZGRyZXNzPlBzeWNob3RoZXJhcHkgRXZhbHVhdGlvbiBSZXNlYXJjaCBVbml0LCBUYXZpc3Rv
Y2sgQ2VudHJlLCBMb25kb24sIFVLLiBzdXNhbkBtY3BoZXJzb24ub3JnLnVrPC9hdXRoLWFkZHJl
c3M+PHJlbW90ZS1kYXRhYmFzZS1wcm92aWRlcj5OTE08L3JlbW90ZS1kYXRhYmFzZS1wcm92aWRl
cj48cmVjLW51bWJlcj4xMjwvcmVjLW51bWJlcj48bGFzdC11cGRhdGVkLWRhdGUgZm9ybWF0PSJ1
dGMiPjE1OTAyNDc3OTM8L2xhc3QtdXBkYXRlZC1kYXRlPjxhY2Nlc3Npb24tbnVtPjE1ODE5NzI2
PC9hY2Nlc3Npb24tbnVtPjxlbGVjdHJvbmljLXJlc291cmNlLW51bT4xMC4xMTExL2ouMTYwMC0w
NDQ3LjIwMDQuMDA0OTgueDwvZWxlY3Ryb25pYy1yZXNvdXJjZS1udW0+PHZvbHVtZT4xMTE8L3Zv
bHVtZT48L3JlY29yZD48L0NpdGU+PC9FbmROb3RlPn==
</w:fldData>
        </w:fldChar>
      </w:r>
      <w:r w:rsidR="009B48CB">
        <w:rPr>
          <w:rFonts w:ascii="Times New Roman" w:hAnsi="Times New Roman" w:cs="Times New Roman"/>
        </w:rPr>
        <w:instrText xml:space="preserve"> ADDIN EN.CITE.DATA </w:instrText>
      </w:r>
      <w:r w:rsidR="009B48CB">
        <w:rPr>
          <w:rFonts w:ascii="Times New Roman" w:hAnsi="Times New Roman" w:cs="Times New Roman"/>
        </w:rPr>
      </w:r>
      <w:r w:rsidR="009B48CB">
        <w:rPr>
          <w:rFonts w:ascii="Times New Roman" w:hAnsi="Times New Roman" w:cs="Times New Roman"/>
        </w:rPr>
        <w:fldChar w:fldCharType="end"/>
      </w:r>
      <w:r w:rsidR="009B48CB">
        <w:rPr>
          <w:rFonts w:ascii="Times New Roman" w:hAnsi="Times New Roman" w:cs="Times New Roman"/>
        </w:rPr>
      </w:r>
      <w:r w:rsidR="009B48CB">
        <w:rPr>
          <w:rFonts w:ascii="Times New Roman" w:hAnsi="Times New Roman" w:cs="Times New Roman"/>
        </w:rPr>
        <w:fldChar w:fldCharType="separate"/>
      </w:r>
      <w:r w:rsidR="009B48CB">
        <w:rPr>
          <w:rFonts w:ascii="Times New Roman" w:hAnsi="Times New Roman" w:cs="Times New Roman"/>
          <w:noProof/>
        </w:rPr>
        <w:t>(McPherson</w:t>
      </w:r>
      <w:r w:rsidR="009B48CB" w:rsidRPr="008D18AA">
        <w:rPr>
          <w:rFonts w:ascii="Times New Roman" w:hAnsi="Times New Roman" w:cs="Times New Roman"/>
          <w:i/>
          <w:noProof/>
        </w:rPr>
        <w:t xml:space="preserve"> </w:t>
      </w:r>
      <w:r w:rsidR="009B48CB">
        <w:rPr>
          <w:rFonts w:ascii="Times New Roman" w:hAnsi="Times New Roman" w:cs="Times New Roman"/>
          <w:noProof/>
        </w:rPr>
        <w:t>2005)</w:t>
      </w:r>
      <w:r w:rsidR="009B48CB">
        <w:rPr>
          <w:rFonts w:ascii="Times New Roman" w:hAnsi="Times New Roman" w:cs="Times New Roman"/>
        </w:rPr>
        <w:fldChar w:fldCharType="end"/>
      </w:r>
      <w:r w:rsidR="009B48CB">
        <w:rPr>
          <w:rFonts w:ascii="Times New Roman" w:hAnsi="Times New Roman" w:cs="Times New Roman"/>
        </w:rPr>
        <w:t>,</w:t>
      </w:r>
      <w:r w:rsidR="009B48CB" w:rsidRPr="00501243">
        <w:rPr>
          <w:rFonts w:ascii="Times New Roman" w:hAnsi="Times New Roman" w:cs="Times New Roman"/>
        </w:rPr>
        <w:t xml:space="preserve"> or failure to find sufficient studies for meta-analysis</w:t>
      </w:r>
      <w:r w:rsidR="009B48CB">
        <w:rPr>
          <w:rFonts w:ascii="Times New Roman" w:hAnsi="Times New Roman" w:cs="Times New Roman"/>
        </w:rPr>
        <w:t xml:space="preserve"> </w:t>
      </w:r>
      <w:r w:rsidR="009B48CB">
        <w:rPr>
          <w:rFonts w:ascii="Times New Roman" w:hAnsi="Times New Roman" w:cs="Times New Roman"/>
        </w:rPr>
        <w:fldChar w:fldCharType="begin">
          <w:fldData xml:space="preserve">PEVuZE5vdGU+PENpdGU+PEF1dGhvcj5NY0ludHlyZTwvQXV0aG9yPjxZZWFyPjIwMTQ8L1llYXI+
PElEVGV4dD5UcmVhdG1lbnQtcmVzaXN0YW50IGRlcHJlc3Npb246IGRlZmluaXRpb25zLCByZXZp
ZXcgb2YgdGhlIGV2aWRlbmNlLCBhbmQgYWxnb3JpdGhtaWMgYXBwcm9hY2g8L0lEVGV4dD48RGlz
cGxheVRleHQ+KE1jSW50eXJlPHN0eWxlIGZhY2U9Iml0YWxpYyI+IGV0IGFsLjwvc3R5bGU+LCAy
MDE0OyBDb29wZXI8c3R5bGUgZmFjZT0iaXRhbGljIj4gZXQgYWwuPC9zdHlsZT4sIDIwMTE7IFN0
aW1wc29uLCBBZ3Jhd2FsIGFuZCBMZXdpcywgMjAwMik8L0Rpc3BsYXlUZXh0PjxyZWNvcmQ+PGRh
dGVzPjxwdWItZGF0ZXM+PGRhdGU+TWFyPC9kYXRlPjwvcHViLWRhdGVzPjx5ZWFyPjIwMTQ8L3ll
YXI+PC9kYXRlcz48a2V5d29yZHM+PGtleXdvcmQ+QWR1bHQ8L2tleXdvcmQ+PGtleXdvcmQ+QWxn
b3JpdGhtczwva2V5d29yZD48a2V5d29yZD5EZXByZXNzaXZlIERpc29yZGVyLCBNYWpvci9kaWFn
bm9zaXMvKnRoZXJhcHk8L2tleXdvcmQ+PGtleXdvcmQ+RGVwcmVzc2l2ZSBEaXNvcmRlciwgVHJl
YXRtZW50LVJlc2lzdGFudC9kaWFnbm9zaXMvKnRoZXJhcHk8L2tleXdvcmQ+PGtleXdvcmQ+SHVt
YW5zPC9rZXl3b3JkPjxrZXl3b3JkPkF0eXBpY2FsIGFudGlwc3ljaG90aWNzPC9rZXl3b3JkPjxr
ZXl3b3JkPkF1Z21lbnRhdGlvbjwva2V5d29yZD48a2V5d29yZD5Db21iaW5hdGlvbjwva2V5d29y
ZD48a2V5d29yZD5MaXRoaXVtPC9rZXl3b3JkPjxrZXl3b3JkPk1ham9yIGRlcHJlc3NpdmUgZGlz
b3JkZXI8L2tleXdvcmQ+PGtleXdvcmQ+VHJlYXRtZW50LXJlc2lzdGFudCBkZXByZXNzaW9uIChU
UkQpPC9rZXl3b3JkPjwva2V5d29yZHM+PGlzYm4+MDE2NS0wMzI3PC9pc2JuPjx0aXRsZXM+PHRp
dGxlPlRyZWF0bWVudC1yZXNpc3RhbnQgZGVwcmVzc2lvbjogZGVmaW5pdGlvbnMsIHJldmlldyBv
ZiB0aGUgZXZpZGVuY2UsIGFuZCBhbGdvcml0aG1pYyBhcHByb2FjaDwvdGl0bGU+PHNlY29uZGFy
eS10aXRsZT5KIEFmZmVjdCBEaXNvcmQ8L3NlY29uZGFyeS10aXRsZT48L3RpdGxlcz48cGFnZXM+
MS03PC9wYWdlcz48Y29udHJpYnV0b3JzPjxhdXRob3JzPjxhdXRob3I+TWNJbnR5cmUsIFIuIFMu
PC9hdXRob3I+PGF1dGhvcj5GaWx0ZWF1LCBNLiBKLjwvYXV0aG9yPjxhdXRob3I+TWFydGluLCBM
LjwvYXV0aG9yPjxhdXRob3I+UGF0cnksIFMuPC9hdXRob3I+PGF1dGhvcj5DYXJ2YWxobywgQS48
L2F1dGhvcj48YXV0aG9yPkNoYSwgRC4gUy48L2F1dGhvcj48YXV0aG9yPkJhcmFrYXQsIE0uPC9h
dXRob3I+PGF1dGhvcj5NaWd1ZWxleiwgTS48L2F1dGhvcj48L2F1dGhvcnM+PC9jb250cmlidXRv
cnM+PGVkaXRpb24+MjAxMy8xMi8xMDwvZWRpdGlvbj48bGFuZ3VhZ2U+ZW5nPC9sYW5ndWFnZT48
YWRkZWQtZGF0ZSBmb3JtYXQ9InV0YyI+MTU5MDI0ODIxNzwvYWRkZWQtZGF0ZT48cmVmLXR5cGUg
bmFtZT0iSm91cm5hbCBBcnRpY2xlIj4xNzwvcmVmLXR5cGU+PGF1dGgtYWRkcmVzcz5JbnN0aXR1
dGUgb2YgTWVkaWNhbCBTY2llbmNlLCBVbml2ZXJzaXR5IG9mIFRvcm9udG8sIFRvcm9udG8sIE9O
LCBDYW5hZGEmI3hEO01vb2QgRGlzb3JkZXJzIFBzeWNob3BoYXJtYWNvbG9neSBVbml0LCBVbml2
ZXJzaXR5IEhlYWx0aCBOZXR3b3JrLCAzOTkgQmF0aHVyc3QgU3RyZWV0LCBUb3JvbnRvLCBPTiwg
Q2FuYWRhIE01VCAyUzgmI3hEO0RlcGFydG1lbnQgb2YgUHN5Y2hpYXRyeSwgVW5pdmVyc2l0eSBv
ZiBUb3JvbnRvLCBUb3JvbnRvLCBPTiwgQ2FuYWRhJiN4RDtEZXBhcnRtZW50IG9mIFBoYXJtYWNv
bG9neSwgVW5pdmVyc2l0eSBvZiBUb3JvbnRvLCBUb3JvbnRvLCBPTiwgQ2FuYWRhLiBFbGVjdHJv
bmljIGFkZHJlc3M6IHJvZ2VyLm1jaW50eXJlQHVobi5jYS4mI3hEO0RlcGFydG1lbnQgb2YgUHN5
Y2hpYXRyeSwgTGF2YWwgVW5pdmVyc2l0eSwgUXXDqWJlYyBDaXR5LCBRQywgQ2FuYWRhJiN4RDtM
YXZhbCBVbml2ZXJzaXR5IFJvYmVydC1HaWZmYXJkIFJlc2VhcmNoIENlbnRyZSwgUXXDqWJlYyBD
aXR5LCBRQywgQ2FuYWRhJiN4RDtDbGluaXF1ZSBNYXJpZS1GaXR6YmFjaCwgUXXDqWJlYyBDaXR5
LCBRQywgQ2FuYWRhLiYjeEQ7RGVwYXJ0bWVudCBvZiBQc3ljaGlhdHJ5LCBNY01hc3RlciBVbml2
ZXJzaXR5LCBIYW1pbHRvbiwgT04sIENhbmFkYS4mI3hEO0RlcGFydG1lbnQgb2YgUHN5Y2hpYXRy
eSwgTGF2YWwgVW5pdmVyc2l0eSwgUXXDqWJlYyBDaXR5LCBRQywgQ2FuYWRhJiN4RDtEZXBhcnRt
ZW50IG9mIFBzeWNoaWF0cnksIFVuaXZlcnNpdHkgb2YgTW9udHJlYWwsIE1vbnRyZWFsLCBRQywg
Q2FuYWRhLiYjeEQ7TW9vZCBEaXNvcmRlcnMgUHN5Y2hvcGhhcm1hY29sb2d5IFVuaXQsIFVuaXZl
cnNpdHkgSGVhbHRoIE5ldHdvcmssIDM5OSBCYXRodXJzdCBTdHJlZXQsIFRvcm9udG8sIE9OLCBD
YW5hZGEgTTVUIDJTOCYjeEQ7UHN5Y2hpYXRyeSBSZXNlYXJjaCBHcm91cCwgRmVkZXJhbCBVbml2
ZXJzaXR5IG9mIENlYXLDoSwgRmFjdWx0eSBvZiBNZWRpY2luZSwgRm9ydGFsZXphLCBDZWFyw6Es
IEJyYXppbC4mI3hEO0luc3RpdHV0ZSBvZiBNZWRpY2FsIFNjaWVuY2UsIFVuaXZlcnNpdHkgb2Yg
VG9yb250bywgVG9yb250bywgT04sIENhbmFkYSYjeEQ7TW9vZCBEaXNvcmRlcnMgUHN5Y2hvcGhh
cm1hY29sb2d5IFVuaXQsIFVuaXZlcnNpdHkgSGVhbHRoIE5ldHdvcmssIDM5OSBCYXRodXJzdCBT
dHJlZXQsIFRvcm9udG8sIE9OLCBDYW5hZGEgTTVUIDJTOC4mI3hEO0JyaXN0b2wtTXllcnMgU3F1
aWJiIENhbmFkYSwgTW9udHJlYWwsIFFDLCBDYW5hZGEuPC9hdXRoLWFkZHJlc3M+PHJlbW90ZS1k
YXRhYmFzZS1wcm92aWRlcj5OTE08L3JlbW90ZS1kYXRhYmFzZS1wcm92aWRlcj48cmVjLW51bWJl
cj4xNDwvcmVjLW51bWJlcj48bGFzdC11cGRhdGVkLWRhdGUgZm9ybWF0PSJ1dGMiPjE1OTAyNDgy
MTc8L2xhc3QtdXBkYXRlZC1kYXRlPjxhY2Nlc3Npb24tbnVtPjI0MzE0OTI2PC9hY2Nlc3Npb24t
bnVtPjxlbGVjdHJvbmljLXJlc291cmNlLW51bT4xMC4xMDE2L2ouamFkLjIwMTMuMTAuMDQzPC9l
bGVjdHJvbmljLXJlc291cmNlLW51bT48dm9sdW1lPjE1Njwvdm9sdW1lPjwvcmVjb3JkPjwvQ2l0
ZT48Q2l0ZT48QXV0aG9yPkNvb3BlcjwvQXV0aG9yPjxZZWFyPjIwMTE8L1llYXI+PElEVGV4dD5B
IHN5c3RlbWF0aWMgcmV2aWV3IG9mIHRyZWF0bWVudHMgZm9yIHJlZnJhY3RvcnkgZGVwcmVzc2lv
biBpbiBvbGRlciBwZW9wbGU8L0lEVGV4dD48cmVjb3JkPjxkYXRlcz48cHViLWRhdGVzPjxkYXRl
Pkp1bDwvZGF0ZT48L3B1Yi1kYXRlcz48eWVhcj4yMDExPC95ZWFyPjwvZGF0ZXM+PGtleXdvcmRz
PjxrZXl3b3JkPkFkdWx0PC9rZXl3b3JkPjxrZXl3b3JkPkFnZSBGYWN0b3JzPC9rZXl3b3JkPjxr
ZXl3b3JkPkFnZWQ8L2tleXdvcmQ+PGtleXdvcmQ+QW50aWRlcHJlc3NpdmUgQWdlbnRzLyp0aGVy
YXBldXRpYyB1c2U8L2tleXdvcmQ+PGtleXdvcmQ+Q2xpbmljYWwgVHJpYWxzIGFzIFRvcGljL3N0
YW5kYXJkcy9zdGF0aXN0aWNzICZhbXA7IG51bWVyaWNhbCBkYXRhPC9rZXl3b3JkPjxrZXl3b3Jk
PkRlcHJlc3NpdmUgRGlzb3JkZXIsIE1ham9yLypkcnVnIHRoZXJhcHkvcHN5Y2hvbG9neS90aGVy
YXB5PC9rZXl3b3JkPjxrZXl3b3JkPkRydWcgUmVzaXN0YW5jZTwva2V5d29yZD48a2V5d29yZD5E
cnVnIFRoZXJhcHksIENvbWJpbmF0aW9uPC9rZXl3b3JkPjxrZXl3b3JkPkV2aWRlbmNlLUJhc2Vk
IE1lZGljaW5lPC9rZXl3b3JkPjxrZXl3b3JkPkZlbWFsZTwva2V5d29yZD48a2V5d29yZD5IdW1h
bnM8L2tleXdvcmQ+PGtleXdvcmQ+TGl0aGl1bSBDb21wb3VuZHMvdGhlcmFwZXV0aWMgdXNlPC9r
ZXl3b3JkPjxrZXl3b3JkPk1hbGU8L2tleXdvcmQ+PGtleXdvcmQ+TWV0YS1BbmFseXNpcyBhcyBU
b3BpYzwva2V5d29yZD48a2V5d29yZD5NaWRkbGUgQWdlZDwva2V5d29yZD48a2V5d29yZD5Qb2x5
cGhhcm1hY3k8L2tleXdvcmQ+PGtleXdvcmQ+UmFuZG9taXplZCBDb250cm9sbGVkIFRyaWFscyBh
cyBUb3BpYy9tZXRob2RzL3N0YW5kYXJkczwva2V5d29yZD48a2V5d29yZD5SZXNlYXJjaCBEZXNp
Z24vc3RhbmRhcmRzPC9rZXl3b3JkPjxrZXl3b3JkPlRyZWF0bWVudCBPdXRjb21lPC9rZXl3b3Jk
Pjwva2V5d29yZHM+PGlzYm4+MDAwMi05NTN4PC9pc2JuPjx0aXRsZXM+PHRpdGxlPkEgc3lzdGVt
YXRpYyByZXZpZXcgb2YgdHJlYXRtZW50cyBmb3IgcmVmcmFjdG9yeSBkZXByZXNzaW9uIGluIG9s
ZGVyIHBlb3BsZTwvdGl0bGU+PHNlY29uZGFyeS10aXRsZT5BbSBKIFBzeWNoaWF0cnk8L3NlY29u
ZGFyeS10aXRsZT48L3RpdGxlcz48cGFnZXM+NjgxLTg8L3BhZ2VzPjxudW1iZXI+NzwvbnVtYmVy
Pjxjb250cmlidXRvcnM+PGF1dGhvcnM+PGF1dGhvcj5Db29wZXIsIEMuPC9hdXRob3I+PGF1dGhv
cj5LYXRvbmEsIEMuPC9hdXRob3I+PGF1dGhvcj5MeWtldHNvcywgSy48L2F1dGhvcj48YXV0aG9y
PkJsYXplciwgRC48L2F1dGhvcj48YXV0aG9yPkJyb2RhdHksIEguPC9hdXRob3I+PGF1dGhvcj5S
YWJpbnMsIFAuPC9hdXRob3I+PGF1dGhvcj5kZSBNZW5kb27Dp2EgTGltYSwgQy4gQS48L2F1dGhv
cj48YXV0aG9yPkxpdmluZ3N0b24sIEcuPC9hdXRob3I+PC9hdXRob3JzPjwvY29udHJpYnV0b3Jz
PjxlZGl0aW9uPjIwMTEvMDQvMDI8L2VkaXRpb24+PGxhbmd1YWdlPmVuZzwvbGFuZ3VhZ2U+PGFk
ZGVkLWRhdGUgZm9ybWF0PSJ1dGMiPjE1OTAyNDgyNjg8L2FkZGVkLWRhdGU+PHJlZi10eXBlIG5h
bWU9IkpvdXJuYWwgQXJ0aWNsZSI+MTc8L3JlZi10eXBlPjxhdXRoLWFkZHJlc3M+RGVwYXJ0bWVu
dCBvZiBNZW50YWwgSGVhbHRoIFNjaWVuY2VzLCBVbml2ZXJzaXR5IENvbGxlZ2UgTG9uZG9uLCBV
Sy4gYy5jb29wZXJAdWNsLmFjLnVrPC9hdXRoLWFkZHJlc3M+PHJlbW90ZS1kYXRhYmFzZS1wcm92
aWRlcj5OTE08L3JlbW90ZS1kYXRhYmFzZS1wcm92aWRlcj48cmVjLW51bWJlcj4xNTwvcmVjLW51
bWJlcj48bGFzdC11cGRhdGVkLWRhdGUgZm9ybWF0PSJ1dGMiPjE1OTAyNDgyNjg8L2xhc3QtdXBk
YXRlZC1kYXRlPjxhY2Nlc3Npb24tbnVtPjIxNDU0OTE5PC9hY2Nlc3Npb24tbnVtPjxlbGVjdHJv
bmljLXJlc291cmNlLW51bT4xMC4xMTc2L2FwcGkuYWpwLjIwMTEuMTAwODExNjU8L2VsZWN0cm9u
aWMtcmVzb3VyY2UtbnVtPjx2b2x1bWU+MTY4PC92b2x1bWU+PC9yZWNvcmQ+PC9DaXRlPjxDaXRl
PjxBdXRob3I+U3RpbXBzb248L0F1dGhvcj48WWVhcj4yMDAyPC9ZZWFyPjxJRFRleHQ+UmFuZG9t
aXNlZCBjb250cm9sbGVkIHRyaWFscyBpbnZlc3RpZ2F0aW5nIHBoYXJtYWNvbG9naWNhbCBhbmQg
cHN5Y2hvbG9naWNhbCBpbnRlcnZlbnRpb25zIGZvciB0cmVhdG1lbnQtcmVmcmFjdG9yeSBkZXBy
ZXNzaW9uLiBTeXN0ZW1hdGljIHJldmlldzwvSURUZXh0PjxyZWNvcmQ+PGRhdGVzPjxwdWItZGF0
ZXM+PGRhdGU+T2N0PC9kYXRlPjwvcHViLWRhdGVzPjx5ZWFyPjIwMDI8L3llYXI+PC9kYXRlcz48
a2V5d29yZHM+PGtleXdvcmQ+QW50aWRlcHJlc3NpdmUgQWdlbnRzLyp0aGVyYXBldXRpYyB1c2U8
L2tleXdvcmQ+PGtleXdvcmQ+QW50aW1hbmljIEFnZW50cy90aGVyYXBldXRpYyB1c2U8L2tleXdv
cmQ+PGtleXdvcmQ+RGVwcmVzc2l2ZSBEaXNvcmRlci8qZHJ1ZyB0aGVyYXB5PC9rZXl3b3JkPjxr
ZXl3b3JkPkh1bWFuczwva2V5d29yZD48a2V5d29yZD5MaXRoaXVtIENobG9yaWRlL3RoZXJhcGV1
dGljIHVzZTwva2V5d29yZD48a2V5d29yZD4qUmFuZG9taXplZCBDb250cm9sbGVkIFRyaWFscyBh
cyBUb3BpYzwva2V5d29yZD48a2V5d29yZD5SZXNlYXJjaCBEZXNpZ248L2tleXdvcmQ+PC9rZXl3
b3Jkcz48aXNibj4wMDA3LTEyNTAgKFByaW50KSYjeEQ7MDAwNy0xMjUwPC9pc2JuPjx0aXRsZXM+
PHRpdGxlPlJhbmRvbWlzZWQgY29udHJvbGxlZCB0cmlhbHMgaW52ZXN0aWdhdGluZyBwaGFybWFj
b2xvZ2ljYWwgYW5kIHBzeWNob2xvZ2ljYWwgaW50ZXJ2ZW50aW9ucyBmb3IgdHJlYXRtZW50LXJl
ZnJhY3RvcnkgZGVwcmVzc2lvbi4gU3lzdGVtYXRpYyByZXZpZXc8L3RpdGxlPjxzZWNvbmRhcnkt
dGl0bGU+QnIgSiBQc3ljaGlhdHJ5PC9zZWNvbmRhcnktdGl0bGU+PC90aXRsZXM+PHBhZ2VzPjI4
NC05NDwvcGFnZXM+PGNvbnRyaWJ1dG9ycz48YXV0aG9ycz48YXV0aG9yPlN0aW1wc29uLCBOLjwv
YXV0aG9yPjxhdXRob3I+QWdyYXdhbCwgTi48L2F1dGhvcj48YXV0aG9yPkxld2lzLCBHLjwvYXV0
aG9yPjwvYXV0aG9ycz48L2NvbnRyaWJ1dG9ycz48ZWRpdGlvbj4yMDAyLzEwLzAzPC9lZGl0aW9u
PjxsYW5ndWFnZT5lbmc8L2xhbmd1YWdlPjxhZGRlZC1kYXRlIGZvcm1hdD0idXRjIj4xNTkwMjQ4
MzE3PC9hZGRlZC1kYXRlPjxyZWYtdHlwZSBuYW1lPSJKb3VybmFsIEFydGljbGUiPjE3PC9yZWYt
dHlwZT48YXV0aC1hZGRyZXNzPlVuaXZlcnNpdHkgb2YgV2FsZXMgQ29sbGVnZSBvZiBNZWRpY2lu
ZSwgRGVwYXJ0bWVudCBvZiBQc3ljaG9sb2dpY2FsIE1lZGljaW5lLCBDYXJkaWZmLCBXYWxlcywg
VUsuPC9hdXRoLWFkZHJlc3M+PHJlbW90ZS1kYXRhYmFzZS1wcm92aWRlcj5OTE08L3JlbW90ZS1k
YXRhYmFzZS1wcm92aWRlcj48cmVjLW51bWJlcj4xNjwvcmVjLW51bWJlcj48bGFzdC11cGRhdGVk
LWRhdGUgZm9ybWF0PSJ1dGMiPjE1OTAyNDgzMTc8L2xhc3QtdXBkYXRlZC1kYXRlPjxhY2Nlc3Np
b24tbnVtPjEyMzU2NjU0PC9hY2Nlc3Npb24tbnVtPjxlbGVjdHJvbmljLXJlc291cmNlLW51bT4x
MC4xMTkyL2JqcC4xODEuNC4yODQ8L2VsZWN0cm9uaWMtcmVzb3VyY2UtbnVtPjx2b2x1bWU+MTgx
PC92b2x1bWU+PC9yZWNvcmQ+PC9DaXRlPjwvRW5kTm90ZT4A
</w:fldData>
        </w:fldChar>
      </w:r>
      <w:r w:rsidR="009B48CB">
        <w:rPr>
          <w:rFonts w:ascii="Times New Roman" w:hAnsi="Times New Roman" w:cs="Times New Roman"/>
        </w:rPr>
        <w:instrText xml:space="preserve"> ADDIN EN.CITE </w:instrText>
      </w:r>
      <w:r w:rsidR="009B48CB">
        <w:rPr>
          <w:rFonts w:ascii="Times New Roman" w:hAnsi="Times New Roman" w:cs="Times New Roman"/>
        </w:rPr>
        <w:fldChar w:fldCharType="begin">
          <w:fldData xml:space="preserve">PEVuZE5vdGU+PENpdGU+PEF1dGhvcj5NY0ludHlyZTwvQXV0aG9yPjxZZWFyPjIwMTQ8L1llYXI+
PElEVGV4dD5UcmVhdG1lbnQtcmVzaXN0YW50IGRlcHJlc3Npb246IGRlZmluaXRpb25zLCByZXZp
ZXcgb2YgdGhlIGV2aWRlbmNlLCBhbmQgYWxnb3JpdGhtaWMgYXBwcm9hY2g8L0lEVGV4dD48RGlz
cGxheVRleHQ+KE1jSW50eXJlPHN0eWxlIGZhY2U9Iml0YWxpYyI+IGV0IGFsLjwvc3R5bGU+LCAy
MDE0OyBDb29wZXI8c3R5bGUgZmFjZT0iaXRhbGljIj4gZXQgYWwuPC9zdHlsZT4sIDIwMTE7IFN0
aW1wc29uLCBBZ3Jhd2FsIGFuZCBMZXdpcywgMjAwMik8L0Rpc3BsYXlUZXh0PjxyZWNvcmQ+PGRh
dGVzPjxwdWItZGF0ZXM+PGRhdGU+TWFyPC9kYXRlPjwvcHViLWRhdGVzPjx5ZWFyPjIwMTQ8L3ll
YXI+PC9kYXRlcz48a2V5d29yZHM+PGtleXdvcmQ+QWR1bHQ8L2tleXdvcmQ+PGtleXdvcmQ+QWxn
b3JpdGhtczwva2V5d29yZD48a2V5d29yZD5EZXByZXNzaXZlIERpc29yZGVyLCBNYWpvci9kaWFn
bm9zaXMvKnRoZXJhcHk8L2tleXdvcmQ+PGtleXdvcmQ+RGVwcmVzc2l2ZSBEaXNvcmRlciwgVHJl
YXRtZW50LVJlc2lzdGFudC9kaWFnbm9zaXMvKnRoZXJhcHk8L2tleXdvcmQ+PGtleXdvcmQ+SHVt
YW5zPC9rZXl3b3JkPjxrZXl3b3JkPkF0eXBpY2FsIGFudGlwc3ljaG90aWNzPC9rZXl3b3JkPjxr
ZXl3b3JkPkF1Z21lbnRhdGlvbjwva2V5d29yZD48a2V5d29yZD5Db21iaW5hdGlvbjwva2V5d29y
ZD48a2V5d29yZD5MaXRoaXVtPC9rZXl3b3JkPjxrZXl3b3JkPk1ham9yIGRlcHJlc3NpdmUgZGlz
b3JkZXI8L2tleXdvcmQ+PGtleXdvcmQ+VHJlYXRtZW50LXJlc2lzdGFudCBkZXByZXNzaW9uIChU
UkQpPC9rZXl3b3JkPjwva2V5d29yZHM+PGlzYm4+MDE2NS0wMzI3PC9pc2JuPjx0aXRsZXM+PHRp
dGxlPlRyZWF0bWVudC1yZXNpc3RhbnQgZGVwcmVzc2lvbjogZGVmaW5pdGlvbnMsIHJldmlldyBv
ZiB0aGUgZXZpZGVuY2UsIGFuZCBhbGdvcml0aG1pYyBhcHByb2FjaDwvdGl0bGU+PHNlY29uZGFy
eS10aXRsZT5KIEFmZmVjdCBEaXNvcmQ8L3NlY29uZGFyeS10aXRsZT48L3RpdGxlcz48cGFnZXM+
MS03PC9wYWdlcz48Y29udHJpYnV0b3JzPjxhdXRob3JzPjxhdXRob3I+TWNJbnR5cmUsIFIuIFMu
PC9hdXRob3I+PGF1dGhvcj5GaWx0ZWF1LCBNLiBKLjwvYXV0aG9yPjxhdXRob3I+TWFydGluLCBM
LjwvYXV0aG9yPjxhdXRob3I+UGF0cnksIFMuPC9hdXRob3I+PGF1dGhvcj5DYXJ2YWxobywgQS48
L2F1dGhvcj48YXV0aG9yPkNoYSwgRC4gUy48L2F1dGhvcj48YXV0aG9yPkJhcmFrYXQsIE0uPC9h
dXRob3I+PGF1dGhvcj5NaWd1ZWxleiwgTS48L2F1dGhvcj48L2F1dGhvcnM+PC9jb250cmlidXRv
cnM+PGVkaXRpb24+MjAxMy8xMi8xMDwvZWRpdGlvbj48bGFuZ3VhZ2U+ZW5nPC9sYW5ndWFnZT48
YWRkZWQtZGF0ZSBmb3JtYXQ9InV0YyI+MTU5MDI0ODIxNzwvYWRkZWQtZGF0ZT48cmVmLXR5cGUg
bmFtZT0iSm91cm5hbCBBcnRpY2xlIj4xNzwvcmVmLXR5cGU+PGF1dGgtYWRkcmVzcz5JbnN0aXR1
dGUgb2YgTWVkaWNhbCBTY2llbmNlLCBVbml2ZXJzaXR5IG9mIFRvcm9udG8sIFRvcm9udG8sIE9O
LCBDYW5hZGEmI3hEO01vb2QgRGlzb3JkZXJzIFBzeWNob3BoYXJtYWNvbG9neSBVbml0LCBVbml2
ZXJzaXR5IEhlYWx0aCBOZXR3b3JrLCAzOTkgQmF0aHVyc3QgU3RyZWV0LCBUb3JvbnRvLCBPTiwg
Q2FuYWRhIE01VCAyUzgmI3hEO0RlcGFydG1lbnQgb2YgUHN5Y2hpYXRyeSwgVW5pdmVyc2l0eSBv
ZiBUb3JvbnRvLCBUb3JvbnRvLCBPTiwgQ2FuYWRhJiN4RDtEZXBhcnRtZW50IG9mIFBoYXJtYWNv
bG9neSwgVW5pdmVyc2l0eSBvZiBUb3JvbnRvLCBUb3JvbnRvLCBPTiwgQ2FuYWRhLiBFbGVjdHJv
bmljIGFkZHJlc3M6IHJvZ2VyLm1jaW50eXJlQHVobi5jYS4mI3hEO0RlcGFydG1lbnQgb2YgUHN5
Y2hpYXRyeSwgTGF2YWwgVW5pdmVyc2l0eSwgUXXDqWJlYyBDaXR5LCBRQywgQ2FuYWRhJiN4RDtM
YXZhbCBVbml2ZXJzaXR5IFJvYmVydC1HaWZmYXJkIFJlc2VhcmNoIENlbnRyZSwgUXXDqWJlYyBD
aXR5LCBRQywgQ2FuYWRhJiN4RDtDbGluaXF1ZSBNYXJpZS1GaXR6YmFjaCwgUXXDqWJlYyBDaXR5
LCBRQywgQ2FuYWRhLiYjeEQ7RGVwYXJ0bWVudCBvZiBQc3ljaGlhdHJ5LCBNY01hc3RlciBVbml2
ZXJzaXR5LCBIYW1pbHRvbiwgT04sIENhbmFkYS4mI3hEO0RlcGFydG1lbnQgb2YgUHN5Y2hpYXRy
eSwgTGF2YWwgVW5pdmVyc2l0eSwgUXXDqWJlYyBDaXR5LCBRQywgQ2FuYWRhJiN4RDtEZXBhcnRt
ZW50IG9mIFBzeWNoaWF0cnksIFVuaXZlcnNpdHkgb2YgTW9udHJlYWwsIE1vbnRyZWFsLCBRQywg
Q2FuYWRhLiYjeEQ7TW9vZCBEaXNvcmRlcnMgUHN5Y2hvcGhhcm1hY29sb2d5IFVuaXQsIFVuaXZl
cnNpdHkgSGVhbHRoIE5ldHdvcmssIDM5OSBCYXRodXJzdCBTdHJlZXQsIFRvcm9udG8sIE9OLCBD
YW5hZGEgTTVUIDJTOCYjeEQ7UHN5Y2hpYXRyeSBSZXNlYXJjaCBHcm91cCwgRmVkZXJhbCBVbml2
ZXJzaXR5IG9mIENlYXLDoSwgRmFjdWx0eSBvZiBNZWRpY2luZSwgRm9ydGFsZXphLCBDZWFyw6Es
IEJyYXppbC4mI3hEO0luc3RpdHV0ZSBvZiBNZWRpY2FsIFNjaWVuY2UsIFVuaXZlcnNpdHkgb2Yg
VG9yb250bywgVG9yb250bywgT04sIENhbmFkYSYjeEQ7TW9vZCBEaXNvcmRlcnMgUHN5Y2hvcGhh
cm1hY29sb2d5IFVuaXQsIFVuaXZlcnNpdHkgSGVhbHRoIE5ldHdvcmssIDM5OSBCYXRodXJzdCBT
dHJlZXQsIFRvcm9udG8sIE9OLCBDYW5hZGEgTTVUIDJTOC4mI3hEO0JyaXN0b2wtTXllcnMgU3F1
aWJiIENhbmFkYSwgTW9udHJlYWwsIFFDLCBDYW5hZGEuPC9hdXRoLWFkZHJlc3M+PHJlbW90ZS1k
YXRhYmFzZS1wcm92aWRlcj5OTE08L3JlbW90ZS1kYXRhYmFzZS1wcm92aWRlcj48cmVjLW51bWJl
cj4xNDwvcmVjLW51bWJlcj48bGFzdC11cGRhdGVkLWRhdGUgZm9ybWF0PSJ1dGMiPjE1OTAyNDgy
MTc8L2xhc3QtdXBkYXRlZC1kYXRlPjxhY2Nlc3Npb24tbnVtPjI0MzE0OTI2PC9hY2Nlc3Npb24t
bnVtPjxlbGVjdHJvbmljLXJlc291cmNlLW51bT4xMC4xMDE2L2ouamFkLjIwMTMuMTAuMDQzPC9l
bGVjdHJvbmljLXJlc291cmNlLW51bT48dm9sdW1lPjE1Njwvdm9sdW1lPjwvcmVjb3JkPjwvQ2l0
ZT48Q2l0ZT48QXV0aG9yPkNvb3BlcjwvQXV0aG9yPjxZZWFyPjIwMTE8L1llYXI+PElEVGV4dD5B
IHN5c3RlbWF0aWMgcmV2aWV3IG9mIHRyZWF0bWVudHMgZm9yIHJlZnJhY3RvcnkgZGVwcmVzc2lv
biBpbiBvbGRlciBwZW9wbGU8L0lEVGV4dD48cmVjb3JkPjxkYXRlcz48cHViLWRhdGVzPjxkYXRl
Pkp1bDwvZGF0ZT48L3B1Yi1kYXRlcz48eWVhcj4yMDExPC95ZWFyPjwvZGF0ZXM+PGtleXdvcmRz
PjxrZXl3b3JkPkFkdWx0PC9rZXl3b3JkPjxrZXl3b3JkPkFnZSBGYWN0b3JzPC9rZXl3b3JkPjxr
ZXl3b3JkPkFnZWQ8L2tleXdvcmQ+PGtleXdvcmQ+QW50aWRlcHJlc3NpdmUgQWdlbnRzLyp0aGVy
YXBldXRpYyB1c2U8L2tleXdvcmQ+PGtleXdvcmQ+Q2xpbmljYWwgVHJpYWxzIGFzIFRvcGljL3N0
YW5kYXJkcy9zdGF0aXN0aWNzICZhbXA7IG51bWVyaWNhbCBkYXRhPC9rZXl3b3JkPjxrZXl3b3Jk
PkRlcHJlc3NpdmUgRGlzb3JkZXIsIE1ham9yLypkcnVnIHRoZXJhcHkvcHN5Y2hvbG9neS90aGVy
YXB5PC9rZXl3b3JkPjxrZXl3b3JkPkRydWcgUmVzaXN0YW5jZTwva2V5d29yZD48a2V5d29yZD5E
cnVnIFRoZXJhcHksIENvbWJpbmF0aW9uPC9rZXl3b3JkPjxrZXl3b3JkPkV2aWRlbmNlLUJhc2Vk
IE1lZGljaW5lPC9rZXl3b3JkPjxrZXl3b3JkPkZlbWFsZTwva2V5d29yZD48a2V5d29yZD5IdW1h
bnM8L2tleXdvcmQ+PGtleXdvcmQ+TGl0aGl1bSBDb21wb3VuZHMvdGhlcmFwZXV0aWMgdXNlPC9r
ZXl3b3JkPjxrZXl3b3JkPk1hbGU8L2tleXdvcmQ+PGtleXdvcmQ+TWV0YS1BbmFseXNpcyBhcyBU
b3BpYzwva2V5d29yZD48a2V5d29yZD5NaWRkbGUgQWdlZDwva2V5d29yZD48a2V5d29yZD5Qb2x5
cGhhcm1hY3k8L2tleXdvcmQ+PGtleXdvcmQ+UmFuZG9taXplZCBDb250cm9sbGVkIFRyaWFscyBh
cyBUb3BpYy9tZXRob2RzL3N0YW5kYXJkczwva2V5d29yZD48a2V5d29yZD5SZXNlYXJjaCBEZXNp
Z24vc3RhbmRhcmRzPC9rZXl3b3JkPjxrZXl3b3JkPlRyZWF0bWVudCBPdXRjb21lPC9rZXl3b3Jk
Pjwva2V5d29yZHM+PGlzYm4+MDAwMi05NTN4PC9pc2JuPjx0aXRsZXM+PHRpdGxlPkEgc3lzdGVt
YXRpYyByZXZpZXcgb2YgdHJlYXRtZW50cyBmb3IgcmVmcmFjdG9yeSBkZXByZXNzaW9uIGluIG9s
ZGVyIHBlb3BsZTwvdGl0bGU+PHNlY29uZGFyeS10aXRsZT5BbSBKIFBzeWNoaWF0cnk8L3NlY29u
ZGFyeS10aXRsZT48L3RpdGxlcz48cGFnZXM+NjgxLTg8L3BhZ2VzPjxudW1iZXI+NzwvbnVtYmVy
Pjxjb250cmlidXRvcnM+PGF1dGhvcnM+PGF1dGhvcj5Db29wZXIsIEMuPC9hdXRob3I+PGF1dGhv
cj5LYXRvbmEsIEMuPC9hdXRob3I+PGF1dGhvcj5MeWtldHNvcywgSy48L2F1dGhvcj48YXV0aG9y
PkJsYXplciwgRC48L2F1dGhvcj48YXV0aG9yPkJyb2RhdHksIEguPC9hdXRob3I+PGF1dGhvcj5S
YWJpbnMsIFAuPC9hdXRob3I+PGF1dGhvcj5kZSBNZW5kb27Dp2EgTGltYSwgQy4gQS48L2F1dGhv
cj48YXV0aG9yPkxpdmluZ3N0b24sIEcuPC9hdXRob3I+PC9hdXRob3JzPjwvY29udHJpYnV0b3Jz
PjxlZGl0aW9uPjIwMTEvMDQvMDI8L2VkaXRpb24+PGxhbmd1YWdlPmVuZzwvbGFuZ3VhZ2U+PGFk
ZGVkLWRhdGUgZm9ybWF0PSJ1dGMiPjE1OTAyNDgyNjg8L2FkZGVkLWRhdGU+PHJlZi10eXBlIG5h
bWU9IkpvdXJuYWwgQXJ0aWNsZSI+MTc8L3JlZi10eXBlPjxhdXRoLWFkZHJlc3M+RGVwYXJ0bWVu
dCBvZiBNZW50YWwgSGVhbHRoIFNjaWVuY2VzLCBVbml2ZXJzaXR5IENvbGxlZ2UgTG9uZG9uLCBV
Sy4gYy5jb29wZXJAdWNsLmFjLnVrPC9hdXRoLWFkZHJlc3M+PHJlbW90ZS1kYXRhYmFzZS1wcm92
aWRlcj5OTE08L3JlbW90ZS1kYXRhYmFzZS1wcm92aWRlcj48cmVjLW51bWJlcj4xNTwvcmVjLW51
bWJlcj48bGFzdC11cGRhdGVkLWRhdGUgZm9ybWF0PSJ1dGMiPjE1OTAyNDgyNjg8L2xhc3QtdXBk
YXRlZC1kYXRlPjxhY2Nlc3Npb24tbnVtPjIxNDU0OTE5PC9hY2Nlc3Npb24tbnVtPjxlbGVjdHJv
bmljLXJlc291cmNlLW51bT4xMC4xMTc2L2FwcGkuYWpwLjIwMTEuMTAwODExNjU8L2VsZWN0cm9u
aWMtcmVzb3VyY2UtbnVtPjx2b2x1bWU+MTY4PC92b2x1bWU+PC9yZWNvcmQ+PC9DaXRlPjxDaXRl
PjxBdXRob3I+U3RpbXBzb248L0F1dGhvcj48WWVhcj4yMDAyPC9ZZWFyPjxJRFRleHQ+UmFuZG9t
aXNlZCBjb250cm9sbGVkIHRyaWFscyBpbnZlc3RpZ2F0aW5nIHBoYXJtYWNvbG9naWNhbCBhbmQg
cHN5Y2hvbG9naWNhbCBpbnRlcnZlbnRpb25zIGZvciB0cmVhdG1lbnQtcmVmcmFjdG9yeSBkZXBy
ZXNzaW9uLiBTeXN0ZW1hdGljIHJldmlldzwvSURUZXh0PjxyZWNvcmQ+PGRhdGVzPjxwdWItZGF0
ZXM+PGRhdGU+T2N0PC9kYXRlPjwvcHViLWRhdGVzPjx5ZWFyPjIwMDI8L3llYXI+PC9kYXRlcz48
a2V5d29yZHM+PGtleXdvcmQ+QW50aWRlcHJlc3NpdmUgQWdlbnRzLyp0aGVyYXBldXRpYyB1c2U8
L2tleXdvcmQ+PGtleXdvcmQ+QW50aW1hbmljIEFnZW50cy90aGVyYXBldXRpYyB1c2U8L2tleXdv
cmQ+PGtleXdvcmQ+RGVwcmVzc2l2ZSBEaXNvcmRlci8qZHJ1ZyB0aGVyYXB5PC9rZXl3b3JkPjxr
ZXl3b3JkPkh1bWFuczwva2V5d29yZD48a2V5d29yZD5MaXRoaXVtIENobG9yaWRlL3RoZXJhcGV1
dGljIHVzZTwva2V5d29yZD48a2V5d29yZD4qUmFuZG9taXplZCBDb250cm9sbGVkIFRyaWFscyBh
cyBUb3BpYzwva2V5d29yZD48a2V5d29yZD5SZXNlYXJjaCBEZXNpZ248L2tleXdvcmQ+PC9rZXl3
b3Jkcz48aXNibj4wMDA3LTEyNTAgKFByaW50KSYjeEQ7MDAwNy0xMjUwPC9pc2JuPjx0aXRsZXM+
PHRpdGxlPlJhbmRvbWlzZWQgY29udHJvbGxlZCB0cmlhbHMgaW52ZXN0aWdhdGluZyBwaGFybWFj
b2xvZ2ljYWwgYW5kIHBzeWNob2xvZ2ljYWwgaW50ZXJ2ZW50aW9ucyBmb3IgdHJlYXRtZW50LXJl
ZnJhY3RvcnkgZGVwcmVzc2lvbi4gU3lzdGVtYXRpYyByZXZpZXc8L3RpdGxlPjxzZWNvbmRhcnkt
dGl0bGU+QnIgSiBQc3ljaGlhdHJ5PC9zZWNvbmRhcnktdGl0bGU+PC90aXRsZXM+PHBhZ2VzPjI4
NC05NDwvcGFnZXM+PGNvbnRyaWJ1dG9ycz48YXV0aG9ycz48YXV0aG9yPlN0aW1wc29uLCBOLjwv
YXV0aG9yPjxhdXRob3I+QWdyYXdhbCwgTi48L2F1dGhvcj48YXV0aG9yPkxld2lzLCBHLjwvYXV0
aG9yPjwvYXV0aG9ycz48L2NvbnRyaWJ1dG9ycz48ZWRpdGlvbj4yMDAyLzEwLzAzPC9lZGl0aW9u
PjxsYW5ndWFnZT5lbmc8L2xhbmd1YWdlPjxhZGRlZC1kYXRlIGZvcm1hdD0idXRjIj4xNTkwMjQ4
MzE3PC9hZGRlZC1kYXRlPjxyZWYtdHlwZSBuYW1lPSJKb3VybmFsIEFydGljbGUiPjE3PC9yZWYt
dHlwZT48YXV0aC1hZGRyZXNzPlVuaXZlcnNpdHkgb2YgV2FsZXMgQ29sbGVnZSBvZiBNZWRpY2lu
ZSwgRGVwYXJ0bWVudCBvZiBQc3ljaG9sb2dpY2FsIE1lZGljaW5lLCBDYXJkaWZmLCBXYWxlcywg
VUsuPC9hdXRoLWFkZHJlc3M+PHJlbW90ZS1kYXRhYmFzZS1wcm92aWRlcj5OTE08L3JlbW90ZS1k
YXRhYmFzZS1wcm92aWRlcj48cmVjLW51bWJlcj4xNjwvcmVjLW51bWJlcj48bGFzdC11cGRhdGVk
LWRhdGUgZm9ybWF0PSJ1dGMiPjE1OTAyNDgzMTc8L2xhc3QtdXBkYXRlZC1kYXRlPjxhY2Nlc3Np
b24tbnVtPjEyMzU2NjU0PC9hY2Nlc3Npb24tbnVtPjxlbGVjdHJvbmljLXJlc291cmNlLW51bT4x
MC4xMTkyL2JqcC4xODEuNC4yODQ8L2VsZWN0cm9uaWMtcmVzb3VyY2UtbnVtPjx2b2x1bWU+MTgx
PC92b2x1bWU+PC9yZWNvcmQ+PC9DaXRlPjwvRW5kTm90ZT4A
</w:fldData>
        </w:fldChar>
      </w:r>
      <w:r w:rsidR="009B48CB">
        <w:rPr>
          <w:rFonts w:ascii="Times New Roman" w:hAnsi="Times New Roman" w:cs="Times New Roman"/>
        </w:rPr>
        <w:instrText xml:space="preserve"> ADDIN EN.CITE.DATA </w:instrText>
      </w:r>
      <w:r w:rsidR="009B48CB">
        <w:rPr>
          <w:rFonts w:ascii="Times New Roman" w:hAnsi="Times New Roman" w:cs="Times New Roman"/>
        </w:rPr>
      </w:r>
      <w:r w:rsidR="009B48CB">
        <w:rPr>
          <w:rFonts w:ascii="Times New Roman" w:hAnsi="Times New Roman" w:cs="Times New Roman"/>
        </w:rPr>
        <w:fldChar w:fldCharType="end"/>
      </w:r>
      <w:r w:rsidR="009B48CB">
        <w:rPr>
          <w:rFonts w:ascii="Times New Roman" w:hAnsi="Times New Roman" w:cs="Times New Roman"/>
        </w:rPr>
      </w:r>
      <w:r w:rsidR="009B48CB">
        <w:rPr>
          <w:rFonts w:ascii="Times New Roman" w:hAnsi="Times New Roman" w:cs="Times New Roman"/>
        </w:rPr>
        <w:fldChar w:fldCharType="separate"/>
      </w:r>
      <w:r w:rsidR="009B48CB">
        <w:rPr>
          <w:rFonts w:ascii="Times New Roman" w:hAnsi="Times New Roman" w:cs="Times New Roman"/>
          <w:noProof/>
        </w:rPr>
        <w:t>(McIntyre</w:t>
      </w:r>
      <w:r w:rsidR="009B48CB" w:rsidRPr="008D18AA">
        <w:rPr>
          <w:rFonts w:ascii="Times New Roman" w:hAnsi="Times New Roman" w:cs="Times New Roman"/>
          <w:i/>
          <w:noProof/>
        </w:rPr>
        <w:t xml:space="preserve"> </w:t>
      </w:r>
      <w:r w:rsidR="009B48CB">
        <w:rPr>
          <w:rFonts w:ascii="Times New Roman" w:hAnsi="Times New Roman" w:cs="Times New Roman"/>
          <w:noProof/>
        </w:rPr>
        <w:t>2014; Cooper</w:t>
      </w:r>
      <w:r w:rsidR="009B48CB" w:rsidRPr="008D18AA">
        <w:rPr>
          <w:rFonts w:ascii="Times New Roman" w:hAnsi="Times New Roman" w:cs="Times New Roman"/>
          <w:i/>
          <w:noProof/>
        </w:rPr>
        <w:t xml:space="preserve"> </w:t>
      </w:r>
      <w:r w:rsidR="009B48CB">
        <w:rPr>
          <w:rFonts w:ascii="Times New Roman" w:hAnsi="Times New Roman" w:cs="Times New Roman"/>
          <w:noProof/>
        </w:rPr>
        <w:t>2011; Stimpson, 2002)</w:t>
      </w:r>
      <w:r w:rsidR="009B48CB">
        <w:rPr>
          <w:rFonts w:ascii="Times New Roman" w:hAnsi="Times New Roman" w:cs="Times New Roman"/>
        </w:rPr>
        <w:fldChar w:fldCharType="end"/>
      </w:r>
      <w:r w:rsidR="009B48CB" w:rsidRPr="00501243">
        <w:rPr>
          <w:rFonts w:ascii="Times New Roman" w:hAnsi="Times New Roman" w:cs="Times New Roman"/>
        </w:rPr>
        <w:t>.</w:t>
      </w:r>
      <w:r w:rsidR="00084215">
        <w:rPr>
          <w:rFonts w:ascii="Times New Roman" w:hAnsi="Times New Roman" w:cs="Times New Roman"/>
        </w:rPr>
        <w:t xml:space="preserve"> </w:t>
      </w:r>
      <w:bookmarkStart w:id="0" w:name="_Hlk44697576"/>
      <w:r w:rsidR="00673A0D" w:rsidRPr="0024500F">
        <w:rPr>
          <w:rFonts w:ascii="Times New Roman" w:hAnsi="Times New Roman" w:cs="Times New Roman"/>
        </w:rPr>
        <w:t>G</w:t>
      </w:r>
      <w:r w:rsidR="00811AEF" w:rsidRPr="0024500F">
        <w:rPr>
          <w:rFonts w:ascii="Times New Roman" w:hAnsi="Times New Roman" w:cs="Times New Roman"/>
        </w:rPr>
        <w:t>iven</w:t>
      </w:r>
      <w:r w:rsidR="00084215">
        <w:rPr>
          <w:rFonts w:ascii="Times New Roman" w:hAnsi="Times New Roman" w:cs="Times New Roman"/>
        </w:rPr>
        <w:t xml:space="preserve"> also</w:t>
      </w:r>
      <w:r w:rsidR="00811AEF" w:rsidRPr="00084215">
        <w:rPr>
          <w:rFonts w:ascii="Times New Roman" w:hAnsi="Times New Roman" w:cs="Times New Roman"/>
        </w:rPr>
        <w:t xml:space="preserve"> </w:t>
      </w:r>
      <w:r w:rsidR="00084215" w:rsidRPr="0024500F">
        <w:rPr>
          <w:rFonts w:ascii="Times New Roman" w:hAnsi="Times New Roman" w:cs="Times New Roman"/>
        </w:rPr>
        <w:t xml:space="preserve">the suggested preference for </w:t>
      </w:r>
      <w:r w:rsidR="00811AEF" w:rsidRPr="0024500F">
        <w:rPr>
          <w:rFonts w:ascii="Times New Roman" w:hAnsi="Times New Roman" w:cs="Times New Roman"/>
        </w:rPr>
        <w:t>p</w:t>
      </w:r>
      <w:r w:rsidR="007A7E32" w:rsidRPr="0024500F">
        <w:rPr>
          <w:rFonts w:ascii="Times New Roman" w:hAnsi="Times New Roman" w:cs="Times New Roman"/>
        </w:rPr>
        <w:t xml:space="preserve">sychological therapies </w:t>
      </w:r>
      <w:r w:rsidR="00084215" w:rsidRPr="0024500F">
        <w:rPr>
          <w:rFonts w:ascii="Times New Roman" w:hAnsi="Times New Roman" w:cs="Times New Roman"/>
        </w:rPr>
        <w:t xml:space="preserve">over medication in certain patient groups </w:t>
      </w:r>
      <w:r w:rsidR="00673A0D" w:rsidRPr="00084215">
        <w:rPr>
          <w:rFonts w:ascii="Times New Roman" w:hAnsi="Times New Roman" w:cs="Times New Roman"/>
        </w:rPr>
        <w:fldChar w:fldCharType="begin"/>
      </w:r>
      <w:r w:rsidR="00673A0D" w:rsidRPr="0024500F">
        <w:rPr>
          <w:rFonts w:ascii="Times New Roman" w:hAnsi="Times New Roman" w:cs="Times New Roman"/>
        </w:rPr>
        <w:instrText xml:space="preserve"> ADDIN EN.CITE &lt;EndNote&gt;&lt;Cite&gt;&lt;Author&gt;McHugh&lt;/Author&gt;&lt;Year&gt;2013&lt;/Year&gt;&lt;IDText&gt;Patient preference for psychological vs pharmacologic treatment of psychiatric disorders: a meta-analytic review&lt;/IDText&gt;&lt;DisplayText&gt;(McHugh&lt;style face="italic"&gt; et al.&lt;/style&gt;, 2013)&lt;/DisplayText&gt;&lt;record&gt;&lt;dates&gt;&lt;pub-dates&gt;&lt;date&gt;Jun&lt;/date&gt;&lt;/pub-dates&gt;&lt;year&gt;2013&lt;/year&gt;&lt;/dates&gt;&lt;keywords&gt;&lt;keyword&gt;Age Factors&lt;/keyword&gt;&lt;keyword&gt;Clinical Trials as Topic/psychology&lt;/keyword&gt;&lt;keyword&gt;Female&lt;/keyword&gt;&lt;keyword&gt;Humans&lt;/keyword&gt;&lt;keyword&gt;Male&lt;/keyword&gt;&lt;keyword&gt;Mental Disorders/drug therapy/*psychology/therapy&lt;/keyword&gt;&lt;keyword&gt;Patient Preference/*psychology&lt;/keyword&gt;&lt;keyword&gt;*Psychotherapy&lt;/keyword&gt;&lt;keyword&gt;Psychotropic Drugs/*therapeutic use&lt;/keyword&gt;&lt;keyword&gt;Publication Bias&lt;/keyword&gt;&lt;keyword&gt;Sex Characteristics&lt;/keyword&gt;&lt;/keywords&gt;&lt;isbn&gt;0160-6689 (Print)&amp;#xD;0160-6689&lt;/isbn&gt;&lt;custom2&gt;PMC4156137&lt;/custom2&gt;&lt;titles&gt;&lt;title&gt;Patient preference for psychological vs pharmacologic treatment of psychiatric disorders: a meta-analytic review&lt;/title&gt;&lt;secondary-title&gt;J Clin Psychiatry&lt;/secondary-title&gt;&lt;/titles&gt;&lt;pages&gt;595-602&lt;/pages&gt;&lt;number&gt;6&lt;/number&gt;&lt;contributors&gt;&lt;authors&gt;&lt;author&gt;McHugh, R. K.&lt;/author&gt;&lt;author&gt;Whitton, S. W.&lt;/author&gt;&lt;author&gt;Peckham, A. D.&lt;/author&gt;&lt;author&gt;Welge, J. A.&lt;/author&gt;&lt;author&gt;Otto, M. W.&lt;/author&gt;&lt;/authors&gt;&lt;/contributors&gt;&lt;edition&gt;2013/07/12&lt;/edition&gt;&lt;language&gt;eng&lt;/language&gt;&lt;added-date format="utc"&gt;1590247464&lt;/added-date&gt;&lt;ref-type name="Journal Article"&gt;17&lt;/ref-type&gt;&lt;auth-address&gt;McLean Hospital, Proctor House 3 MS 222, 115 Mill St, Belmont, MA 02478, USA. kmchugh@mclean.harvard.edu&lt;/auth-address&gt;&lt;remote-database-provider&gt;NLM&lt;/remote-database-provider&gt;&lt;rec-number&gt;10&lt;/rec-number&gt;&lt;last-updated-date format="utc"&gt;1590247464&lt;/last-updated-date&gt;&lt;accession-num&gt;23842011&lt;/accession-num&gt;&lt;custom6&gt;NIHMS623724&lt;/custom6&gt;&lt;electronic-resource-num&gt;10.4088/JCP.12r07757&lt;/electronic-resource-num&gt;&lt;volume&gt;74&lt;/volume&gt;&lt;/record&gt;&lt;/Cite&gt;&lt;/EndNote&gt;</w:instrText>
      </w:r>
      <w:r w:rsidR="00673A0D" w:rsidRPr="00084215">
        <w:rPr>
          <w:rFonts w:ascii="Times New Roman" w:hAnsi="Times New Roman" w:cs="Times New Roman"/>
        </w:rPr>
        <w:fldChar w:fldCharType="separate"/>
      </w:r>
      <w:r w:rsidR="00673A0D" w:rsidRPr="00084215">
        <w:rPr>
          <w:rFonts w:ascii="Times New Roman" w:hAnsi="Times New Roman" w:cs="Times New Roman"/>
          <w:noProof/>
        </w:rPr>
        <w:t>(McHugh</w:t>
      </w:r>
      <w:r w:rsidR="00673A0D" w:rsidRPr="00483230">
        <w:rPr>
          <w:rFonts w:ascii="Times New Roman" w:hAnsi="Times New Roman" w:cs="Times New Roman"/>
          <w:i/>
          <w:noProof/>
        </w:rPr>
        <w:t xml:space="preserve"> </w:t>
      </w:r>
      <w:r w:rsidR="00673A0D" w:rsidRPr="00483230">
        <w:rPr>
          <w:rFonts w:ascii="Times New Roman" w:hAnsi="Times New Roman" w:cs="Times New Roman"/>
          <w:noProof/>
        </w:rPr>
        <w:t>2013)</w:t>
      </w:r>
      <w:r w:rsidR="00673A0D" w:rsidRPr="00084215">
        <w:rPr>
          <w:rFonts w:ascii="Times New Roman" w:hAnsi="Times New Roman" w:cs="Times New Roman"/>
        </w:rPr>
        <w:fldChar w:fldCharType="end"/>
      </w:r>
      <w:r w:rsidR="00673A0D" w:rsidRPr="00084215">
        <w:rPr>
          <w:rFonts w:ascii="Times New Roman" w:hAnsi="Times New Roman" w:cs="Times New Roman"/>
        </w:rPr>
        <w:t>, this is a pressing research question</w:t>
      </w:r>
      <w:r w:rsidR="00B33638" w:rsidRPr="00483230">
        <w:rPr>
          <w:rFonts w:ascii="Times New Roman" w:hAnsi="Times New Roman" w:cs="Times New Roman"/>
        </w:rPr>
        <w:t xml:space="preserve"> </w:t>
      </w:r>
      <w:r w:rsidR="00D15147" w:rsidRPr="00483230">
        <w:rPr>
          <w:rFonts w:ascii="Times New Roman" w:hAnsi="Times New Roman" w:cs="Times New Roman"/>
        </w:rPr>
        <w:t>.</w:t>
      </w:r>
      <w:r w:rsidR="00811AEF" w:rsidRPr="00483230">
        <w:rPr>
          <w:rFonts w:ascii="Times New Roman" w:hAnsi="Times New Roman" w:cs="Times New Roman"/>
        </w:rPr>
        <w:t xml:space="preserve"> </w:t>
      </w:r>
    </w:p>
    <w:bookmarkEnd w:id="0"/>
    <w:p w14:paraId="75D20AA7" w14:textId="725FCD16" w:rsidR="00986A88" w:rsidRPr="00501243" w:rsidRDefault="00986A88" w:rsidP="00501243">
      <w:pPr>
        <w:spacing w:line="360" w:lineRule="auto"/>
        <w:jc w:val="both"/>
        <w:rPr>
          <w:rFonts w:ascii="Times New Roman" w:hAnsi="Times New Roman" w:cs="Times New Roman"/>
        </w:rPr>
      </w:pPr>
    </w:p>
    <w:p w14:paraId="36FC179D" w14:textId="6367B8B1" w:rsidR="00E96FCD" w:rsidRPr="00E96FCD" w:rsidRDefault="001C473F" w:rsidP="00E96FCD">
      <w:pPr>
        <w:spacing w:line="360" w:lineRule="auto"/>
        <w:jc w:val="both"/>
        <w:rPr>
          <w:rFonts w:ascii="Times New Roman" w:hAnsi="Times New Roman" w:cs="Times New Roman"/>
        </w:rPr>
      </w:pPr>
      <w:r w:rsidRPr="00E96FCD">
        <w:rPr>
          <w:rFonts w:ascii="Times New Roman" w:hAnsi="Times New Roman" w:cs="Times New Roman"/>
        </w:rPr>
        <w:t>SUMMARY OF THIS MONTH’S COCHRANE REVIEW</w:t>
      </w:r>
    </w:p>
    <w:p w14:paraId="2B545D85" w14:textId="77777777" w:rsidR="002037E5" w:rsidRDefault="002037E5" w:rsidP="00E96FCD">
      <w:pPr>
        <w:spacing w:line="360" w:lineRule="auto"/>
        <w:jc w:val="both"/>
        <w:rPr>
          <w:rFonts w:ascii="Times New Roman" w:hAnsi="Times New Roman" w:cs="Times New Roman"/>
        </w:rPr>
      </w:pPr>
    </w:p>
    <w:p w14:paraId="40F6A9CC" w14:textId="20ACB4DD" w:rsidR="001D3727" w:rsidRDefault="00E96FCD" w:rsidP="00C37DBE">
      <w:pPr>
        <w:spacing w:line="360" w:lineRule="auto"/>
        <w:ind w:firstLine="720"/>
        <w:jc w:val="both"/>
        <w:rPr>
          <w:rFonts w:ascii="Times New Roman" w:hAnsi="Times New Roman" w:cs="Times New Roman"/>
        </w:rPr>
      </w:pPr>
      <w:r w:rsidRPr="00E96FCD">
        <w:rPr>
          <w:rFonts w:ascii="Times New Roman" w:hAnsi="Times New Roman" w:cs="Times New Roman"/>
        </w:rPr>
        <w:t xml:space="preserve">The review by </w:t>
      </w:r>
      <w:r>
        <w:rPr>
          <w:rFonts w:ascii="Times New Roman" w:hAnsi="Times New Roman" w:cs="Times New Roman"/>
        </w:rPr>
        <w:t>Ijaz</w:t>
      </w:r>
      <w:r w:rsidRPr="00E96FCD">
        <w:rPr>
          <w:rFonts w:ascii="Times New Roman" w:hAnsi="Times New Roman" w:cs="Times New Roman"/>
        </w:rPr>
        <w:t xml:space="preserve"> et al (</w:t>
      </w:r>
      <w:r w:rsidR="00D15147">
        <w:rPr>
          <w:rFonts w:ascii="Times New Roman" w:hAnsi="Times New Roman" w:cs="Times New Roman"/>
        </w:rPr>
        <w:fldChar w:fldCharType="begin">
          <w:fldData xml:space="preserve">PEVuZE5vdGU+PENpdGU+PEF1dGhvcj5JamF6PC9BdXRob3I+PFllYXI+MjAxODwvWWVhcj48SURU
ZXh0PlBzeWNob2xvZ2ljYWwgdGhlcmFwaWVzIGZvciB0cmVhdG1lbnQtcmVzaXN0YW50IGRlcHJl
c3Npb24gaW4gYWR1bHRzPC9JRFRleHQ+PERpc3BsYXlUZXh0PihJamF6PHN0eWxlIGZhY2U9Iml0
YWxpYyI+IGV0IGFsLjwvc3R5bGU+LCAyMDE4KTwvRGlzcGxheVRleHQ+PHJlY29yZD48ZGF0ZXM+
PHB1Yi1kYXRlcz48ZGF0ZT5NYXkgMTQ8L2RhdGU+PC9wdWItZGF0ZXM+PHllYXI+MjAxODwveWVh
cj48L2RhdGVzPjxrZXl3b3Jkcz48a2V5d29yZD5BZHVsdDwva2V5d29yZD48a2V5d29yZD5BZ2Vk
PC9rZXl3b3JkPjxrZXl3b3JkPkFudGlkZXByZXNzaXZlIEFnZW50cy90aGVyYXBldXRpYyB1c2U8
L2tleXdvcmQ+PGtleXdvcmQ+Q29nbml0aXZlIEJlaGF2aW9yYWwgVGhlcmFweTwva2V5d29yZD48
a2V5d29yZD5EZXByZXNzaW9uLyp0aGVyYXB5PC9rZXl3b3JkPjxrZXl3b3JkPkRydWcgUmVzaXN0
YW5jZTwva2V5d29yZD48a2V5d29yZD5GZW1hbGU8L2tleXdvcmQ+PGtleXdvcmQ+SHVtYW5zPC9r
ZXl3b3JkPjxrZXl3b3JkPk1hbGU8L2tleXdvcmQ+PGtleXdvcmQ+TWlkZGxlIEFnZWQ8L2tleXdv
cmQ+PGtleXdvcmQ+UHN5Y2hvdGhlcmFweS8qbWV0aG9kczwva2V5d29yZD48a2V5d29yZD5Qc3lj
aG90aGVyYXB5LCBHcm91cDwva2V5d29yZD48a2V5d29yZD5SYW5kb21pemVkIENvbnRyb2xsZWQg
VHJpYWxzIGFzIFRvcGljPC9rZXl3b3JkPjxrZXl3b3JkPllvdW5nIEFkdWx0PC9rZXl3b3JkPjwv
a2V5d29yZHM+PGlzYm4+MTM2MS02MTM3PC9pc2JuPjxjdXN0b20yPlBNQzY0OTQ2NTEgSFRB4oCQ
ZnVuZGVkIENvQmFsVCB0cmlhbCAoQ0JUIGFzIGFuIGFkanVuY3QgdG8gcGhhcm1hY290aGVyYXB5
IGZvciBUUkQgaW4gcHJpbWFyeSBjYXJlOiBJU1JDVE4zODIzMTYxMSksIGFuZCBESyBhbmQgR0wg
d2VyZSBQcmluY2lwYWwgSW52ZXN0aWdhdG9ycy4gTlcsIERLLCBhbmQgR0wgYXJlIGF1dGhvcnMg
b24gdHdvIG9mIHRoZSBzdHVkaWVzIGluY2x1ZGVkIGluIHRoaXMgcmV2aWV3IChXaWxlcyAyMDA3
OyBXaWxlcyAyMDE2KS4gUEQgYW5kIFNJIGhhdmUgbm8gY29uZmxpY3RzIHRvIGRlY2xhcmUuIENX
IGlzIGRlY2Vhc2VkOyBkZWNsYXJhdGlvbnMgb2YgaW50ZXJlc3QgcHVibGlzaGVkIGluIHRoZSBw
cm90b2NvbDogJnF1b3Q7Q1cgaGFzIG5vIGNvbmZsaWN0cyB0byBkZWNsYXJlJnF1b3Q7LjwvY3Vz
dG9tMj48dGl0bGVzPjx0aXRsZT5Qc3ljaG9sb2dpY2FsIHRoZXJhcGllcyBmb3IgdHJlYXRtZW50
LXJlc2lzdGFudCBkZXByZXNzaW9uIGluIGFkdWx0czwvdGl0bGU+PHNlY29uZGFyeS10aXRsZT5D
b2NocmFuZSBEYXRhYmFzZSBTeXN0IFJldjwvc2Vjb25kYXJ5LXRpdGxlPjwvdGl0bGVzPjxwYWdl
cz5DZDAxMDU1ODwvcGFnZXM+PG51bWJlcj41PC9udW1iZXI+PGNvbnRyaWJ1dG9ycz48YXV0aG9y
cz48YXV0aG9yPklqYXosIFMuPC9hdXRob3I+PGF1dGhvcj5EYXZpZXMsIFAuPC9hdXRob3I+PGF1
dGhvcj5XaWxsaWFtcywgQy4gSi48L2F1dGhvcj48YXV0aG9yPktlc3NsZXIsIEQuPC9hdXRob3I+
PGF1dGhvcj5MZXdpcywgRy48L2F1dGhvcj48YXV0aG9yPldpbGVzLCBOLjwvYXV0aG9yPjwvYXV0
aG9ycz48L2NvbnRyaWJ1dG9ycz48ZWRpdGlvbj4yMDE4LzA1LzE2PC9lZGl0aW9uPjxsYW5ndWFn
ZT5lbmc8L2xhbmd1YWdlPjxhZGRlZC1kYXRlIGZvcm1hdD0idXRjIj4xNTkwMjQ4NDc0PC9hZGRl
ZC1kYXRlPjxyZWYtdHlwZSBuYW1lPSJKb3VybmFsIEFydGljbGUiPjE3PC9yZWYtdHlwZT48YXV0
aC1hZGRyZXNzPk5JSFIgQ0xBSFJDIFdlc3QgYXQgVW5pdmVyc2l0eSBIb3NwaXRhbHMgQnJpc3Rv
bCBOSFMgRm91bmRhdGlvbiBUcnVzdCwgUG9wdWxhdGlvbiBIZWFsdGggU2NpZW5jZXMsIEJyaXN0
b2wgTWVkaWNhbCBTY2hvb2wsIFVuaXZlcnNpdHkgb2YgQnJpc3RvbCwgTGV3aW5zIE1lYWQsIFdo
aXRlZnJpYXJzIEJ1aWxkaW5nLCBCcmlzdG9sLCBVSywgQlMxIDJOVC48L2F1dGgtYWRkcmVzcz48
cmVtb3RlLWRhdGFiYXNlLXByb3ZpZGVyPk5MTTwvcmVtb3RlLWRhdGFiYXNlLXByb3ZpZGVyPjxy
ZWMtbnVtYmVyPjE3PC9yZWMtbnVtYmVyPjxsYXN0LXVwZGF0ZWQtZGF0ZSBmb3JtYXQ9InV0YyI+
MTU5MDI0ODQ3NDwvbGFzdC11cGRhdGVkLWRhdGU+PGFjY2Vzc2lvbi1udW0+Mjk3NjE0ODg8L2Fj
Y2Vzc2lvbi1udW0+PGVsZWN0cm9uaWMtcmVzb3VyY2UtbnVtPjEwLjEwMDIvMTQ2NTE4NTguQ0Qw
MTA1NTgucHViMjwvZWxlY3Ryb25pYy1yZXNvdXJjZS1udW0+PHZvbHVtZT41PC92b2x1bWU+PC9y
ZWNvcmQ+PC9DaXRlPjwvRW5kTm90ZT5=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JamF6PC9BdXRob3I+PFllYXI+MjAxODwvWWVhcj48SURU
ZXh0PlBzeWNob2xvZ2ljYWwgdGhlcmFwaWVzIGZvciB0cmVhdG1lbnQtcmVzaXN0YW50IGRlcHJl
c3Npb24gaW4gYWR1bHRzPC9JRFRleHQ+PERpc3BsYXlUZXh0PihJamF6PHN0eWxlIGZhY2U9Iml0
YWxpYyI+IGV0IGFsLjwvc3R5bGU+LCAyMDE4KTwvRGlzcGxheVRleHQ+PHJlY29yZD48ZGF0ZXM+
PHB1Yi1kYXRlcz48ZGF0ZT5NYXkgMTQ8L2RhdGU+PC9wdWItZGF0ZXM+PHllYXI+MjAxODwveWVh
cj48L2RhdGVzPjxrZXl3b3Jkcz48a2V5d29yZD5BZHVsdDwva2V5d29yZD48a2V5d29yZD5BZ2Vk
PC9rZXl3b3JkPjxrZXl3b3JkPkFudGlkZXByZXNzaXZlIEFnZW50cy90aGVyYXBldXRpYyB1c2U8
L2tleXdvcmQ+PGtleXdvcmQ+Q29nbml0aXZlIEJlaGF2aW9yYWwgVGhlcmFweTwva2V5d29yZD48
a2V5d29yZD5EZXByZXNzaW9uLyp0aGVyYXB5PC9rZXl3b3JkPjxrZXl3b3JkPkRydWcgUmVzaXN0
YW5jZTwva2V5d29yZD48a2V5d29yZD5GZW1hbGU8L2tleXdvcmQ+PGtleXdvcmQ+SHVtYW5zPC9r
ZXl3b3JkPjxrZXl3b3JkPk1hbGU8L2tleXdvcmQ+PGtleXdvcmQ+TWlkZGxlIEFnZWQ8L2tleXdv
cmQ+PGtleXdvcmQ+UHN5Y2hvdGhlcmFweS8qbWV0aG9kczwva2V5d29yZD48a2V5d29yZD5Qc3lj
aG90aGVyYXB5LCBHcm91cDwva2V5d29yZD48a2V5d29yZD5SYW5kb21pemVkIENvbnRyb2xsZWQg
VHJpYWxzIGFzIFRvcGljPC9rZXl3b3JkPjxrZXl3b3JkPllvdW5nIEFkdWx0PC9rZXl3b3JkPjwv
a2V5d29yZHM+PGlzYm4+MTM2MS02MTM3PC9pc2JuPjxjdXN0b20yPlBNQzY0OTQ2NTEgSFRB4oCQ
ZnVuZGVkIENvQmFsVCB0cmlhbCAoQ0JUIGFzIGFuIGFkanVuY3QgdG8gcGhhcm1hY290aGVyYXB5
IGZvciBUUkQgaW4gcHJpbWFyeSBjYXJlOiBJU1JDVE4zODIzMTYxMSksIGFuZCBESyBhbmQgR0wg
d2VyZSBQcmluY2lwYWwgSW52ZXN0aWdhdG9ycy4gTlcsIERLLCBhbmQgR0wgYXJlIGF1dGhvcnMg
b24gdHdvIG9mIHRoZSBzdHVkaWVzIGluY2x1ZGVkIGluIHRoaXMgcmV2aWV3IChXaWxlcyAyMDA3
OyBXaWxlcyAyMDE2KS4gUEQgYW5kIFNJIGhhdmUgbm8gY29uZmxpY3RzIHRvIGRlY2xhcmUuIENX
IGlzIGRlY2Vhc2VkOyBkZWNsYXJhdGlvbnMgb2YgaW50ZXJlc3QgcHVibGlzaGVkIGluIHRoZSBw
cm90b2NvbDogJnF1b3Q7Q1cgaGFzIG5vIGNvbmZsaWN0cyB0byBkZWNsYXJlJnF1b3Q7LjwvY3Vz
dG9tMj48dGl0bGVzPjx0aXRsZT5Qc3ljaG9sb2dpY2FsIHRoZXJhcGllcyBmb3IgdHJlYXRtZW50
LXJlc2lzdGFudCBkZXByZXNzaW9uIGluIGFkdWx0czwvdGl0bGU+PHNlY29uZGFyeS10aXRsZT5D
b2NocmFuZSBEYXRhYmFzZSBTeXN0IFJldjwvc2Vjb25kYXJ5LXRpdGxlPjwvdGl0bGVzPjxwYWdl
cz5DZDAxMDU1ODwvcGFnZXM+PG51bWJlcj41PC9udW1iZXI+PGNvbnRyaWJ1dG9ycz48YXV0aG9y
cz48YXV0aG9yPklqYXosIFMuPC9hdXRob3I+PGF1dGhvcj5EYXZpZXMsIFAuPC9hdXRob3I+PGF1
dGhvcj5XaWxsaWFtcywgQy4gSi48L2F1dGhvcj48YXV0aG9yPktlc3NsZXIsIEQuPC9hdXRob3I+
PGF1dGhvcj5MZXdpcywgRy48L2F1dGhvcj48YXV0aG9yPldpbGVzLCBOLjwvYXV0aG9yPjwvYXV0
aG9ycz48L2NvbnRyaWJ1dG9ycz48ZWRpdGlvbj4yMDE4LzA1LzE2PC9lZGl0aW9uPjxsYW5ndWFn
ZT5lbmc8L2xhbmd1YWdlPjxhZGRlZC1kYXRlIGZvcm1hdD0idXRjIj4xNTkwMjQ4NDc0PC9hZGRl
ZC1kYXRlPjxyZWYtdHlwZSBuYW1lPSJKb3VybmFsIEFydGljbGUiPjE3PC9yZWYtdHlwZT48YXV0
aC1hZGRyZXNzPk5JSFIgQ0xBSFJDIFdlc3QgYXQgVW5pdmVyc2l0eSBIb3NwaXRhbHMgQnJpc3Rv
bCBOSFMgRm91bmRhdGlvbiBUcnVzdCwgUG9wdWxhdGlvbiBIZWFsdGggU2NpZW5jZXMsIEJyaXN0
b2wgTWVkaWNhbCBTY2hvb2wsIFVuaXZlcnNpdHkgb2YgQnJpc3RvbCwgTGV3aW5zIE1lYWQsIFdo
aXRlZnJpYXJzIEJ1aWxkaW5nLCBCcmlzdG9sLCBVSywgQlMxIDJOVC48L2F1dGgtYWRkcmVzcz48
cmVtb3RlLWRhdGFiYXNlLXByb3ZpZGVyPk5MTTwvcmVtb3RlLWRhdGFiYXNlLXByb3ZpZGVyPjxy
ZWMtbnVtYmVyPjE3PC9yZWMtbnVtYmVyPjxsYXN0LXVwZGF0ZWQtZGF0ZSBmb3JtYXQ9InV0YyI+
MTU5MDI0ODQ3NDwvbGFzdC11cGRhdGVkLWRhdGU+PGFjY2Vzc2lvbi1udW0+Mjk3NjE0ODg8L2Fj
Y2Vzc2lvbi1udW0+PGVsZWN0cm9uaWMtcmVzb3VyY2UtbnVtPjEwLjEwMDIvMTQ2NTE4NTguQ0Qw
MTA1NTgucHViMjwvZWxlY3Ryb25pYy1yZXNvdXJjZS1udW0+PHZvbHVtZT41PC92b2x1bWU+PC9y
ZWNvcmQ+PC9DaXRlPjwvRW5kTm90ZT5=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D15147">
        <w:rPr>
          <w:rFonts w:ascii="Times New Roman" w:hAnsi="Times New Roman" w:cs="Times New Roman"/>
        </w:rPr>
      </w:r>
      <w:r w:rsidR="00D15147">
        <w:rPr>
          <w:rFonts w:ascii="Times New Roman" w:hAnsi="Times New Roman" w:cs="Times New Roman"/>
        </w:rPr>
        <w:fldChar w:fldCharType="separate"/>
      </w:r>
      <w:r w:rsidR="008D18AA">
        <w:rPr>
          <w:rFonts w:ascii="Times New Roman" w:hAnsi="Times New Roman" w:cs="Times New Roman"/>
          <w:noProof/>
        </w:rPr>
        <w:t>2018)</w:t>
      </w:r>
      <w:r w:rsidR="00D15147">
        <w:rPr>
          <w:rFonts w:ascii="Times New Roman" w:hAnsi="Times New Roman" w:cs="Times New Roman"/>
        </w:rPr>
        <w:fldChar w:fldCharType="end"/>
      </w:r>
      <w:r w:rsidRPr="00E96FCD">
        <w:rPr>
          <w:rFonts w:ascii="Times New Roman" w:hAnsi="Times New Roman" w:cs="Times New Roman"/>
        </w:rPr>
        <w:t xml:space="preserve"> in this month’s</w:t>
      </w:r>
      <w:r w:rsidR="001D3727">
        <w:rPr>
          <w:rFonts w:ascii="Times New Roman" w:hAnsi="Times New Roman" w:cs="Times New Roman"/>
        </w:rPr>
        <w:t xml:space="preserve"> </w:t>
      </w:r>
      <w:r w:rsidRPr="00E96FCD">
        <w:rPr>
          <w:rFonts w:ascii="Times New Roman" w:hAnsi="Times New Roman" w:cs="Times New Roman"/>
        </w:rPr>
        <w:t xml:space="preserve">Cochrane Corner includes </w:t>
      </w:r>
      <w:r w:rsidR="00584E09">
        <w:rPr>
          <w:rFonts w:ascii="Times New Roman" w:hAnsi="Times New Roman" w:cs="Times New Roman"/>
        </w:rPr>
        <w:t>six</w:t>
      </w:r>
      <w:r w:rsidR="001D3727">
        <w:rPr>
          <w:rFonts w:ascii="Times New Roman" w:hAnsi="Times New Roman" w:cs="Times New Roman"/>
        </w:rPr>
        <w:t xml:space="preserve"> </w:t>
      </w:r>
      <w:r w:rsidRPr="00E96FCD">
        <w:rPr>
          <w:rFonts w:ascii="Times New Roman" w:hAnsi="Times New Roman" w:cs="Times New Roman"/>
        </w:rPr>
        <w:t>RCTs</w:t>
      </w:r>
      <w:r w:rsidR="001D3727">
        <w:rPr>
          <w:rFonts w:ascii="Times New Roman" w:hAnsi="Times New Roman" w:cs="Times New Roman"/>
        </w:rPr>
        <w:t xml:space="preserve"> involving 698 participants with TRD.  The results showed that patients receiving augmentation of their index antidepressant treatment with psychotherapy </w:t>
      </w:r>
      <w:r w:rsidR="002037E5">
        <w:rPr>
          <w:rFonts w:ascii="Times New Roman" w:hAnsi="Times New Roman" w:cs="Times New Roman"/>
        </w:rPr>
        <w:t xml:space="preserve">had favourable outcomes for depressive symptoms, and for response and remission rates, over continued drug treatment alone, and no indication of poor </w:t>
      </w:r>
      <w:r w:rsidR="007910E5">
        <w:rPr>
          <w:rFonts w:ascii="Times New Roman" w:hAnsi="Times New Roman" w:cs="Times New Roman"/>
        </w:rPr>
        <w:t>acceptability</w:t>
      </w:r>
      <w:r w:rsidR="002037E5">
        <w:rPr>
          <w:rFonts w:ascii="Times New Roman" w:hAnsi="Times New Roman" w:cs="Times New Roman"/>
        </w:rPr>
        <w:t xml:space="preserve">. The strongest evidence was over short-term follow-up and further research is needed to guide clinical practice. </w:t>
      </w:r>
    </w:p>
    <w:p w14:paraId="0BED429A" w14:textId="77777777" w:rsidR="00E96FCD" w:rsidRDefault="00E96FCD" w:rsidP="00501243">
      <w:pPr>
        <w:spacing w:line="360" w:lineRule="auto"/>
        <w:jc w:val="both"/>
        <w:rPr>
          <w:rFonts w:ascii="Times New Roman" w:hAnsi="Times New Roman" w:cs="Times New Roman"/>
        </w:rPr>
      </w:pPr>
    </w:p>
    <w:p w14:paraId="4080FF59" w14:textId="40BFF31D" w:rsidR="006D6EA6" w:rsidRPr="00501243" w:rsidRDefault="00CA2C0B" w:rsidP="00501243">
      <w:pPr>
        <w:spacing w:line="360" w:lineRule="auto"/>
        <w:jc w:val="both"/>
        <w:rPr>
          <w:rFonts w:ascii="Times New Roman" w:hAnsi="Times New Roman" w:cs="Times New Roman"/>
        </w:rPr>
      </w:pPr>
      <w:r>
        <w:rPr>
          <w:rFonts w:ascii="Times New Roman" w:hAnsi="Times New Roman" w:cs="Times New Roman"/>
        </w:rPr>
        <w:t>AN OVERVIEW</w:t>
      </w:r>
      <w:r w:rsidRPr="00501243" w:rsidDel="00CA2C0B">
        <w:rPr>
          <w:rFonts w:ascii="Times New Roman" w:hAnsi="Times New Roman" w:cs="Times New Roman"/>
        </w:rPr>
        <w:t xml:space="preserve"> </w:t>
      </w:r>
      <w:r>
        <w:rPr>
          <w:rFonts w:ascii="Times New Roman" w:hAnsi="Times New Roman" w:cs="Times New Roman"/>
        </w:rPr>
        <w:t>OF PSYCHOTHERAPY IN TREATMENT RESISTANT DEPRESSION</w:t>
      </w:r>
    </w:p>
    <w:p w14:paraId="6E6EEE65" w14:textId="77777777" w:rsidR="00DC54D1" w:rsidRPr="00501243" w:rsidRDefault="00DC54D1" w:rsidP="00501243">
      <w:pPr>
        <w:spacing w:line="360" w:lineRule="auto"/>
        <w:jc w:val="both"/>
        <w:rPr>
          <w:rFonts w:ascii="Times New Roman" w:hAnsi="Times New Roman" w:cs="Times New Roman"/>
        </w:rPr>
      </w:pPr>
    </w:p>
    <w:p w14:paraId="7ECD7819" w14:textId="77777777" w:rsidR="005255E1" w:rsidRDefault="006D6EA6" w:rsidP="005255E1">
      <w:pPr>
        <w:spacing w:line="360" w:lineRule="auto"/>
        <w:ind w:firstLine="720"/>
        <w:jc w:val="both"/>
        <w:rPr>
          <w:rFonts w:ascii="Times New Roman" w:hAnsi="Times New Roman" w:cs="Times New Roman"/>
        </w:rPr>
      </w:pPr>
      <w:r w:rsidRPr="00501243">
        <w:rPr>
          <w:rFonts w:ascii="Times New Roman" w:hAnsi="Times New Roman" w:cs="Times New Roman"/>
        </w:rPr>
        <w:t xml:space="preserve">This review aimed to </w:t>
      </w:r>
      <w:r w:rsidR="003D0324">
        <w:rPr>
          <w:rFonts w:ascii="Times New Roman" w:hAnsi="Times New Roman" w:cs="Times New Roman"/>
        </w:rPr>
        <w:t>determine the effectiveness of</w:t>
      </w:r>
      <w:r w:rsidR="003D0324" w:rsidRPr="00501243">
        <w:rPr>
          <w:rFonts w:ascii="Times New Roman" w:hAnsi="Times New Roman" w:cs="Times New Roman"/>
        </w:rPr>
        <w:t xml:space="preserve"> </w:t>
      </w:r>
      <w:r w:rsidRPr="00501243">
        <w:rPr>
          <w:rFonts w:ascii="Times New Roman" w:hAnsi="Times New Roman" w:cs="Times New Roman"/>
        </w:rPr>
        <w:t>psychological therapy</w:t>
      </w:r>
      <w:r w:rsidR="003D0324">
        <w:rPr>
          <w:rFonts w:ascii="Times New Roman" w:hAnsi="Times New Roman" w:cs="Times New Roman"/>
        </w:rPr>
        <w:t xml:space="preserve"> as part of next-step </w:t>
      </w:r>
      <w:r w:rsidR="007628DF">
        <w:rPr>
          <w:rFonts w:ascii="Times New Roman" w:hAnsi="Times New Roman" w:cs="Times New Roman"/>
        </w:rPr>
        <w:t xml:space="preserve">treatment </w:t>
      </w:r>
      <w:r w:rsidR="003D0324">
        <w:rPr>
          <w:rFonts w:ascii="Times New Roman" w:hAnsi="Times New Roman" w:cs="Times New Roman"/>
        </w:rPr>
        <w:t xml:space="preserve">strategies in </w:t>
      </w:r>
      <w:r w:rsidR="003D0324" w:rsidRPr="00501243">
        <w:rPr>
          <w:rFonts w:ascii="Times New Roman" w:hAnsi="Times New Roman" w:cs="Times New Roman"/>
        </w:rPr>
        <w:t>adults (18 – 74 years)</w:t>
      </w:r>
      <w:r w:rsidR="003D0324">
        <w:rPr>
          <w:rFonts w:ascii="Times New Roman" w:hAnsi="Times New Roman" w:cs="Times New Roman"/>
        </w:rPr>
        <w:t xml:space="preserve"> with</w:t>
      </w:r>
      <w:r w:rsidR="007628DF">
        <w:rPr>
          <w:rFonts w:ascii="Times New Roman" w:hAnsi="Times New Roman" w:cs="Times New Roman"/>
        </w:rPr>
        <w:t xml:space="preserve"> TRD through meta-analysis </w:t>
      </w:r>
      <w:r w:rsidR="00BC5FFA">
        <w:rPr>
          <w:rFonts w:ascii="Times New Roman" w:hAnsi="Times New Roman" w:cs="Times New Roman"/>
        </w:rPr>
        <w:t>of relevant</w:t>
      </w:r>
      <w:r w:rsidR="007628DF">
        <w:rPr>
          <w:rFonts w:ascii="Times New Roman" w:hAnsi="Times New Roman" w:cs="Times New Roman"/>
        </w:rPr>
        <w:t xml:space="preserve"> </w:t>
      </w:r>
      <w:r w:rsidR="003D0324" w:rsidRPr="00501243">
        <w:rPr>
          <w:rFonts w:ascii="Times New Roman" w:hAnsi="Times New Roman" w:cs="Times New Roman"/>
        </w:rPr>
        <w:t>randomised controlled trials (RCTs)</w:t>
      </w:r>
      <w:r w:rsidR="007628DF">
        <w:rPr>
          <w:rFonts w:ascii="Times New Roman" w:hAnsi="Times New Roman" w:cs="Times New Roman"/>
        </w:rPr>
        <w:t xml:space="preserve"> that specifically tested this patient group. </w:t>
      </w:r>
    </w:p>
    <w:p w14:paraId="12D92DF1" w14:textId="04F2654E" w:rsidR="00376960" w:rsidRDefault="00F55B55" w:rsidP="00501243">
      <w:pPr>
        <w:spacing w:line="360" w:lineRule="auto"/>
        <w:jc w:val="both"/>
        <w:rPr>
          <w:rFonts w:ascii="Times New Roman" w:hAnsi="Times New Roman" w:cs="Times New Roman"/>
        </w:rPr>
      </w:pPr>
      <w:r>
        <w:rPr>
          <w:rFonts w:ascii="Times New Roman" w:hAnsi="Times New Roman" w:cs="Times New Roman"/>
        </w:rPr>
        <w:tab/>
      </w:r>
      <w:r w:rsidR="001752C9" w:rsidRPr="00501243">
        <w:rPr>
          <w:rFonts w:ascii="Times New Roman" w:hAnsi="Times New Roman" w:cs="Times New Roman"/>
        </w:rPr>
        <w:t xml:space="preserve">There </w:t>
      </w:r>
      <w:r w:rsidR="00D06444">
        <w:rPr>
          <w:rFonts w:ascii="Times New Roman" w:hAnsi="Times New Roman" w:cs="Times New Roman"/>
        </w:rPr>
        <w:t xml:space="preserve">is surprisingly limited consensus in defining </w:t>
      </w:r>
      <w:r w:rsidR="001752C9" w:rsidRPr="00501243">
        <w:rPr>
          <w:rFonts w:ascii="Times New Roman" w:hAnsi="Times New Roman" w:cs="Times New Roman"/>
        </w:rPr>
        <w:t>treatment resistance</w:t>
      </w:r>
      <w:r w:rsidR="00D06444">
        <w:rPr>
          <w:rFonts w:ascii="Times New Roman" w:hAnsi="Times New Roman" w:cs="Times New Roman"/>
        </w:rPr>
        <w:t xml:space="preserve"> in depression.</w:t>
      </w:r>
      <w:r w:rsidR="001752C9" w:rsidRPr="00501243">
        <w:rPr>
          <w:rFonts w:ascii="Times New Roman" w:hAnsi="Times New Roman" w:cs="Times New Roman"/>
        </w:rPr>
        <w:t xml:space="preserve"> </w:t>
      </w:r>
    </w:p>
    <w:p w14:paraId="27888FA9" w14:textId="48B9E1A9" w:rsidR="001A07A2" w:rsidRPr="00501243" w:rsidRDefault="00D06444" w:rsidP="0024500F">
      <w:pPr>
        <w:spacing w:line="360" w:lineRule="auto"/>
        <w:jc w:val="both"/>
        <w:rPr>
          <w:rFonts w:ascii="Times New Roman" w:hAnsi="Times New Roman" w:cs="Times New Roman"/>
        </w:rPr>
      </w:pPr>
      <w:r>
        <w:rPr>
          <w:rFonts w:ascii="Times New Roman" w:hAnsi="Times New Roman" w:cs="Times New Roman"/>
        </w:rPr>
        <w:t xml:space="preserve">This review </w:t>
      </w:r>
      <w:r w:rsidR="00A26100">
        <w:rPr>
          <w:rFonts w:ascii="Times New Roman" w:hAnsi="Times New Roman" w:cs="Times New Roman"/>
        </w:rPr>
        <w:t xml:space="preserve">applied </w:t>
      </w:r>
      <w:r>
        <w:rPr>
          <w:rFonts w:ascii="Times New Roman" w:hAnsi="Times New Roman" w:cs="Times New Roman"/>
        </w:rPr>
        <w:t>a</w:t>
      </w:r>
      <w:r w:rsidR="00A26100">
        <w:rPr>
          <w:rFonts w:ascii="Times New Roman" w:hAnsi="Times New Roman" w:cs="Times New Roman"/>
        </w:rPr>
        <w:t xml:space="preserve"> consistent</w:t>
      </w:r>
      <w:r>
        <w:rPr>
          <w:rFonts w:ascii="Times New Roman" w:hAnsi="Times New Roman" w:cs="Times New Roman"/>
        </w:rPr>
        <w:t xml:space="preserve"> definition </w:t>
      </w:r>
      <w:r w:rsidR="00A26100">
        <w:rPr>
          <w:rFonts w:ascii="Times New Roman" w:hAnsi="Times New Roman" w:cs="Times New Roman"/>
        </w:rPr>
        <w:t xml:space="preserve">for included trials </w:t>
      </w:r>
      <w:r>
        <w:rPr>
          <w:rFonts w:ascii="Times New Roman" w:hAnsi="Times New Roman" w:cs="Times New Roman"/>
        </w:rPr>
        <w:t>of non-response</w:t>
      </w:r>
      <w:r w:rsidR="001752C9" w:rsidRPr="00501243">
        <w:rPr>
          <w:rFonts w:ascii="Times New Roman" w:hAnsi="Times New Roman" w:cs="Times New Roman"/>
        </w:rPr>
        <w:t xml:space="preserve"> to at least </w:t>
      </w:r>
      <w:r w:rsidR="00984877">
        <w:rPr>
          <w:rFonts w:ascii="Times New Roman" w:hAnsi="Times New Roman" w:cs="Times New Roman"/>
        </w:rPr>
        <w:t>4</w:t>
      </w:r>
      <w:r w:rsidR="00984877" w:rsidRPr="00501243">
        <w:rPr>
          <w:rFonts w:ascii="Times New Roman" w:hAnsi="Times New Roman" w:cs="Times New Roman"/>
        </w:rPr>
        <w:t xml:space="preserve"> </w:t>
      </w:r>
      <w:r w:rsidR="001752C9" w:rsidRPr="00501243">
        <w:rPr>
          <w:rFonts w:ascii="Times New Roman" w:hAnsi="Times New Roman" w:cs="Times New Roman"/>
        </w:rPr>
        <w:t>weeks treatment with therapeutic dose of antidepressant medication</w:t>
      </w:r>
      <w:r>
        <w:rPr>
          <w:rFonts w:ascii="Times New Roman" w:hAnsi="Times New Roman" w:cs="Times New Roman"/>
        </w:rPr>
        <w:t xml:space="preserve"> - </w:t>
      </w:r>
      <w:r w:rsidR="001752C9" w:rsidRPr="00501243">
        <w:rPr>
          <w:rFonts w:ascii="Times New Roman" w:hAnsi="Times New Roman" w:cs="Times New Roman"/>
        </w:rPr>
        <w:t>in line with the World Psychiatric Association earliest definition of TRD (</w:t>
      </w:r>
      <w:r w:rsidR="004D0DE6">
        <w:rPr>
          <w:rFonts w:ascii="Times New Roman" w:hAnsi="Times New Roman" w:cs="Times New Roman"/>
        </w:rPr>
        <w:t xml:space="preserve">non-response to </w:t>
      </w:r>
      <w:r w:rsidR="001752C9" w:rsidRPr="00501243">
        <w:rPr>
          <w:rFonts w:ascii="Times New Roman" w:hAnsi="Times New Roman" w:cs="Times New Roman"/>
        </w:rPr>
        <w:t>150mg</w:t>
      </w:r>
      <w:r w:rsidR="00584E09">
        <w:rPr>
          <w:rFonts w:ascii="Times New Roman" w:hAnsi="Times New Roman" w:cs="Times New Roman"/>
        </w:rPr>
        <w:t xml:space="preserve"> per</w:t>
      </w:r>
      <w:r w:rsidR="001752C9" w:rsidRPr="00501243">
        <w:rPr>
          <w:rFonts w:ascii="Times New Roman" w:hAnsi="Times New Roman" w:cs="Times New Roman"/>
        </w:rPr>
        <w:t xml:space="preserve"> day of imipramine or equivalent drug)</w:t>
      </w:r>
      <w:r w:rsidR="00DD5AAD" w:rsidRPr="00501243">
        <w:rPr>
          <w:rFonts w:ascii="Times New Roman" w:hAnsi="Times New Roman" w:cs="Times New Roman"/>
        </w:rPr>
        <w:t xml:space="preserve">. </w:t>
      </w:r>
      <w:r w:rsidR="00376960">
        <w:rPr>
          <w:rFonts w:ascii="Times New Roman" w:hAnsi="Times New Roman" w:cs="Times New Roman"/>
        </w:rPr>
        <w:t>T</w:t>
      </w:r>
      <w:r>
        <w:rPr>
          <w:rFonts w:ascii="Times New Roman" w:hAnsi="Times New Roman" w:cs="Times New Roman"/>
        </w:rPr>
        <w:t>his may seem unfamiliar to</w:t>
      </w:r>
      <w:r w:rsidR="00376960">
        <w:rPr>
          <w:rFonts w:ascii="Times New Roman" w:hAnsi="Times New Roman" w:cs="Times New Roman"/>
        </w:rPr>
        <w:t xml:space="preserve"> some</w:t>
      </w:r>
      <w:r>
        <w:rPr>
          <w:rFonts w:ascii="Times New Roman" w:hAnsi="Times New Roman" w:cs="Times New Roman"/>
        </w:rPr>
        <w:t xml:space="preserve"> clinicians more acquainted with other </w:t>
      </w:r>
      <w:r w:rsidRPr="00501243">
        <w:rPr>
          <w:rFonts w:ascii="Times New Roman" w:hAnsi="Times New Roman" w:cs="Times New Roman"/>
        </w:rPr>
        <w:t>classification systems</w:t>
      </w:r>
      <w:r>
        <w:rPr>
          <w:rFonts w:ascii="Times New Roman" w:hAnsi="Times New Roman" w:cs="Times New Roman"/>
        </w:rPr>
        <w:t xml:space="preserve"> for TRD</w:t>
      </w:r>
      <w:r w:rsidRPr="00501243">
        <w:rPr>
          <w:rFonts w:ascii="Times New Roman" w:hAnsi="Times New Roman" w:cs="Times New Roman"/>
        </w:rPr>
        <w:t xml:space="preserve"> consider</w:t>
      </w:r>
      <w:r>
        <w:rPr>
          <w:rFonts w:ascii="Times New Roman" w:hAnsi="Times New Roman" w:cs="Times New Roman"/>
        </w:rPr>
        <w:t>ing</w:t>
      </w:r>
      <w:r w:rsidRPr="00501243">
        <w:rPr>
          <w:rFonts w:ascii="Times New Roman" w:hAnsi="Times New Roman" w:cs="Times New Roman"/>
        </w:rPr>
        <w:t xml:space="preserve"> non-response to multiple courses of treatment </w:t>
      </w:r>
      <w:r>
        <w:rPr>
          <w:rFonts w:ascii="Times New Roman" w:hAnsi="Times New Roman" w:cs="Times New Roman"/>
        </w:rPr>
        <w:fldChar w:fldCharType="begin"/>
      </w:r>
      <w:r>
        <w:rPr>
          <w:rFonts w:ascii="Times New Roman" w:hAnsi="Times New Roman" w:cs="Times New Roman"/>
        </w:rPr>
        <w:instrText xml:space="preserve"> ADDIN EN.CITE &lt;EndNote&gt;&lt;Cite&gt;&lt;Author&gt;Fava&lt;/Author&gt;&lt;Year&gt;2003&lt;/Year&gt;&lt;IDText&gt;Diagnosis and definition of treatment-resistant depression&lt;/IDText&gt;&lt;DisplayText&gt;(Fava, 2003)&lt;/DisplayText&gt;&lt;record&gt;&lt;isbn&gt;0006-3223&lt;/isbn&gt;&lt;titles&gt;&lt;title&gt;Diagnosis and definition of treatment-resistant depression&lt;/title&gt;&lt;secondary-title&gt;Biological psychiatry&lt;/secondary-title&gt;&lt;/titles&gt;&lt;pages&gt;649-659&lt;/pages&gt;&lt;number&gt;8&lt;/number&gt;&lt;contributors&gt;&lt;authors&gt;&lt;author&gt;Fava, Maurizio&lt;/author&gt;&lt;/authors&gt;&lt;/contributors&gt;&lt;added-date format="utc"&gt;1590248615&lt;/added-date&gt;&lt;ref-type name="Journal Article"&gt;17&lt;/ref-type&gt;&lt;dates&gt;&lt;year&gt;2003&lt;/year&gt;&lt;/dates&gt;&lt;rec-number&gt;18&lt;/rec-number&gt;&lt;last-updated-date format="utc"&gt;1590248615&lt;/last-updated-date&gt;&lt;volume&gt;53&lt;/volume&gt;&lt;/record&gt;&lt;/Cite&gt;&lt;/EndNote&gt;</w:instrText>
      </w:r>
      <w:r>
        <w:rPr>
          <w:rFonts w:ascii="Times New Roman" w:hAnsi="Times New Roman" w:cs="Times New Roman"/>
        </w:rPr>
        <w:fldChar w:fldCharType="separate"/>
      </w:r>
      <w:r>
        <w:rPr>
          <w:rFonts w:ascii="Times New Roman" w:hAnsi="Times New Roman" w:cs="Times New Roman"/>
          <w:noProof/>
        </w:rPr>
        <w:t>(Fava 2003</w:t>
      </w:r>
      <w:r>
        <w:rPr>
          <w:rFonts w:ascii="Times New Roman" w:hAnsi="Times New Roman" w:cs="Times New Roman"/>
        </w:rPr>
        <w:fldChar w:fldCharType="end"/>
      </w:r>
      <w:r>
        <w:rPr>
          <w:rFonts w:ascii="Times New Roman" w:hAnsi="Times New Roman" w:cs="Times New Roman"/>
        </w:rPr>
        <w:fldChar w:fldCharType="begin">
          <w:fldData xml:space="preserve">PEVuZE5vdGU+PENpdGU+PEF1dGhvcj5GZWthZHU8L0F1dGhvcj48WWVhcj4yMDA5PC9ZZWFyPjxJ
RFRleHQ+QSBtdWx0aWRpbWVuc2lvbmFsIHRvb2wgdG8gcXVhbnRpZnkgdHJlYXRtZW50IHJlc2lz
dGFuY2UgaW4gZGVwcmVzc2lvbjogdGhlIE1hdWRzbGV5IHN0YWdpbmcgbWV0aG9kPC9JRFRleHQ+
PERpc3BsYXlUZXh0PihGZWthZHU8c3R5bGUgZmFjZT0iaXRhbGljIj4gZXQgYWwuPC9zdHlsZT4s
IDIwMDkpPC9EaXNwbGF5VGV4dD48cmVjb3JkPjxkYXRlcz48cHViLWRhdGVzPjxkYXRlPkZlYjwv
ZGF0ZT48L3B1Yi1kYXRlcz48eWVhcj4yMDA5PC95ZWFyPjwvZGF0ZXM+PGtleXdvcmRzPjxrZXl3
b3JkPkFkdWx0PC9rZXl3b3JkPjxrZXl3b3JkPkFudGlkZXByZXNzaXZlIEFnZW50cy9hZHZlcnNl
IGVmZmVjdHMvKnRoZXJhcGV1dGljIHVzZTwva2V5d29yZD48a2V5d29yZD5Db21iaW5lZCBNb2Rh
bGl0eSBUaGVyYXB5PC9rZXl3b3JkPjxrZXl3b3JkPkRlcHJlc3NpdmUgRGlzb3JkZXIsIE1ham9y
L2NsYXNzaWZpY2F0aW9uL2RpYWdub3Npcy8qZHJ1ZyB0aGVyYXB5L3BzeWNob2xvZ3k8L2tleXdv
cmQ+PGtleXdvcmQ+RHJ1ZyBSZXNpc3RhbmNlPC9rZXl3b3JkPjxrZXl3b3JkPkRydWcgVGhlcmFw
eSwgQ29tYmluYXRpb248L2tleXdvcmQ+PGtleXdvcmQ+RWxlY3Ryb2NvbnZ1bHNpdmUgVGhlcmFw
eTwva2V5d29yZD48a2V5d29yZD5GZW1hbGU8L2tleXdvcmQ+PGtleXdvcmQ+SHVtYW5zPC9rZXl3
b3JkPjxrZXl3b3JkPk1hbGU8L2tleXdvcmQ+PGtleXdvcmQ+TWlkZGxlIEFnZWQ8L2tleXdvcmQ+
PGtleXdvcmQ+TW9kZWxzLCBQc3ljaG9sb2dpY2FsPC9rZXl3b3JkPjxrZXl3b3JkPlBhdGllbnQg
QWRtaXNzaW9uPC9rZXl3b3JkPjxrZXl3b3JkPlBzeWNob3RoZXJhcHk8L2tleXdvcmQ+PGtleXdv
cmQ+UmlzayBGYWN0b3JzPC9rZXl3b3JkPjxrZXl3b3JkPlRyZWF0bWVudCBGYWlsdXJlPC9rZXl3
b3JkPjwva2V5d29yZHM+PGlzYm4+MDE2MC02Njg5PC9pc2JuPjx0aXRsZXM+PHRpdGxlPkEgbXVs
dGlkaW1lbnNpb25hbCB0b29sIHRvIHF1YW50aWZ5IHRyZWF0bWVudCByZXNpc3RhbmNlIGluIGRl
cHJlc3Npb246IHRoZSBNYXVkc2xleSBzdGFnaW5nIG1ldGhvZDwvdGl0bGU+PHNlY29uZGFyeS10
aXRsZT5KIENsaW4gUHN5Y2hpYXRyeTwvc2Vjb25kYXJ5LXRpdGxlPjwvdGl0bGVzPjxwYWdlcz4x
NzctODQ8L3BhZ2VzPjxudW1iZXI+MjwvbnVtYmVyPjxjb250cmlidXRvcnM+PGF1dGhvcnM+PGF1
dGhvcj5GZWthZHUsIEEuPC9hdXRob3I+PGF1dGhvcj5Xb29kZXJzb24sIFMuPC9hdXRob3I+PGF1
dGhvcj5Eb25hbGRzb24sIEMuPC9hdXRob3I+PGF1dGhvcj5NYXJrb3BvdWxvdSwgSy48L2F1dGhv
cj48YXV0aG9yPk1hc3RlcnNvbiwgQi48L2F1dGhvcj48YXV0aG9yPlBvb24sIEwuPC9hdXRob3I+
PGF1dGhvcj5DbGVhcmUsIEEuIEouPC9hdXRob3I+PC9hdXRob3JzPjwvY29udHJpYnV0b3JzPjxl
ZGl0aW9uPjIwMDkvMDIvMDU8L2VkaXRpb24+PGxhbmd1YWdlPmVuZzwvbGFuZ3VhZ2U+PGFkZGVk
LWRhdGUgZm9ybWF0PSJ1dGMiPjE1OTAyNDg3MzI8L2FkZGVkLWRhdGU+PHJlZi10eXBlIG5hbWU9
IkpvdXJuYWwgQXJ0aWNsZSI+MTc8L3JlZi10eXBlPjxhdXRoLWFkZHJlc3M+S2luZyZhcG9zO3Mg
Q29sbGVnZSBMb25kb24sIEluc3RpdHV0ZSBvZiBQc3ljaGlhdHJ5LCBTZWN0aW9uIG9mIE5ldXJv
YmlvbG9neSBvZiBNb29kIERpc29yZGVycywgRGVwYXJ0bWVudCBvZiBQc3ljaG9sb2dpY2FsIE1l
ZGljaW5lIGFuZCBQc3ljaGlhdHJ5LCBMb25kb24sIFVLLjwvYXV0aC1hZGRyZXNzPjxyZW1vdGUt
ZGF0YWJhc2UtcHJvdmlkZXI+TkxNPC9yZW1vdGUtZGF0YWJhc2UtcHJvdmlkZXI+PHJlYy1udW1i
ZXI+MTk8L3JlYy1udW1iZXI+PGxhc3QtdXBkYXRlZC1kYXRlIGZvcm1hdD0idXRjIj4xNTkwMjQ4
NzMyPC9sYXN0LXVwZGF0ZWQtZGF0ZT48YWNjZXNzaW9uLW51bT4xOTE5MjQ3MTwvYWNjZXNzaW9u
LW51bT48ZWxlY3Ryb25pYy1yZXNvdXJjZS1udW0+MTAuNDA4OC9qY3AuMDhtMDQzMDk8L2VsZWN0
cm9uaWMtcmVzb3VyY2UtbnVtPjx2b2x1bWU+NzA8L3ZvbHVtZT48L3JlY29yZD48L0NpdGU+PC9F
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WthZHU8L0F1dGhvcj48WWVhcj4yMDA5PC9ZZWFyPjxJ
RFRleHQ+QSBtdWx0aWRpbWVuc2lvbmFsIHRvb2wgdG8gcXVhbnRpZnkgdHJlYXRtZW50IHJlc2lz
dGFuY2UgaW4gZGVwcmVzc2lvbjogdGhlIE1hdWRzbGV5IHN0YWdpbmcgbWV0aG9kPC9JRFRleHQ+
PERpc3BsYXlUZXh0PihGZWthZHU8c3R5bGUgZmFjZT0iaXRhbGljIj4gZXQgYWwuPC9zdHlsZT4s
IDIwMDkpPC9EaXNwbGF5VGV4dD48cmVjb3JkPjxkYXRlcz48cHViLWRhdGVzPjxkYXRlPkZlYjwv
ZGF0ZT48L3B1Yi1kYXRlcz48eWVhcj4yMDA5PC95ZWFyPjwvZGF0ZXM+PGtleXdvcmRzPjxrZXl3
b3JkPkFkdWx0PC9rZXl3b3JkPjxrZXl3b3JkPkFudGlkZXByZXNzaXZlIEFnZW50cy9hZHZlcnNl
IGVmZmVjdHMvKnRoZXJhcGV1dGljIHVzZTwva2V5d29yZD48a2V5d29yZD5Db21iaW5lZCBNb2Rh
bGl0eSBUaGVyYXB5PC9rZXl3b3JkPjxrZXl3b3JkPkRlcHJlc3NpdmUgRGlzb3JkZXIsIE1ham9y
L2NsYXNzaWZpY2F0aW9uL2RpYWdub3Npcy8qZHJ1ZyB0aGVyYXB5L3BzeWNob2xvZ3k8L2tleXdv
cmQ+PGtleXdvcmQ+RHJ1ZyBSZXNpc3RhbmNlPC9rZXl3b3JkPjxrZXl3b3JkPkRydWcgVGhlcmFw
eSwgQ29tYmluYXRpb248L2tleXdvcmQ+PGtleXdvcmQ+RWxlY3Ryb2NvbnZ1bHNpdmUgVGhlcmFw
eTwva2V5d29yZD48a2V5d29yZD5GZW1hbGU8L2tleXdvcmQ+PGtleXdvcmQ+SHVtYW5zPC9rZXl3
b3JkPjxrZXl3b3JkPk1hbGU8L2tleXdvcmQ+PGtleXdvcmQ+TWlkZGxlIEFnZWQ8L2tleXdvcmQ+
PGtleXdvcmQ+TW9kZWxzLCBQc3ljaG9sb2dpY2FsPC9rZXl3b3JkPjxrZXl3b3JkPlBhdGllbnQg
QWRtaXNzaW9uPC9rZXl3b3JkPjxrZXl3b3JkPlBzeWNob3RoZXJhcHk8L2tleXdvcmQ+PGtleXdv
cmQ+UmlzayBGYWN0b3JzPC9rZXl3b3JkPjxrZXl3b3JkPlRyZWF0bWVudCBGYWlsdXJlPC9rZXl3
b3JkPjwva2V5d29yZHM+PGlzYm4+MDE2MC02Njg5PC9pc2JuPjx0aXRsZXM+PHRpdGxlPkEgbXVs
dGlkaW1lbnNpb25hbCB0b29sIHRvIHF1YW50aWZ5IHRyZWF0bWVudCByZXNpc3RhbmNlIGluIGRl
cHJlc3Npb246IHRoZSBNYXVkc2xleSBzdGFnaW5nIG1ldGhvZDwvdGl0bGU+PHNlY29uZGFyeS10
aXRsZT5KIENsaW4gUHN5Y2hpYXRyeTwvc2Vjb25kYXJ5LXRpdGxlPjwvdGl0bGVzPjxwYWdlcz4x
NzctODQ8L3BhZ2VzPjxudW1iZXI+MjwvbnVtYmVyPjxjb250cmlidXRvcnM+PGF1dGhvcnM+PGF1
dGhvcj5GZWthZHUsIEEuPC9hdXRob3I+PGF1dGhvcj5Xb29kZXJzb24sIFMuPC9hdXRob3I+PGF1
dGhvcj5Eb25hbGRzb24sIEMuPC9hdXRob3I+PGF1dGhvcj5NYXJrb3BvdWxvdSwgSy48L2F1dGhv
cj48YXV0aG9yPk1hc3RlcnNvbiwgQi48L2F1dGhvcj48YXV0aG9yPlBvb24sIEwuPC9hdXRob3I+
PGF1dGhvcj5DbGVhcmUsIEEuIEouPC9hdXRob3I+PC9hdXRob3JzPjwvY29udHJpYnV0b3JzPjxl
ZGl0aW9uPjIwMDkvMDIvMDU8L2VkaXRpb24+PGxhbmd1YWdlPmVuZzwvbGFuZ3VhZ2U+PGFkZGVk
LWRhdGUgZm9ybWF0PSJ1dGMiPjE1OTAyNDg3MzI8L2FkZGVkLWRhdGU+PHJlZi10eXBlIG5hbWU9
IkpvdXJuYWwgQXJ0aWNsZSI+MTc8L3JlZi10eXBlPjxhdXRoLWFkZHJlc3M+S2luZyZhcG9zO3Mg
Q29sbGVnZSBMb25kb24sIEluc3RpdHV0ZSBvZiBQc3ljaGlhdHJ5LCBTZWN0aW9uIG9mIE5ldXJv
YmlvbG9neSBvZiBNb29kIERpc29yZGVycywgRGVwYXJ0bWVudCBvZiBQc3ljaG9sb2dpY2FsIE1l
ZGljaW5lIGFuZCBQc3ljaGlhdHJ5LCBMb25kb24sIFVLLjwvYXV0aC1hZGRyZXNzPjxyZW1vdGUt
ZGF0YWJhc2UtcHJvdmlkZXI+TkxNPC9yZW1vdGUtZGF0YWJhc2UtcHJvdmlkZXI+PHJlYy1udW1i
ZXI+MTk8L3JlYy1udW1iZXI+PGxhc3QtdXBkYXRlZC1kYXRlIGZvcm1hdD0idXRjIj4xNTkwMjQ4
NzMyPC9sYXN0LXVwZGF0ZWQtZGF0ZT48YWNjZXNzaW9uLW51bT4xOTE5MjQ3MTwvYWNjZXNzaW9u
LW51bT48ZWxlY3Ryb25pYy1yZXNvdXJjZS1udW0+MTAuNDA4OC9qY3AuMDhtMDQzMDk8L2VsZWN0
cm9uaWMtcmVzb3VyY2UtbnVtPjx2b2x1bWU+NzA8L3ZvbHVtZT48L3JlY29yZD48L0NpdGU+PC9F
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 Fekadu</w:t>
      </w:r>
      <w:r w:rsidRPr="008D18AA">
        <w:rPr>
          <w:rFonts w:ascii="Times New Roman" w:hAnsi="Times New Roman" w:cs="Times New Roman"/>
          <w:i/>
          <w:noProof/>
        </w:rPr>
        <w:t xml:space="preserve"> </w:t>
      </w:r>
      <w:r>
        <w:rPr>
          <w:rFonts w:ascii="Times New Roman" w:hAnsi="Times New Roman" w:cs="Times New Roman"/>
          <w:noProof/>
        </w:rPr>
        <w:t>2009)</w:t>
      </w:r>
      <w:r>
        <w:rPr>
          <w:rFonts w:ascii="Times New Roman" w:hAnsi="Times New Roman" w:cs="Times New Roman"/>
        </w:rPr>
        <w:fldChar w:fldCharType="end"/>
      </w:r>
      <w:r w:rsidR="00A26100">
        <w:rPr>
          <w:rFonts w:ascii="Times New Roman" w:hAnsi="Times New Roman" w:cs="Times New Roman"/>
        </w:rPr>
        <w:t xml:space="preserve">. </w:t>
      </w:r>
      <w:r w:rsidR="00376960">
        <w:rPr>
          <w:rFonts w:ascii="Times New Roman" w:hAnsi="Times New Roman" w:cs="Times New Roman"/>
        </w:rPr>
        <w:t>T</w:t>
      </w:r>
      <w:r w:rsidR="00DD5AAD" w:rsidRPr="00501243">
        <w:rPr>
          <w:rFonts w:ascii="Times New Roman" w:hAnsi="Times New Roman" w:cs="Times New Roman"/>
        </w:rPr>
        <w:t xml:space="preserve">he </w:t>
      </w:r>
      <w:r w:rsidR="002F6797" w:rsidRPr="00501243">
        <w:rPr>
          <w:rFonts w:ascii="Times New Roman" w:hAnsi="Times New Roman" w:cs="Times New Roman"/>
        </w:rPr>
        <w:t>extent to which someone treatment</w:t>
      </w:r>
      <w:r w:rsidR="00984877">
        <w:rPr>
          <w:rFonts w:ascii="Times New Roman" w:hAnsi="Times New Roman" w:cs="Times New Roman"/>
        </w:rPr>
        <w:t>-</w:t>
      </w:r>
      <w:r w:rsidR="002F6797" w:rsidRPr="00501243">
        <w:rPr>
          <w:rFonts w:ascii="Times New Roman" w:hAnsi="Times New Roman" w:cs="Times New Roman"/>
        </w:rPr>
        <w:t xml:space="preserve">resistant </w:t>
      </w:r>
      <w:r w:rsidR="00376960">
        <w:rPr>
          <w:rFonts w:ascii="Times New Roman" w:hAnsi="Times New Roman" w:cs="Times New Roman"/>
        </w:rPr>
        <w:t>seems more accurately considered</w:t>
      </w:r>
      <w:r w:rsidR="00DD5AAD" w:rsidRPr="00501243">
        <w:rPr>
          <w:rFonts w:ascii="Times New Roman" w:hAnsi="Times New Roman" w:cs="Times New Roman"/>
        </w:rPr>
        <w:t xml:space="preserve"> </w:t>
      </w:r>
      <w:r w:rsidR="00376960">
        <w:rPr>
          <w:rFonts w:ascii="Times New Roman" w:hAnsi="Times New Roman" w:cs="Times New Roman"/>
        </w:rPr>
        <w:t>multi-</w:t>
      </w:r>
      <w:r w:rsidR="00DD5AAD" w:rsidRPr="00501243">
        <w:rPr>
          <w:rFonts w:ascii="Times New Roman" w:hAnsi="Times New Roman" w:cs="Times New Roman"/>
        </w:rPr>
        <w:t>dimensional</w:t>
      </w:r>
      <w:r w:rsidR="00984877">
        <w:rPr>
          <w:rFonts w:ascii="Times New Roman" w:hAnsi="Times New Roman" w:cs="Times New Roman"/>
        </w:rPr>
        <w:t>,</w:t>
      </w:r>
      <w:r w:rsidR="00DD5AAD" w:rsidRPr="00501243">
        <w:rPr>
          <w:rFonts w:ascii="Times New Roman" w:hAnsi="Times New Roman" w:cs="Times New Roman"/>
        </w:rPr>
        <w:t xml:space="preserve"> i.e. a non-dichotomous entity </w:t>
      </w:r>
      <w:r w:rsidR="00501243">
        <w:rPr>
          <w:rFonts w:ascii="Times New Roman" w:hAnsi="Times New Roman" w:cs="Times New Roman"/>
        </w:rPr>
        <w:t>(</w:t>
      </w:r>
      <w:r w:rsidR="00DD5AAD" w:rsidRPr="00501243">
        <w:rPr>
          <w:rFonts w:ascii="Times New Roman" w:hAnsi="Times New Roman" w:cs="Times New Roman"/>
        </w:rPr>
        <w:t xml:space="preserve">see </w:t>
      </w:r>
      <w:r w:rsidR="004670D7">
        <w:rPr>
          <w:rFonts w:ascii="Times New Roman" w:hAnsi="Times New Roman" w:cs="Times New Roman"/>
        </w:rPr>
        <w:fldChar w:fldCharType="begin"/>
      </w:r>
      <w:r w:rsidR="008D18AA">
        <w:rPr>
          <w:rFonts w:ascii="Times New Roman" w:hAnsi="Times New Roman" w:cs="Times New Roman"/>
        </w:rPr>
        <w:instrText xml:space="preserve"> ADDIN EN.CITE &lt;EndNote&gt;&lt;Cite&gt;&lt;Author&gt;Ruhé&lt;/Author&gt;&lt;Year&gt;2012&lt;/Year&gt;&lt;IDText&gt;Staging methods for treatment resistant depression. A systematic review&lt;/IDText&gt;&lt;DisplayText&gt;(Ruhé&lt;style face="italic"&gt; et al.&lt;/style&gt;, 2012)&lt;/DisplayText&gt;&lt;record&gt;&lt;dates&gt;&lt;pub-dates&gt;&lt;date&gt;Mar&lt;/date&gt;&lt;/pub-dates&gt;&lt;year&gt;2012&lt;/year&gt;&lt;/dates&gt;&lt;keywords&gt;&lt;keyword&gt;Antidepressive Agents/therapeutic use&lt;/keyword&gt;&lt;keyword&gt;Depressive Disorder, Major/*diagnosis/drug therapy&lt;/keyword&gt;&lt;keyword&gt;Depressive Disorder, Treatment-Resistant/*diagnosis/drug therapy&lt;/keyword&gt;&lt;keyword&gt;Humans&lt;/keyword&gt;&lt;keyword&gt;*Models, Psychological&lt;/keyword&gt;&lt;keyword&gt;Reproducibility of Results&lt;/keyword&gt;&lt;/keywords&gt;&lt;isbn&gt;0165-0327&lt;/isbn&gt;&lt;titles&gt;&lt;title&gt;Staging methods for treatment resistant depression. A systematic review&lt;/title&gt;&lt;secondary-title&gt;J Affect Disord&lt;/secondary-title&gt;&lt;/titles&gt;&lt;pages&gt;35-45&lt;/pages&gt;&lt;number&gt;1-3&lt;/number&gt;&lt;contributors&gt;&lt;authors&gt;&lt;author&gt;Ruhé, H. G.&lt;/author&gt;&lt;author&gt;van Rooijen, G.&lt;/author&gt;&lt;author&gt;Spijker, J.&lt;/author&gt;&lt;author&gt;Peeters, F. P.&lt;/author&gt;&lt;author&gt;Schene, A. H.&lt;/author&gt;&lt;/authors&gt;&lt;/contributors&gt;&lt;edition&gt;2011/03/26&lt;/edition&gt;&lt;language&gt;eng&lt;/language&gt;&lt;added-date format="utc"&gt;1590248853&lt;/added-date&gt;&lt;ref-type name="Journal Article"&gt;17&lt;/ref-type&gt;&lt;auth-address&gt;Program for Mood Disorders, Department of Psychiatry, Academic Medical Center, University of Amsterdam, Amsterdam, The Netherlands. H.G.Ruhe@amc.uva.nl&lt;/auth-address&gt;&lt;remote-database-provider&gt;NLM&lt;/remote-database-provider&gt;&lt;rec-number&gt;20&lt;/rec-number&gt;&lt;last-updated-date format="utc"&gt;1590248853&lt;/last-updated-date&gt;&lt;accession-num&gt;21435727&lt;/accession-num&gt;&lt;electronic-resource-num&gt;10.1016/j.jad.2011.02.020&lt;/electronic-resource-num&gt;&lt;volume&gt;137&lt;/volume&gt;&lt;/record&gt;&lt;/Cite&gt;&lt;/EndNote&gt;</w:instrText>
      </w:r>
      <w:r w:rsidR="004670D7">
        <w:rPr>
          <w:rFonts w:ascii="Times New Roman" w:hAnsi="Times New Roman" w:cs="Times New Roman"/>
        </w:rPr>
        <w:fldChar w:fldCharType="separate"/>
      </w:r>
      <w:r w:rsidR="008D18AA">
        <w:rPr>
          <w:rFonts w:ascii="Times New Roman" w:hAnsi="Times New Roman" w:cs="Times New Roman"/>
          <w:noProof/>
        </w:rPr>
        <w:t>Ruhé</w:t>
      </w:r>
      <w:r w:rsidR="008D18AA" w:rsidRPr="008D18AA">
        <w:rPr>
          <w:rFonts w:ascii="Times New Roman" w:hAnsi="Times New Roman" w:cs="Times New Roman"/>
          <w:i/>
          <w:noProof/>
        </w:rPr>
        <w:t xml:space="preserve"> </w:t>
      </w:r>
      <w:r w:rsidR="008D18AA">
        <w:rPr>
          <w:rFonts w:ascii="Times New Roman" w:hAnsi="Times New Roman" w:cs="Times New Roman"/>
          <w:noProof/>
        </w:rPr>
        <w:t>2012)</w:t>
      </w:r>
      <w:r w:rsidR="004670D7">
        <w:rPr>
          <w:rFonts w:ascii="Times New Roman" w:hAnsi="Times New Roman" w:cs="Times New Roman"/>
        </w:rPr>
        <w:fldChar w:fldCharType="end"/>
      </w:r>
      <w:r w:rsidR="00A26100">
        <w:rPr>
          <w:rFonts w:ascii="Times New Roman" w:hAnsi="Times New Roman" w:cs="Times New Roman"/>
        </w:rPr>
        <w:t>.  F</w:t>
      </w:r>
      <w:r w:rsidR="0055004B">
        <w:rPr>
          <w:rFonts w:ascii="Times New Roman" w:hAnsi="Times New Roman" w:cs="Times New Roman"/>
        </w:rPr>
        <w:t>ailure to respond due to medication intolerance is not considered treatment resistance and this review was stringent in excluding such studies not mak</w:t>
      </w:r>
      <w:r w:rsidR="00B53C42">
        <w:rPr>
          <w:rFonts w:ascii="Times New Roman" w:hAnsi="Times New Roman" w:cs="Times New Roman"/>
        </w:rPr>
        <w:t>ing</w:t>
      </w:r>
      <w:r w:rsidR="0055004B">
        <w:rPr>
          <w:rFonts w:ascii="Times New Roman" w:hAnsi="Times New Roman" w:cs="Times New Roman"/>
        </w:rPr>
        <w:t xml:space="preserve"> this distinction.  </w:t>
      </w:r>
    </w:p>
    <w:p w14:paraId="45533E08" w14:textId="69C94AD9" w:rsidR="0055004B" w:rsidRPr="00501243" w:rsidRDefault="0055004B" w:rsidP="00C37DBE">
      <w:pPr>
        <w:spacing w:line="360" w:lineRule="auto"/>
        <w:ind w:firstLine="720"/>
        <w:jc w:val="both"/>
        <w:rPr>
          <w:rFonts w:ascii="Times New Roman" w:hAnsi="Times New Roman" w:cs="Times New Roman"/>
        </w:rPr>
      </w:pPr>
      <w:r>
        <w:rPr>
          <w:rFonts w:ascii="Times New Roman" w:hAnsi="Times New Roman" w:cs="Times New Roman"/>
        </w:rPr>
        <w:t>As well as being the remit of psychiatrists, TRD is also frequently managed within primary care</w:t>
      </w:r>
      <w:r w:rsidR="004670D7">
        <w:rPr>
          <w:rFonts w:ascii="Times New Roman" w:hAnsi="Times New Roman" w:cs="Times New Roman"/>
        </w:rPr>
        <w:t xml:space="preserve"> </w:t>
      </w:r>
      <w:r w:rsidR="004670D7">
        <w:rPr>
          <w:rFonts w:ascii="Times New Roman" w:hAnsi="Times New Roman" w:cs="Times New Roman"/>
        </w:rPr>
        <w:fldChar w:fldCharType="begin">
          <w:fldData xml:space="preserve">PEVuZE5vdGU+PENpdGU+PEF1dGhvcj5UaG9tYXM8L0F1dGhvcj48WWVhcj4yMDEzPC9ZZWFyPjxJ
RFRleHQ+UHJldmFsZW5jZSBvZiB0cmVhdG1lbnQtcmVzaXN0YW50IGRlcHJlc3Npb24gaW4gcHJp
bWFyeSBjYXJlOiBjcm9zcy1zZWN0aW9uYWwgZGF0YTwvSURUZXh0PjxEaXNwbGF5VGV4dD4oVGhv
bWFzPHN0eWxlIGZhY2U9Iml0YWxpYyI+IGV0IGFsLjwvc3R5bGU+LCAyMDEzKTwvRGlzcGxheVRl
eHQ+PHJlY29yZD48ZGF0ZXM+PHB1Yi1kYXRlcz48ZGF0ZT5EZWM8L2RhdGU+PC9wdWItZGF0ZXM+
PHllYXI+MjAxMzwveWVhcj48L2RhdGVzPjxrZXl3b3Jkcz48a2V5d29yZD5BZG9sZXNjZW50PC9r
ZXl3b3JkPjxrZXl3b3JkPkFkdWx0PC9rZXl3b3JkPjxrZXl3b3JkPkFnZWQ8L2tleXdvcmQ+PGtl
eXdvcmQ+QW50aWRlcHJlc3NpdmUgQWdlbnRzLyp0aGVyYXBldXRpYyB1c2U8L2tleXdvcmQ+PGtl
eXdvcmQ+Q29nbml0aXZlIEJlaGF2aW9yYWwgVGhlcmFweS9tZXRob2RzPC9rZXl3b3JkPjxrZXl3
b3JkPkNvbWJpbmVkIE1vZGFsaXR5IFRoZXJhcHkvbWV0aG9kczwva2V5d29yZD48a2V5d29yZD5D
cm9zcy1TZWN0aW9uYWwgU3R1ZGllczwva2V5d29yZD48a2V5d29yZD5EZXByZXNzaXZlIERpc29y
ZGVyLypkcnVnIHRoZXJhcHkvZXBpZGVtaW9sb2d5PC9rZXl3b3JkPjxrZXl3b3JkPkRydWcgUmVz
aXN0YW5jZTwva2V5d29yZD48a2V5d29yZD5GZW1hbGU8L2tleXdvcmQ+PGtleXdvcmQ+SHVtYW5z
PC9rZXl3b3JkPjxrZXl3b3JkPk1hbGU8L2tleXdvcmQ+PGtleXdvcmQ+TWlkZGxlIEFnZWQ8L2tl
eXdvcmQ+PGtleXdvcmQ+VW5pdGVkIEtpbmdkb20vZXBpZGVtaW9sb2d5PC9rZXl3b3JkPjxrZXl3
b3JkPllvdW5nIEFkdWx0PC9rZXl3b3JkPjwva2V5d29yZHM+PGlzYm4+MDk2MC0xNjQzIChQcmlu
dCkmI3hEOzA5NjAtMTY0MzwvaXNibj48Y3VzdG9tMj5QTUMzODM5Mzk0PC9jdXN0b20yPjx0aXRs
ZXM+PHRpdGxlPlByZXZhbGVuY2Ugb2YgdHJlYXRtZW50LXJlc2lzdGFudCBkZXByZXNzaW9uIGlu
IHByaW1hcnkgY2FyZTogY3Jvc3Mtc2VjdGlvbmFsIGRhdGE8L3RpdGxlPjxzZWNvbmRhcnktdGl0
bGU+QnIgSiBHZW4gUHJhY3Q8L3NlY29uZGFyeS10aXRsZT48L3RpdGxlcz48cGFnZXM+ZTg1Mi04
PC9wYWdlcz48bnVtYmVyPjYxNzwvbnVtYmVyPjxjb250cmlidXRvcnM+PGF1dGhvcnM+PGF1dGhv
cj5UaG9tYXMsIEwuPC9hdXRob3I+PGF1dGhvcj5LZXNzbGVyLCBELjwvYXV0aG9yPjxhdXRob3I+
Q2FtcGJlbGwsIEouPC9hdXRob3I+PGF1dGhvcj5Nb3JyaXNvbiwgSi48L2F1dGhvcj48YXV0aG9y
PlBldGVycywgVC4gSi48L2F1dGhvcj48YXV0aG9yPldpbGxpYW1zLCBDLjwvYXV0aG9yPjxhdXRo
b3I+TGV3aXMsIEcuPC9hdXRob3I+PGF1dGhvcj5XaWxlcywgTi48L2F1dGhvcj48L2F1dGhvcnM+
PC9jb250cmlidXRvcnM+PGVkaXRpb24+MjAxMy8xMi8yMDwvZWRpdGlvbj48bGFuZ3VhZ2U+ZW5n
PC9sYW5ndWFnZT48YWRkZWQtZGF0ZSBmb3JtYXQ9InV0YyI+MTU5MDI0ODkxNjwvYWRkZWQtZGF0
ZT48cmVmLXR5cGUgbmFtZT0iSm91cm5hbCBBcnRpY2xlIj4xNzwvcmVmLXR5cGU+PGF1dGgtYWRk
cmVzcz5TY2hvb2wgb2YgU29jaWFsIGFuZCBDb21tdW5pdHkgTWVkaWNpbmUsIFVuaXZlcnNpdHkg
b2YgQnJpc3RvbCwgQnJpc3RvbCwgVUsuJiN4RDtVbml2ZXJzaXR5IG9mIEV4ZXRlciBNZWRpY2Fs
IFNjaG9vbCwgRXhldGVyLCBVSy4mI3hEO0luc3RpdHV0ZSBvZiBIZWFsdGggYW5kIFdlbGxiZWlu
ZywgR2VuZXJhbCBQcmFjdGljZSBhbmQgUHJpbWFyeSBDYXJlIEdyb3VwLCBVbml2ZXJzaXR5IG9m
IEdsYXNnb3csIEdsYXNnb3csIFVLLiYjeEQ7U2Nob29sIG9mIENsaW5pY2FsIFNjaWVuY2VzLCBV
bml2ZXJzaXR5IG9mIEJyaXN0b2wsIEJyaXN0b2wsIFVLLiYjeEQ7TWVudGFsIEhlYWx0aCBTY2ll
bmNlcyBVbml0LCBVbml2ZXJzaXR5IENvbGxlZ2UgTG9uZG9uLCBMb25kb24sIFVLLiYjeEQ7UmVh
ZGVyIGluIGVwaWRlbWlvbG9neSwgU2Nob29sIG9mIFNvY2lhbCBhbmQgQ29tbXVuaXR5IE1lZGlj
aW5lLCBVbml2ZXJzaXR5IG9mIEJyaXN0b2wsIEJyaXN0b2wsIFVLLjwvYXV0aC1hZGRyZXNzPjxy
ZW1vdGUtZGF0YWJhc2UtcHJvdmlkZXI+TkxNPC9yZW1vdGUtZGF0YWJhc2UtcHJvdmlkZXI+PHJl
Yy1udW1iZXI+MjE8L3JlYy1udW1iZXI+PGxhc3QtdXBkYXRlZC1kYXRlIGZvcm1hdD0idXRjIj4x
NTkwMjQ4OTE2PC9sYXN0LXVwZGF0ZWQtZGF0ZT48YWNjZXNzaW9uLW51bT4yNDM1MTUwMTwvYWNj
ZXNzaW9uLW51bT48ZWxlY3Ryb25pYy1yZXNvdXJjZS1udW0+MTAuMzM5OS9iamdwMTNYNjc1NDMw
PC9lbGVjdHJvbmljLXJlc291cmNlLW51bT48dm9sdW1lPjYzPC92b2x1bWU+PC9yZWNvcmQ+PC9D
aXRlPjwvRW5kTm90ZT5=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UaG9tYXM8L0F1dGhvcj48WWVhcj4yMDEzPC9ZZWFyPjxJ
RFRleHQ+UHJldmFsZW5jZSBvZiB0cmVhdG1lbnQtcmVzaXN0YW50IGRlcHJlc3Npb24gaW4gcHJp
bWFyeSBjYXJlOiBjcm9zcy1zZWN0aW9uYWwgZGF0YTwvSURUZXh0PjxEaXNwbGF5VGV4dD4oVGhv
bWFzPHN0eWxlIGZhY2U9Iml0YWxpYyI+IGV0IGFsLjwvc3R5bGU+LCAyMDEzKTwvRGlzcGxheVRl
eHQ+PHJlY29yZD48ZGF0ZXM+PHB1Yi1kYXRlcz48ZGF0ZT5EZWM8L2RhdGU+PC9wdWItZGF0ZXM+
PHllYXI+MjAxMzwveWVhcj48L2RhdGVzPjxrZXl3b3Jkcz48a2V5d29yZD5BZG9sZXNjZW50PC9r
ZXl3b3JkPjxrZXl3b3JkPkFkdWx0PC9rZXl3b3JkPjxrZXl3b3JkPkFnZWQ8L2tleXdvcmQ+PGtl
eXdvcmQ+QW50aWRlcHJlc3NpdmUgQWdlbnRzLyp0aGVyYXBldXRpYyB1c2U8L2tleXdvcmQ+PGtl
eXdvcmQ+Q29nbml0aXZlIEJlaGF2aW9yYWwgVGhlcmFweS9tZXRob2RzPC9rZXl3b3JkPjxrZXl3
b3JkPkNvbWJpbmVkIE1vZGFsaXR5IFRoZXJhcHkvbWV0aG9kczwva2V5d29yZD48a2V5d29yZD5D
cm9zcy1TZWN0aW9uYWwgU3R1ZGllczwva2V5d29yZD48a2V5d29yZD5EZXByZXNzaXZlIERpc29y
ZGVyLypkcnVnIHRoZXJhcHkvZXBpZGVtaW9sb2d5PC9rZXl3b3JkPjxrZXl3b3JkPkRydWcgUmVz
aXN0YW5jZTwva2V5d29yZD48a2V5d29yZD5GZW1hbGU8L2tleXdvcmQ+PGtleXdvcmQ+SHVtYW5z
PC9rZXl3b3JkPjxrZXl3b3JkPk1hbGU8L2tleXdvcmQ+PGtleXdvcmQ+TWlkZGxlIEFnZWQ8L2tl
eXdvcmQ+PGtleXdvcmQ+VW5pdGVkIEtpbmdkb20vZXBpZGVtaW9sb2d5PC9rZXl3b3JkPjxrZXl3
b3JkPllvdW5nIEFkdWx0PC9rZXl3b3JkPjwva2V5d29yZHM+PGlzYm4+MDk2MC0xNjQzIChQcmlu
dCkmI3hEOzA5NjAtMTY0MzwvaXNibj48Y3VzdG9tMj5QTUMzODM5Mzk0PC9jdXN0b20yPjx0aXRs
ZXM+PHRpdGxlPlByZXZhbGVuY2Ugb2YgdHJlYXRtZW50LXJlc2lzdGFudCBkZXByZXNzaW9uIGlu
IHByaW1hcnkgY2FyZTogY3Jvc3Mtc2VjdGlvbmFsIGRhdGE8L3RpdGxlPjxzZWNvbmRhcnktdGl0
bGU+QnIgSiBHZW4gUHJhY3Q8L3NlY29uZGFyeS10aXRsZT48L3RpdGxlcz48cGFnZXM+ZTg1Mi04
PC9wYWdlcz48bnVtYmVyPjYxNzwvbnVtYmVyPjxjb250cmlidXRvcnM+PGF1dGhvcnM+PGF1dGhv
cj5UaG9tYXMsIEwuPC9hdXRob3I+PGF1dGhvcj5LZXNzbGVyLCBELjwvYXV0aG9yPjxhdXRob3I+
Q2FtcGJlbGwsIEouPC9hdXRob3I+PGF1dGhvcj5Nb3JyaXNvbiwgSi48L2F1dGhvcj48YXV0aG9y
PlBldGVycywgVC4gSi48L2F1dGhvcj48YXV0aG9yPldpbGxpYW1zLCBDLjwvYXV0aG9yPjxhdXRo
b3I+TGV3aXMsIEcuPC9hdXRob3I+PGF1dGhvcj5XaWxlcywgTi48L2F1dGhvcj48L2F1dGhvcnM+
PC9jb250cmlidXRvcnM+PGVkaXRpb24+MjAxMy8xMi8yMDwvZWRpdGlvbj48bGFuZ3VhZ2U+ZW5n
PC9sYW5ndWFnZT48YWRkZWQtZGF0ZSBmb3JtYXQ9InV0YyI+MTU5MDI0ODkxNjwvYWRkZWQtZGF0
ZT48cmVmLXR5cGUgbmFtZT0iSm91cm5hbCBBcnRpY2xlIj4xNzwvcmVmLXR5cGU+PGF1dGgtYWRk
cmVzcz5TY2hvb2wgb2YgU29jaWFsIGFuZCBDb21tdW5pdHkgTWVkaWNpbmUsIFVuaXZlcnNpdHkg
b2YgQnJpc3RvbCwgQnJpc3RvbCwgVUsuJiN4RDtVbml2ZXJzaXR5IG9mIEV4ZXRlciBNZWRpY2Fs
IFNjaG9vbCwgRXhldGVyLCBVSy4mI3hEO0luc3RpdHV0ZSBvZiBIZWFsdGggYW5kIFdlbGxiZWlu
ZywgR2VuZXJhbCBQcmFjdGljZSBhbmQgUHJpbWFyeSBDYXJlIEdyb3VwLCBVbml2ZXJzaXR5IG9m
IEdsYXNnb3csIEdsYXNnb3csIFVLLiYjeEQ7U2Nob29sIG9mIENsaW5pY2FsIFNjaWVuY2VzLCBV
bml2ZXJzaXR5IG9mIEJyaXN0b2wsIEJyaXN0b2wsIFVLLiYjeEQ7TWVudGFsIEhlYWx0aCBTY2ll
bmNlcyBVbml0LCBVbml2ZXJzaXR5IENvbGxlZ2UgTG9uZG9uLCBMb25kb24sIFVLLiYjeEQ7UmVh
ZGVyIGluIGVwaWRlbWlvbG9neSwgU2Nob29sIG9mIFNvY2lhbCBhbmQgQ29tbXVuaXR5IE1lZGlj
aW5lLCBVbml2ZXJzaXR5IG9mIEJyaXN0b2wsIEJyaXN0b2wsIFVLLjwvYXV0aC1hZGRyZXNzPjxy
ZW1vdGUtZGF0YWJhc2UtcHJvdmlkZXI+TkxNPC9yZW1vdGUtZGF0YWJhc2UtcHJvdmlkZXI+PHJl
Yy1udW1iZXI+MjE8L3JlYy1udW1iZXI+PGxhc3QtdXBkYXRlZC1kYXRlIGZvcm1hdD0idXRjIj4x
NTkwMjQ4OTE2PC9sYXN0LXVwZGF0ZWQtZGF0ZT48YWNjZXNzaW9uLW51bT4yNDM1MTUwMTwvYWNj
ZXNzaW9uLW51bT48ZWxlY3Ryb25pYy1yZXNvdXJjZS1udW0+MTAuMzM5OS9iamdwMTNYNjc1NDMw
PC9lbGVjdHJvbmljLXJlc291cmNlLW51bT48dm9sdW1lPjYzPC92b2x1bWU+PC9yZWNvcmQ+PC9D
aXRlPjwvRW5kTm90ZT5=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4670D7">
        <w:rPr>
          <w:rFonts w:ascii="Times New Roman" w:hAnsi="Times New Roman" w:cs="Times New Roman"/>
        </w:rPr>
      </w:r>
      <w:r w:rsidR="004670D7">
        <w:rPr>
          <w:rFonts w:ascii="Times New Roman" w:hAnsi="Times New Roman" w:cs="Times New Roman"/>
        </w:rPr>
        <w:fldChar w:fldCharType="separate"/>
      </w:r>
      <w:r w:rsidR="008D18AA">
        <w:rPr>
          <w:rFonts w:ascii="Times New Roman" w:hAnsi="Times New Roman" w:cs="Times New Roman"/>
          <w:noProof/>
        </w:rPr>
        <w:t>(Thomas</w:t>
      </w:r>
      <w:r w:rsidR="008D18AA" w:rsidRPr="008D18AA">
        <w:rPr>
          <w:rFonts w:ascii="Times New Roman" w:hAnsi="Times New Roman" w:cs="Times New Roman"/>
          <w:i/>
          <w:noProof/>
        </w:rPr>
        <w:t xml:space="preserve"> </w:t>
      </w:r>
      <w:r w:rsidR="008D18AA">
        <w:rPr>
          <w:rFonts w:ascii="Times New Roman" w:hAnsi="Times New Roman" w:cs="Times New Roman"/>
          <w:noProof/>
        </w:rPr>
        <w:t>2013)</w:t>
      </w:r>
      <w:r w:rsidR="004670D7">
        <w:rPr>
          <w:rFonts w:ascii="Times New Roman" w:hAnsi="Times New Roman" w:cs="Times New Roman"/>
        </w:rPr>
        <w:fldChar w:fldCharType="end"/>
      </w:r>
      <w:r w:rsidR="00335FF0">
        <w:rPr>
          <w:rFonts w:ascii="Times New Roman" w:hAnsi="Times New Roman" w:cs="Times New Roman"/>
        </w:rPr>
        <w:t xml:space="preserve"> </w:t>
      </w:r>
      <w:r>
        <w:rPr>
          <w:rFonts w:ascii="Times New Roman" w:hAnsi="Times New Roman" w:cs="Times New Roman"/>
        </w:rPr>
        <w:t xml:space="preserve">and this review included studies from both settings. </w:t>
      </w:r>
      <w:r w:rsidR="00335FF0">
        <w:rPr>
          <w:rFonts w:ascii="Times New Roman" w:hAnsi="Times New Roman" w:cs="Times New Roman"/>
        </w:rPr>
        <w:t xml:space="preserve">This review was restricted to examining psychotherapy in those with unipolar depression, with bipolar illness and other major psychiatric comorbidities excluded. </w:t>
      </w:r>
    </w:p>
    <w:p w14:paraId="76388FF4" w14:textId="7301CA51" w:rsidR="006A4AC3" w:rsidRDefault="00B16FE5" w:rsidP="00501243">
      <w:pPr>
        <w:spacing w:line="360" w:lineRule="auto"/>
        <w:jc w:val="both"/>
        <w:rPr>
          <w:rFonts w:ascii="Times New Roman" w:hAnsi="Times New Roman" w:cs="Times New Roman"/>
        </w:rPr>
      </w:pPr>
      <w:r>
        <w:rPr>
          <w:rFonts w:ascii="Times New Roman" w:hAnsi="Times New Roman" w:cs="Times New Roman"/>
        </w:rPr>
        <w:tab/>
      </w:r>
      <w:r w:rsidR="002123BA" w:rsidRPr="00501243">
        <w:rPr>
          <w:rFonts w:ascii="Times New Roman" w:hAnsi="Times New Roman" w:cs="Times New Roman"/>
        </w:rPr>
        <w:t xml:space="preserve">Psychological treatments </w:t>
      </w:r>
      <w:r w:rsidR="006A4AC3">
        <w:rPr>
          <w:rFonts w:ascii="Times New Roman" w:hAnsi="Times New Roman" w:cs="Times New Roman"/>
        </w:rPr>
        <w:t>for depression may be first</w:t>
      </w:r>
      <w:r w:rsidR="00984877">
        <w:rPr>
          <w:rFonts w:ascii="Times New Roman" w:hAnsi="Times New Roman" w:cs="Times New Roman"/>
        </w:rPr>
        <w:t>-</w:t>
      </w:r>
      <w:r w:rsidR="006A4AC3">
        <w:rPr>
          <w:rFonts w:ascii="Times New Roman" w:hAnsi="Times New Roman" w:cs="Times New Roman"/>
        </w:rPr>
        <w:t>line in the acute treatment (particularly for mild-moderate episodes) but are also recommended as an augmentation strategy in major guidelines</w:t>
      </w:r>
      <w:r w:rsidR="00463F68">
        <w:rPr>
          <w:rFonts w:ascii="Times New Roman" w:hAnsi="Times New Roman" w:cs="Times New Roman"/>
        </w:rPr>
        <w:t xml:space="preserve"> </w:t>
      </w:r>
      <w:r w:rsidR="00463F68" w:rsidRPr="00C37DBE">
        <w:rPr>
          <w:rFonts w:ascii="Times New Roman" w:hAnsi="Times New Roman" w:cs="Times New Roman"/>
        </w:rPr>
        <w:fldChar w:fldCharType="begin">
          <w:fldData xml:space="preserve">PEVuZE5vdGU+PENpdGU+PEF1dGhvcj5DbGVhcmU8L0F1dGhvcj48WWVhcj4yMDE1PC9ZZWFyPjxJ
RFRleHQ+RXZpZGVuY2UtYmFzZWQgZ3VpZGVsaW5lcyBmb3IgdHJlYXRpbmcgZGVwcmVzc2l2ZSBk
aXNvcmRlcnMgd2l0aCBhbnRpZGVwcmVzc2FudHM6IEEgcmV2aXNpb24gb2YgdGhlIDIwMDggQnJp
dGlzaCBBc3NvY2lhdGlvbiBmb3IgUHN5Y2hvcGhhcm1hY29sb2d5IGd1aWRlbGluZXM8L0lEVGV4
dD48RGlzcGxheVRleHQ+KENsZWFyZTxzdHlsZSBmYWNlPSJpdGFsaWMiPiBldCBhbC48L3N0eWxl
PiwgMjAxNSk8L0Rpc3BsYXlUZXh0PjxyZWNvcmQ+PGRhdGVzPjxwdWItZGF0ZXM+PGRhdGU+TWF5
PC9kYXRlPjwvcHViLWRhdGVzPjx5ZWFyPjIwMTU8L3llYXI+PC9kYXRlcz48a2V5d29yZHM+PGtl
eXdvcmQ+QW50aWRlcHJlc3NpdmUgQWdlbnRzLyp0aGVyYXBldXRpYyB1c2U8L2tleXdvcmQ+PGtl
eXdvcmQ+Q29tYmluZWQgTW9kYWxpdHkgVGhlcmFweTwva2V5d29yZD48a2V5d29yZD5Db25zZW5z
dXM8L2tleXdvcmQ+PGtleXdvcmQ+RGVwcmVzc2l2ZSBEaXNvcmRlci8qZHJ1ZyB0aGVyYXB5PC9r
ZXl3b3JkPjxrZXl3b3JkPkV2aWRlbmNlLUJhc2VkIE1lZGljaW5lPC9rZXl3b3JkPjxrZXl3b3Jk
Pkh1bWFuczwva2V5d29yZD48a2V5d29yZD5TZWNvbmRhcnkgUHJldmVudGlvbjwva2V5d29yZD48
a2V5d29yZD5BbnRpZGVwcmVzc2FudHM8L2tleXdvcmQ+PGtleXdvcmQ+ZGVwcmVzc2lvbjwva2V5
d29yZD48a2V5d29yZD5kZXByZXNzaXZlIGRpc29yZGVyPC9rZXl3b3JkPjxrZXl3b3JkPmV2aWRl
bmNlLWJhc2VkIGd1aWRlbGluZXM8L2tleXdvcmQ+PGtleXdvcmQ+dHJlYXRtZW50PC9rZXl3b3Jk
Pjwva2V5d29yZHM+PGlzYm4+MDI2OS04ODExPC9pc2JuPjx0aXRsZXM+PHRpdGxlPkV2aWRlbmNl
LWJhc2VkIGd1aWRlbGluZXMgZm9yIHRyZWF0aW5nIGRlcHJlc3NpdmUgZGlzb3JkZXJzIHdpdGgg
YW50aWRlcHJlc3NhbnRzOiBBIHJldmlzaW9uIG9mIHRoZSAyMDA4IEJyaXRpc2ggQXNzb2NpYXRp
b24gZm9yIFBzeWNob3BoYXJtYWNvbG9neSBndWlkZWxpbmVzPC90aXRsZT48c2Vjb25kYXJ5LXRp
dGxlPkogUHN5Y2hvcGhhcm1hY29sPC9zZWNvbmRhcnktdGl0bGU+PC90aXRsZXM+PHBhZ2VzPjQ1
OS01MjU8L3BhZ2VzPjxudW1iZXI+NTwvbnVtYmVyPjxjb250cmlidXRvcnM+PGF1dGhvcnM+PGF1
dGhvcj5DbGVhcmUsIEEuPC9hdXRob3I+PGF1dGhvcj5QYXJpYW50ZSwgQy4gTS48L2F1dGhvcj48
YXV0aG9yPllvdW5nLCBBLiBILjwvYXV0aG9yPjxhdXRob3I+QW5kZXJzb24sIEkuIE0uPC9hdXRo
b3I+PGF1dGhvcj5DaHJpc3RtYXMsIEQuPC9hdXRob3I+PGF1dGhvcj5Db3dlbiwgUC4gSi48L2F1
dGhvcj48YXV0aG9yPkRpY2tlbnMsIEMuPC9hdXRob3I+PGF1dGhvcj5GZXJyaWVyLCBJLiBOLjwv
YXV0aG9yPjxhdXRob3I+R2VkZGVzLCBKLjwvYXV0aG9yPjxhdXRob3I+R2lsYm9keSwgUy48L2F1
dGhvcj48YXV0aG9yPkhhZGRhZCwgUC4gTS48L2F1dGhvcj48YXV0aG9yPkthdG9uYSwgQy48L2F1
dGhvcj48YXV0aG9yPkxld2lzLCBHLjwvYXV0aG9yPjxhdXRob3I+TWFsaXppYSwgQS48L2F1dGhv
cj48YXV0aG9yPk1jQWxsaXN0ZXItV2lsbGlhbXMsIFIuIEguPC9hdXRob3I+PGF1dGhvcj5SYW1j
aGFuZGFuaSwgUC48L2F1dGhvcj48YXV0aG9yPlNjb3R0LCBKLjwvYXV0aG9yPjxhdXRob3I+VGF5
bG9yLCBELjwvYXV0aG9yPjxhdXRob3I+VWhlciwgUi48L2F1dGhvcj48L2F1dGhvcnM+PC9jb250
cmlidXRvcnM+PGVkaXRpb24+MjAxNS8wNS8xNTwvZWRpdGlvbj48bGFuZ3VhZ2U+ZW5nPC9sYW5n
dWFnZT48YWRkZWQtZGF0ZSBmb3JtYXQ9InV0YyI+MTU5MDI0OTEwNTwvYWRkZWQtZGF0ZT48cmVm
LXR5cGUgbmFtZT0iSm91cm5hbCBBcnRpY2xlIj4xNzwvcmVmLXR5cGU+PGF1dGgtYWRkcmVzcz5Q
cm9mZXNzb3Igb2YgUHN5Y2hvcGhhcm1hY29sb2d5ICZhbXA7IEFmZmVjdGl2ZSBEaXNvcmRlcnMs
IEtpbmcmYXBvcztzIENvbGxlZ2UgTG9uZG9uLCBJbnN0aXR1dGUgb2YgUHN5Y2hpYXRyeSwgUHN5
Y2hvbG9neSBhbmQgTmV1cm9zY2llbmNlLCBDZW50cmUgZm9yIEFmZmVjdGl2ZSBEaXNvcmRlcnMs
IExvbmRvbiwgVUsgYW50aG9ueS5jbGVhcmVAa2NsLmFjLnVrLiYjeEQ7UHJvZmVzc29yIG9mIEJp
b2xvZ2ljYWwgUHN5Y2hpYXRyeSwgS2luZyZhcG9zO3MgQ29sbGVnZSBMb25kb24sIEluc3RpdHV0
ZSBvZiBQc3ljaGlhdHJ5LCBQc3ljaG9sb2d5IGFuZCBOZXVyb3NjaWVuY2UsIENlbnRyZSBmb3Ig
QWZmZWN0aXZlIERpc29yZGVycywgTG9uZG9uLCBVSy4mI3hEO1Byb2Zlc3NvciBvZiBQc3ljaGlh
dHJ5IGFuZCBDaGFpciBvZiBNb29kIERpc29yZGVycywgS2luZyZhcG9zO3MgQ29sbGVnZSBMb25k
b24sIEluc3RpdHV0ZSBvZiBQc3ljaGlhdHJ5LCBQc3ljaG9sb2d5IGFuZCBOZXVyb3NjaWVuY2Us
IENlbnRyZSBmb3IgQWZmZWN0aXZlIERpc29yZGVycywgTG9uZG9uLCBVSy4mI3hEO1Byb2Zlc3Nv
ciBhbmQgSG9ub3JhcnkgQ29uc3VsdGFudCBQc3ljaGlhdHJpc3QsIFVuaXZlcnNpdHkgb2YgTWFu
Y2hlc3RlciBEZXBhcnRtZW50IG9mIFBzeWNoaWF0cnksIFVuaXZlcnNpdHkgb2YgTWFuY2hlc3Rl
ciwgTWFuY2hlc3RlciwgVUsuJiN4RDtDb25zdWx0YW50IFBzeWNoaWF0cmlzdCwgQWR2YW5jZWQg
SW50ZXJ2ZW50aW9ucyBTZXJ2aWNlLCBOaW5ld2VsbHMgSG9zcGl0YWwgJmFtcDsgTWVkaWNhbCBT
Y2hvb2wsIER1bmRlZSwgVUsuJiN4RDtQcm9mZXNzb3Igb2YgUHN5Y2hvcGhhcm1hY29sb2d5LCBQ
c3ljaG9waGFybWFjb2xvZ3kgUmVzZWFyY2ggVW5pdCwgTmV1cm9zY2llbmNlcyBCdWlsZGluZywg
VW5pdmVyc2l0eSBEZXBhcnRtZW50IG9mIFBzeWNoaWF0cnksIFdhcm5lZm9yZCBIb3NwaXRhbCwg
T3hmb3JkLCBVSy4mI3hEO1Byb2Zlc3NvciBvZiBQc3ljaG9sb2dpY2FsIE1lZGljaW5lLCBVbml2
ZXJzaXR5IG9mIEV4ZXRlciBNZWRpY2FsIFNjaG9vbCBhbmQgRGV2b24gUGFydG5lcnNoaXAgVHJ1
c3QsIEV4ZXRlciwgVUsuJiN4RDtQcm9mZXNzb3Igb2YgUHN5Y2hpYXRyeSwgSG9ub3JhcnkgQ29u
c3VsdGFudCBQc3ljaGlhdHJpc3QsIFNjaG9vbCBvZiBOZXVyb2xvZ3ksIE5ldXJvYmlvbG9neSAm
YW1wOyBQc3ljaGlhdHJ5LCBSb3lhbCBWaWN0b3JpYSBJbmZpcm1hcnksIE5ld2Nhc3RsZSB1cG9u
IFR5bmUsIFVLLiYjeEQ7SGVhZCwgRGVwYXJ0bWVudCBvZiBQc3ljaGlhdHJ5LCBVbml2ZXJzaXR5
IG9mIE94Zm9yZCwgV2FybmVmb3JkIEhvc3BpdGFsLCBPeGZvcmQsIFVLLiYjeEQ7RGlyZWN0b3Ig
b2YgdGhlIE1lbnRhbCBIZWFsdGggYW5kIEFkZGljdGlvbnMgUmVzZWFyY2ggR3JvdXAgKE1IQVJH
KSwgVGhlIEh1bGwgWW9yayBNZWRpY2FsIFNjaG9vbCwgRGVwYXJ0bWVudCBvZiBIZWFsdGggU2Np
ZW5jZXMsIFVuaXZlcnNpdHkgb2YgWW9yaywgWW9yaywgVUsuJiN4RDtDb25zdWx0YW50IFBzeWNo
aWF0cmlzdCwgQ3JvbXdlbGwgSG91c2UsIEdyZWF0ZXIgTWFuY2hlc3RlciBXZXN0IE1lbnRhbCBI
ZWFsdGggTkhTIEZvdW5kYXRpb24gVHJ1c3QsIFNhbGZvcmQsIFVLLiYjeEQ7RGl2aXNpb24gb2Yg
UHN5Y2hpYXRyeSwgVW5pdmVyc2l0eSBDb2xsZWdlIExvbmRvbiwgTG9uZG9uLCBVSy4mI3hEO0Nv
bnN1bHRhbnQgaW4gTmV1cm9wc3ljaG9waGFybWFjb2xvZ3kgYW5kIE5ldXJvbW9kdWxhdGlvbiwg
Tm9ydGggQnJpc3RvbCBOSFMgVHJ1c3QsIFJvc2EgQnVyZGVuIENlbnRyZSwgU291dGhtZWFkIEhv
c3BpdGFsLCBCcmlzdG9sLCBVSy4mI3hEO1JlYWRlciBpbiBDbGluaWNhbCBQc3ljaG9waGFybWFj
b2xvZ3ksIEluc3RpdHV0ZSBvZiBOZXVyb3NjaWVuY2UsIE5ld2Nhc3RsZSBVbml2ZXJzaXR5LCBS
b3lhbCBWaWN0b3JpYSBJbmZpcm1hcnksIE5ld2Nhc3RsZSB1cG9uIFR5bmUsIFVLLiYjeEQ7UmVh
ZGVyIGluIENoaWxkIGFuZCBBZG9sZXNjZW50IFBzeWNoaWF0cnksIENlbnRyZSBmb3IgTWVudGFs
IEhlYWx0aCwgSW1wZXJpYWwgQ29sbGVnZSBMb25kb24sIExvbmRvbiwgVUsuJiN4RDtQcm9mZXNz
b3Igb2YgUHN5Y2hvbG9naWNhbCBNZWRpY2luZSwgSW5zdGl0dXRlIG9mIE5ldXJvc2NpZW5jZSwg
TmV3Y2FzdGxlIFVuaXZlcnNpdHksIE5ld2Nhc3RsZSB1cG9uIFR5bmUsIFVLLiYjeEQ7UHJvZmVz
c29yIG9mIFBzeWNob3BoYXJtYWNvbG9neSwgS2luZyZhcG9zO3MgQ29sbGVnZSBMb25kb24sIExv
bmRvbiwgVUsuJiN4RDtBc3NvY2lhdGUgUHJvZmVzc29yLCBDYW5hZGEgUmVzZWFyY2ggQ2hhaXIg
aW4gRWFybHkgSW50ZXJ2ZW50aW9ucywgRGFsaG91c2llIFVuaXZlcnNpdHksIERlcGFydG1lbnQg
b2YgUHN5Y2hpYXRyeSwgSGFsaWZheCwgTlMsIENhbmFkYS48L2F1dGgtYWRkcmVzcz48cmVtb3Rl
LWRhdGFiYXNlLXByb3ZpZGVyPk5MTTwvcmVtb3RlLWRhdGFiYXNlLXByb3ZpZGVyPjxyZWMtbnVt
YmVyPjIyPC9yZWMtbnVtYmVyPjxsYXN0LXVwZGF0ZWQtZGF0ZSBmb3JtYXQ9InV0YyI+MTU5MDI0
OTEwNTwvbGFzdC11cGRhdGVkLWRhdGU+PGFjY2Vzc2lvbi1udW0+MjU5Njk0NzA8L2FjY2Vzc2lv
bi1udW0+PGVsZWN0cm9uaWMtcmVzb3VyY2UtbnVtPjEwLjExNzcvMDI2OTg4MTExNTU4MTA5Mzwv
ZWxlY3Ryb25pYy1yZXNvdXJjZS1udW0+PHZvbHVtZT4yOTwvdm9sdW1lPjwvcmVjb3JkPjwvQ2l0
ZT48L0VuZE5vdGU+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DbGVhcmU8L0F1dGhvcj48WWVhcj4yMDE1PC9ZZWFyPjxJ
RFRleHQ+RXZpZGVuY2UtYmFzZWQgZ3VpZGVsaW5lcyBmb3IgdHJlYXRpbmcgZGVwcmVzc2l2ZSBk
aXNvcmRlcnMgd2l0aCBhbnRpZGVwcmVzc2FudHM6IEEgcmV2aXNpb24gb2YgdGhlIDIwMDggQnJp
dGlzaCBBc3NvY2lhdGlvbiBmb3IgUHN5Y2hvcGhhcm1hY29sb2d5IGd1aWRlbGluZXM8L0lEVGV4
dD48RGlzcGxheVRleHQ+KENsZWFyZTxzdHlsZSBmYWNlPSJpdGFsaWMiPiBldCBhbC48L3N0eWxl
PiwgMjAxNSk8L0Rpc3BsYXlUZXh0PjxyZWNvcmQ+PGRhdGVzPjxwdWItZGF0ZXM+PGRhdGU+TWF5
PC9kYXRlPjwvcHViLWRhdGVzPjx5ZWFyPjIwMTU8L3llYXI+PC9kYXRlcz48a2V5d29yZHM+PGtl
eXdvcmQ+QW50aWRlcHJlc3NpdmUgQWdlbnRzLyp0aGVyYXBldXRpYyB1c2U8L2tleXdvcmQ+PGtl
eXdvcmQ+Q29tYmluZWQgTW9kYWxpdHkgVGhlcmFweTwva2V5d29yZD48a2V5d29yZD5Db25zZW5z
dXM8L2tleXdvcmQ+PGtleXdvcmQ+RGVwcmVzc2l2ZSBEaXNvcmRlci8qZHJ1ZyB0aGVyYXB5PC9r
ZXl3b3JkPjxrZXl3b3JkPkV2aWRlbmNlLUJhc2VkIE1lZGljaW5lPC9rZXl3b3JkPjxrZXl3b3Jk
Pkh1bWFuczwva2V5d29yZD48a2V5d29yZD5TZWNvbmRhcnkgUHJldmVudGlvbjwva2V5d29yZD48
a2V5d29yZD5BbnRpZGVwcmVzc2FudHM8L2tleXdvcmQ+PGtleXdvcmQ+ZGVwcmVzc2lvbjwva2V5
d29yZD48a2V5d29yZD5kZXByZXNzaXZlIGRpc29yZGVyPC9rZXl3b3JkPjxrZXl3b3JkPmV2aWRl
bmNlLWJhc2VkIGd1aWRlbGluZXM8L2tleXdvcmQ+PGtleXdvcmQ+dHJlYXRtZW50PC9rZXl3b3Jk
Pjwva2V5d29yZHM+PGlzYm4+MDI2OS04ODExPC9pc2JuPjx0aXRsZXM+PHRpdGxlPkV2aWRlbmNl
LWJhc2VkIGd1aWRlbGluZXMgZm9yIHRyZWF0aW5nIGRlcHJlc3NpdmUgZGlzb3JkZXJzIHdpdGgg
YW50aWRlcHJlc3NhbnRzOiBBIHJldmlzaW9uIG9mIHRoZSAyMDA4IEJyaXRpc2ggQXNzb2NpYXRp
b24gZm9yIFBzeWNob3BoYXJtYWNvbG9neSBndWlkZWxpbmVzPC90aXRsZT48c2Vjb25kYXJ5LXRp
dGxlPkogUHN5Y2hvcGhhcm1hY29sPC9zZWNvbmRhcnktdGl0bGU+PC90aXRsZXM+PHBhZ2VzPjQ1
OS01MjU8L3BhZ2VzPjxudW1iZXI+NTwvbnVtYmVyPjxjb250cmlidXRvcnM+PGF1dGhvcnM+PGF1
dGhvcj5DbGVhcmUsIEEuPC9hdXRob3I+PGF1dGhvcj5QYXJpYW50ZSwgQy4gTS48L2F1dGhvcj48
YXV0aG9yPllvdW5nLCBBLiBILjwvYXV0aG9yPjxhdXRob3I+QW5kZXJzb24sIEkuIE0uPC9hdXRo
b3I+PGF1dGhvcj5DaHJpc3RtYXMsIEQuPC9hdXRob3I+PGF1dGhvcj5Db3dlbiwgUC4gSi48L2F1
dGhvcj48YXV0aG9yPkRpY2tlbnMsIEMuPC9hdXRob3I+PGF1dGhvcj5GZXJyaWVyLCBJLiBOLjwv
YXV0aG9yPjxhdXRob3I+R2VkZGVzLCBKLjwvYXV0aG9yPjxhdXRob3I+R2lsYm9keSwgUy48L2F1
dGhvcj48YXV0aG9yPkhhZGRhZCwgUC4gTS48L2F1dGhvcj48YXV0aG9yPkthdG9uYSwgQy48L2F1
dGhvcj48YXV0aG9yPkxld2lzLCBHLjwvYXV0aG9yPjxhdXRob3I+TWFsaXppYSwgQS48L2F1dGhv
cj48YXV0aG9yPk1jQWxsaXN0ZXItV2lsbGlhbXMsIFIuIEguPC9hdXRob3I+PGF1dGhvcj5SYW1j
aGFuZGFuaSwgUC48L2F1dGhvcj48YXV0aG9yPlNjb3R0LCBKLjwvYXV0aG9yPjxhdXRob3I+VGF5
bG9yLCBELjwvYXV0aG9yPjxhdXRob3I+VWhlciwgUi48L2F1dGhvcj48L2F1dGhvcnM+PC9jb250
cmlidXRvcnM+PGVkaXRpb24+MjAxNS8wNS8xNTwvZWRpdGlvbj48bGFuZ3VhZ2U+ZW5nPC9sYW5n
dWFnZT48YWRkZWQtZGF0ZSBmb3JtYXQ9InV0YyI+MTU5MDI0OTEwNTwvYWRkZWQtZGF0ZT48cmVm
LXR5cGUgbmFtZT0iSm91cm5hbCBBcnRpY2xlIj4xNzwvcmVmLXR5cGU+PGF1dGgtYWRkcmVzcz5Q
cm9mZXNzb3Igb2YgUHN5Y2hvcGhhcm1hY29sb2d5ICZhbXA7IEFmZmVjdGl2ZSBEaXNvcmRlcnMs
IEtpbmcmYXBvcztzIENvbGxlZ2UgTG9uZG9uLCBJbnN0aXR1dGUgb2YgUHN5Y2hpYXRyeSwgUHN5
Y2hvbG9neSBhbmQgTmV1cm9zY2llbmNlLCBDZW50cmUgZm9yIEFmZmVjdGl2ZSBEaXNvcmRlcnMs
IExvbmRvbiwgVUsgYW50aG9ueS5jbGVhcmVAa2NsLmFjLnVrLiYjeEQ7UHJvZmVzc29yIG9mIEJp
b2xvZ2ljYWwgUHN5Y2hpYXRyeSwgS2luZyZhcG9zO3MgQ29sbGVnZSBMb25kb24sIEluc3RpdHV0
ZSBvZiBQc3ljaGlhdHJ5LCBQc3ljaG9sb2d5IGFuZCBOZXVyb3NjaWVuY2UsIENlbnRyZSBmb3Ig
QWZmZWN0aXZlIERpc29yZGVycywgTG9uZG9uLCBVSy4mI3hEO1Byb2Zlc3NvciBvZiBQc3ljaGlh
dHJ5IGFuZCBDaGFpciBvZiBNb29kIERpc29yZGVycywgS2luZyZhcG9zO3MgQ29sbGVnZSBMb25k
b24sIEluc3RpdHV0ZSBvZiBQc3ljaGlhdHJ5LCBQc3ljaG9sb2d5IGFuZCBOZXVyb3NjaWVuY2Us
IENlbnRyZSBmb3IgQWZmZWN0aXZlIERpc29yZGVycywgTG9uZG9uLCBVSy4mI3hEO1Byb2Zlc3Nv
ciBhbmQgSG9ub3JhcnkgQ29uc3VsdGFudCBQc3ljaGlhdHJpc3QsIFVuaXZlcnNpdHkgb2YgTWFu
Y2hlc3RlciBEZXBhcnRtZW50IG9mIFBzeWNoaWF0cnksIFVuaXZlcnNpdHkgb2YgTWFuY2hlc3Rl
ciwgTWFuY2hlc3RlciwgVUsuJiN4RDtDb25zdWx0YW50IFBzeWNoaWF0cmlzdCwgQWR2YW5jZWQg
SW50ZXJ2ZW50aW9ucyBTZXJ2aWNlLCBOaW5ld2VsbHMgSG9zcGl0YWwgJmFtcDsgTWVkaWNhbCBT
Y2hvb2wsIER1bmRlZSwgVUsuJiN4RDtQcm9mZXNzb3Igb2YgUHN5Y2hvcGhhcm1hY29sb2d5LCBQ
c3ljaG9waGFybWFjb2xvZ3kgUmVzZWFyY2ggVW5pdCwgTmV1cm9zY2llbmNlcyBCdWlsZGluZywg
VW5pdmVyc2l0eSBEZXBhcnRtZW50IG9mIFBzeWNoaWF0cnksIFdhcm5lZm9yZCBIb3NwaXRhbCwg
T3hmb3JkLCBVSy4mI3hEO1Byb2Zlc3NvciBvZiBQc3ljaG9sb2dpY2FsIE1lZGljaW5lLCBVbml2
ZXJzaXR5IG9mIEV4ZXRlciBNZWRpY2FsIFNjaG9vbCBhbmQgRGV2b24gUGFydG5lcnNoaXAgVHJ1
c3QsIEV4ZXRlciwgVUsuJiN4RDtQcm9mZXNzb3Igb2YgUHN5Y2hpYXRyeSwgSG9ub3JhcnkgQ29u
c3VsdGFudCBQc3ljaGlhdHJpc3QsIFNjaG9vbCBvZiBOZXVyb2xvZ3ksIE5ldXJvYmlvbG9neSAm
YW1wOyBQc3ljaGlhdHJ5LCBSb3lhbCBWaWN0b3JpYSBJbmZpcm1hcnksIE5ld2Nhc3RsZSB1cG9u
IFR5bmUsIFVLLiYjeEQ7SGVhZCwgRGVwYXJ0bWVudCBvZiBQc3ljaGlhdHJ5LCBVbml2ZXJzaXR5
IG9mIE94Zm9yZCwgV2FybmVmb3JkIEhvc3BpdGFsLCBPeGZvcmQsIFVLLiYjeEQ7RGlyZWN0b3Ig
b2YgdGhlIE1lbnRhbCBIZWFsdGggYW5kIEFkZGljdGlvbnMgUmVzZWFyY2ggR3JvdXAgKE1IQVJH
KSwgVGhlIEh1bGwgWW9yayBNZWRpY2FsIFNjaG9vbCwgRGVwYXJ0bWVudCBvZiBIZWFsdGggU2Np
ZW5jZXMsIFVuaXZlcnNpdHkgb2YgWW9yaywgWW9yaywgVUsuJiN4RDtDb25zdWx0YW50IFBzeWNo
aWF0cmlzdCwgQ3JvbXdlbGwgSG91c2UsIEdyZWF0ZXIgTWFuY2hlc3RlciBXZXN0IE1lbnRhbCBI
ZWFsdGggTkhTIEZvdW5kYXRpb24gVHJ1c3QsIFNhbGZvcmQsIFVLLiYjeEQ7RGl2aXNpb24gb2Yg
UHN5Y2hpYXRyeSwgVW5pdmVyc2l0eSBDb2xsZWdlIExvbmRvbiwgTG9uZG9uLCBVSy4mI3hEO0Nv
bnN1bHRhbnQgaW4gTmV1cm9wc3ljaG9waGFybWFjb2xvZ3kgYW5kIE5ldXJvbW9kdWxhdGlvbiwg
Tm9ydGggQnJpc3RvbCBOSFMgVHJ1c3QsIFJvc2EgQnVyZGVuIENlbnRyZSwgU291dGhtZWFkIEhv
c3BpdGFsLCBCcmlzdG9sLCBVSy4mI3hEO1JlYWRlciBpbiBDbGluaWNhbCBQc3ljaG9waGFybWFj
b2xvZ3ksIEluc3RpdHV0ZSBvZiBOZXVyb3NjaWVuY2UsIE5ld2Nhc3RsZSBVbml2ZXJzaXR5LCBS
b3lhbCBWaWN0b3JpYSBJbmZpcm1hcnksIE5ld2Nhc3RsZSB1cG9uIFR5bmUsIFVLLiYjeEQ7UmVh
ZGVyIGluIENoaWxkIGFuZCBBZG9sZXNjZW50IFBzeWNoaWF0cnksIENlbnRyZSBmb3IgTWVudGFs
IEhlYWx0aCwgSW1wZXJpYWwgQ29sbGVnZSBMb25kb24sIExvbmRvbiwgVUsuJiN4RDtQcm9mZXNz
b3Igb2YgUHN5Y2hvbG9naWNhbCBNZWRpY2luZSwgSW5zdGl0dXRlIG9mIE5ldXJvc2NpZW5jZSwg
TmV3Y2FzdGxlIFVuaXZlcnNpdHksIE5ld2Nhc3RsZSB1cG9uIFR5bmUsIFVLLiYjeEQ7UHJvZmVz
c29yIG9mIFBzeWNob3BoYXJtYWNvbG9neSwgS2luZyZhcG9zO3MgQ29sbGVnZSBMb25kb24sIExv
bmRvbiwgVUsuJiN4RDtBc3NvY2lhdGUgUHJvZmVzc29yLCBDYW5hZGEgUmVzZWFyY2ggQ2hhaXIg
aW4gRWFybHkgSW50ZXJ2ZW50aW9ucywgRGFsaG91c2llIFVuaXZlcnNpdHksIERlcGFydG1lbnQg
b2YgUHN5Y2hpYXRyeSwgSGFsaWZheCwgTlMsIENhbmFkYS48L2F1dGgtYWRkcmVzcz48cmVtb3Rl
LWRhdGFiYXNlLXByb3ZpZGVyPk5MTTwvcmVtb3RlLWRhdGFiYXNlLXByb3ZpZGVyPjxyZWMtbnVt
YmVyPjIyPC9yZWMtbnVtYmVyPjxsYXN0LXVwZGF0ZWQtZGF0ZSBmb3JtYXQ9InV0YyI+MTU5MDI0
OTEwNTwvbGFzdC11cGRhdGVkLWRhdGU+PGFjY2Vzc2lvbi1udW0+MjU5Njk0NzA8L2FjY2Vzc2lv
bi1udW0+PGVsZWN0cm9uaWMtcmVzb3VyY2UtbnVtPjEwLjExNzcvMDI2OTg4MTExNTU4MTA5Mzwv
ZWxlY3Ryb25pYy1yZXNvdXJjZS1udW0+PHZvbHVtZT4yOTwvdm9sdW1lPjwvcmVjb3JkPjwvQ2l0
ZT48L0VuZE5vdGU+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463F68" w:rsidRPr="00C37DBE">
        <w:rPr>
          <w:rFonts w:ascii="Times New Roman" w:hAnsi="Times New Roman" w:cs="Times New Roman"/>
        </w:rPr>
      </w:r>
      <w:r w:rsidR="00463F68" w:rsidRPr="00C37DBE">
        <w:rPr>
          <w:rFonts w:ascii="Times New Roman" w:hAnsi="Times New Roman" w:cs="Times New Roman"/>
        </w:rPr>
        <w:fldChar w:fldCharType="separate"/>
      </w:r>
      <w:r w:rsidR="008D18AA">
        <w:rPr>
          <w:rFonts w:ascii="Times New Roman" w:hAnsi="Times New Roman" w:cs="Times New Roman"/>
          <w:noProof/>
        </w:rPr>
        <w:t>(Cleare</w:t>
      </w:r>
      <w:r w:rsidR="008D18AA" w:rsidRPr="008D18AA">
        <w:rPr>
          <w:rFonts w:ascii="Times New Roman" w:hAnsi="Times New Roman" w:cs="Times New Roman"/>
          <w:i/>
          <w:noProof/>
        </w:rPr>
        <w:t xml:space="preserve"> </w:t>
      </w:r>
      <w:r w:rsidR="008D18AA">
        <w:rPr>
          <w:rFonts w:ascii="Times New Roman" w:hAnsi="Times New Roman" w:cs="Times New Roman"/>
          <w:noProof/>
        </w:rPr>
        <w:t>2015)</w:t>
      </w:r>
      <w:r w:rsidR="00463F68" w:rsidRPr="00C37DBE">
        <w:rPr>
          <w:rFonts w:ascii="Times New Roman" w:hAnsi="Times New Roman" w:cs="Times New Roman"/>
        </w:rPr>
        <w:fldChar w:fldCharType="end"/>
      </w:r>
      <w:r w:rsidR="006A4AC3" w:rsidRPr="00463F68">
        <w:rPr>
          <w:rFonts w:ascii="Times New Roman" w:hAnsi="Times New Roman" w:cs="Times New Roman"/>
        </w:rPr>
        <w:t>.</w:t>
      </w:r>
      <w:r w:rsidR="006A4AC3">
        <w:rPr>
          <w:rFonts w:ascii="Times New Roman" w:hAnsi="Times New Roman" w:cs="Times New Roman"/>
        </w:rPr>
        <w:t xml:space="preserve"> This review also sought to determine the evidence</w:t>
      </w:r>
      <w:r w:rsidR="00984877">
        <w:rPr>
          <w:rFonts w:ascii="Times New Roman" w:hAnsi="Times New Roman" w:cs="Times New Roman"/>
        </w:rPr>
        <w:t>-</w:t>
      </w:r>
      <w:r w:rsidR="006A4AC3">
        <w:rPr>
          <w:rFonts w:ascii="Times New Roman" w:hAnsi="Times New Roman" w:cs="Times New Roman"/>
        </w:rPr>
        <w:t xml:space="preserve">base for switching </w:t>
      </w:r>
      <w:r w:rsidR="00D20B09">
        <w:rPr>
          <w:rFonts w:ascii="Times New Roman" w:hAnsi="Times New Roman" w:cs="Times New Roman"/>
        </w:rPr>
        <w:t>from medication to psychotherapy in TRD which</w:t>
      </w:r>
      <w:r>
        <w:rPr>
          <w:rFonts w:ascii="Times New Roman" w:hAnsi="Times New Roman" w:cs="Times New Roman"/>
        </w:rPr>
        <w:t>,</w:t>
      </w:r>
      <w:r w:rsidR="00D20B09">
        <w:rPr>
          <w:rFonts w:ascii="Times New Roman" w:hAnsi="Times New Roman" w:cs="Times New Roman"/>
        </w:rPr>
        <w:t xml:space="preserve"> </w:t>
      </w:r>
      <w:r w:rsidR="00CC61D4">
        <w:rPr>
          <w:rFonts w:ascii="Times New Roman" w:hAnsi="Times New Roman" w:cs="Times New Roman"/>
        </w:rPr>
        <w:t>in addition to</w:t>
      </w:r>
      <w:r w:rsidR="00D20B09">
        <w:rPr>
          <w:rFonts w:ascii="Times New Roman" w:hAnsi="Times New Roman" w:cs="Times New Roman"/>
        </w:rPr>
        <w:t xml:space="preserve"> not being in line with current guidance, </w:t>
      </w:r>
      <w:r w:rsidR="00452CCA">
        <w:rPr>
          <w:rFonts w:ascii="Times New Roman" w:hAnsi="Times New Roman" w:cs="Times New Roman"/>
        </w:rPr>
        <w:t xml:space="preserve">could </w:t>
      </w:r>
      <w:r w:rsidR="00CC61D4">
        <w:rPr>
          <w:rFonts w:ascii="Times New Roman" w:hAnsi="Times New Roman" w:cs="Times New Roman"/>
        </w:rPr>
        <w:t xml:space="preserve">also </w:t>
      </w:r>
      <w:r w:rsidR="00452CCA">
        <w:rPr>
          <w:rFonts w:ascii="Times New Roman" w:hAnsi="Times New Roman" w:cs="Times New Roman"/>
        </w:rPr>
        <w:t>be considered improbable</w:t>
      </w:r>
      <w:r w:rsidR="00D20B09">
        <w:rPr>
          <w:rFonts w:ascii="Times New Roman" w:hAnsi="Times New Roman" w:cs="Times New Roman"/>
        </w:rPr>
        <w:t xml:space="preserve"> in clinical practice after single treatment failure – more feasibly associated with initial treatment intolerance. Perhaps not surprisingly, no RCTs could be identified comparing </w:t>
      </w:r>
      <w:r w:rsidR="005F0A37">
        <w:rPr>
          <w:rFonts w:ascii="Times New Roman" w:hAnsi="Times New Roman" w:cs="Times New Roman"/>
        </w:rPr>
        <w:t xml:space="preserve">continued </w:t>
      </w:r>
      <w:r w:rsidR="00D20B09">
        <w:rPr>
          <w:rFonts w:ascii="Times New Roman" w:hAnsi="Times New Roman" w:cs="Times New Roman"/>
        </w:rPr>
        <w:t xml:space="preserve">antidepressant treatment </w:t>
      </w:r>
      <w:r w:rsidR="005F0A37">
        <w:rPr>
          <w:rFonts w:ascii="Times New Roman" w:hAnsi="Times New Roman" w:cs="Times New Roman"/>
        </w:rPr>
        <w:t xml:space="preserve">against </w:t>
      </w:r>
      <w:r w:rsidR="00D20B09">
        <w:rPr>
          <w:rFonts w:ascii="Times New Roman" w:hAnsi="Times New Roman" w:cs="Times New Roman"/>
        </w:rPr>
        <w:t xml:space="preserve">switching to psychotherapy alone. </w:t>
      </w:r>
    </w:p>
    <w:p w14:paraId="08786120" w14:textId="01D8DEBB" w:rsidR="00FE34A2" w:rsidRDefault="009B7E9F" w:rsidP="00C37DBE">
      <w:pPr>
        <w:spacing w:line="360" w:lineRule="auto"/>
        <w:ind w:firstLine="720"/>
        <w:jc w:val="both"/>
        <w:rPr>
          <w:rFonts w:ascii="Times New Roman" w:hAnsi="Times New Roman" w:cs="Times New Roman"/>
        </w:rPr>
      </w:pPr>
      <w:r>
        <w:rPr>
          <w:rFonts w:ascii="Times New Roman" w:hAnsi="Times New Roman" w:cs="Times New Roman"/>
        </w:rPr>
        <w:t>As succinctly summarised by the review authors, psychological treatments for depression may be categorised according to their proposed mechanism</w:t>
      </w:r>
      <w:r w:rsidR="00861EEB" w:rsidRPr="00501243">
        <w:rPr>
          <w:rFonts w:ascii="Times New Roman" w:hAnsi="Times New Roman" w:cs="Times New Roman"/>
        </w:rPr>
        <w:t>: 1</w:t>
      </w:r>
      <w:r w:rsidR="007134E1" w:rsidRPr="00501243">
        <w:rPr>
          <w:rFonts w:ascii="Times New Roman" w:hAnsi="Times New Roman" w:cs="Times New Roman"/>
        </w:rPr>
        <w:t>)</w:t>
      </w:r>
      <w:r w:rsidR="00861EEB" w:rsidRPr="00501243">
        <w:rPr>
          <w:rFonts w:ascii="Times New Roman" w:hAnsi="Times New Roman" w:cs="Times New Roman"/>
        </w:rPr>
        <w:t xml:space="preserve"> Psychodynamic/ psychoanalytic</w:t>
      </w:r>
      <w:r w:rsidR="007134E1" w:rsidRPr="00501243">
        <w:rPr>
          <w:rFonts w:ascii="Times New Roman" w:hAnsi="Times New Roman" w:cs="Times New Roman"/>
        </w:rPr>
        <w:t xml:space="preserve"> -</w:t>
      </w:r>
      <w:r w:rsidR="00861EEB" w:rsidRPr="00501243">
        <w:rPr>
          <w:rFonts w:ascii="Times New Roman" w:hAnsi="Times New Roman" w:cs="Times New Roman"/>
        </w:rPr>
        <w:t xml:space="preserve"> </w:t>
      </w:r>
      <w:r w:rsidR="00AD1E04">
        <w:rPr>
          <w:rFonts w:ascii="Times New Roman" w:hAnsi="Times New Roman" w:cs="Times New Roman"/>
        </w:rPr>
        <w:t>focuses on unconscious processes</w:t>
      </w:r>
      <w:r w:rsidR="00AD1E04" w:rsidRPr="00501243">
        <w:rPr>
          <w:rFonts w:ascii="Times New Roman" w:hAnsi="Times New Roman" w:cs="Times New Roman"/>
        </w:rPr>
        <w:t xml:space="preserve"> </w:t>
      </w:r>
      <w:r w:rsidR="00AD1E04">
        <w:rPr>
          <w:rFonts w:ascii="Times New Roman" w:hAnsi="Times New Roman" w:cs="Times New Roman"/>
        </w:rPr>
        <w:t>to</w:t>
      </w:r>
      <w:r w:rsidR="00861EEB" w:rsidRPr="00501243">
        <w:rPr>
          <w:rFonts w:ascii="Times New Roman" w:hAnsi="Times New Roman" w:cs="Times New Roman"/>
        </w:rPr>
        <w:t xml:space="preserve"> improve understanding of</w:t>
      </w:r>
      <w:r w:rsidR="00AD1E04">
        <w:rPr>
          <w:rFonts w:ascii="Times New Roman" w:hAnsi="Times New Roman" w:cs="Times New Roman"/>
        </w:rPr>
        <w:t xml:space="preserve"> </w:t>
      </w:r>
      <w:r w:rsidR="00861EEB" w:rsidRPr="00501243">
        <w:rPr>
          <w:rFonts w:ascii="Times New Roman" w:hAnsi="Times New Roman" w:cs="Times New Roman"/>
        </w:rPr>
        <w:t xml:space="preserve"> past experiences on current thoughts and behaviours</w:t>
      </w:r>
      <w:r w:rsidR="00246BDD">
        <w:rPr>
          <w:rFonts w:ascii="Times New Roman" w:hAnsi="Times New Roman" w:cs="Times New Roman"/>
        </w:rPr>
        <w:t>;</w:t>
      </w:r>
      <w:r w:rsidR="00861EEB" w:rsidRPr="00501243">
        <w:rPr>
          <w:rFonts w:ascii="Times New Roman" w:hAnsi="Times New Roman" w:cs="Times New Roman"/>
        </w:rPr>
        <w:t xml:space="preserve"> 2</w:t>
      </w:r>
      <w:r w:rsidR="007134E1" w:rsidRPr="00501243">
        <w:rPr>
          <w:rFonts w:ascii="Times New Roman" w:hAnsi="Times New Roman" w:cs="Times New Roman"/>
        </w:rPr>
        <w:t>)</w:t>
      </w:r>
      <w:r w:rsidR="00861EEB" w:rsidRPr="00501243">
        <w:rPr>
          <w:rFonts w:ascii="Times New Roman" w:hAnsi="Times New Roman" w:cs="Times New Roman"/>
        </w:rPr>
        <w:t xml:space="preserve"> Cognitive-behavioural</w:t>
      </w:r>
      <w:r w:rsidR="007134E1" w:rsidRPr="00501243">
        <w:rPr>
          <w:rFonts w:ascii="Times New Roman" w:hAnsi="Times New Roman" w:cs="Times New Roman"/>
        </w:rPr>
        <w:t xml:space="preserve"> -</w:t>
      </w:r>
      <w:r w:rsidR="00861EEB" w:rsidRPr="00501243">
        <w:rPr>
          <w:rFonts w:ascii="Times New Roman" w:hAnsi="Times New Roman" w:cs="Times New Roman"/>
        </w:rPr>
        <w:t xml:space="preserve"> targeting unhelpful negative thoughts and maladaptive patterns of behaviour</w:t>
      </w:r>
      <w:r w:rsidR="00246BDD">
        <w:rPr>
          <w:rFonts w:ascii="Times New Roman" w:hAnsi="Times New Roman" w:cs="Times New Roman"/>
        </w:rPr>
        <w:t>;</w:t>
      </w:r>
      <w:r w:rsidR="00861EEB" w:rsidRPr="00501243">
        <w:rPr>
          <w:rFonts w:ascii="Times New Roman" w:hAnsi="Times New Roman" w:cs="Times New Roman"/>
        </w:rPr>
        <w:t xml:space="preserve"> 3</w:t>
      </w:r>
      <w:r w:rsidR="007134E1" w:rsidRPr="00501243">
        <w:rPr>
          <w:rFonts w:ascii="Times New Roman" w:hAnsi="Times New Roman" w:cs="Times New Roman"/>
        </w:rPr>
        <w:t>)</w:t>
      </w:r>
      <w:r w:rsidR="00861EEB" w:rsidRPr="00501243">
        <w:rPr>
          <w:rFonts w:ascii="Times New Roman" w:hAnsi="Times New Roman" w:cs="Times New Roman"/>
        </w:rPr>
        <w:t xml:space="preserve"> Humanistic </w:t>
      </w:r>
      <w:r w:rsidR="007134E1" w:rsidRPr="00501243">
        <w:rPr>
          <w:rFonts w:ascii="Times New Roman" w:hAnsi="Times New Roman" w:cs="Times New Roman"/>
        </w:rPr>
        <w:t>-</w:t>
      </w:r>
      <w:r w:rsidR="00861EEB" w:rsidRPr="00501243">
        <w:rPr>
          <w:rFonts w:ascii="Times New Roman" w:hAnsi="Times New Roman" w:cs="Times New Roman"/>
        </w:rPr>
        <w:t xml:space="preserve"> focused on enhancing self‐awareness</w:t>
      </w:r>
      <w:r w:rsidR="007134E1" w:rsidRPr="00501243">
        <w:rPr>
          <w:rFonts w:ascii="Times New Roman" w:hAnsi="Times New Roman" w:cs="Times New Roman"/>
        </w:rPr>
        <w:t>;</w:t>
      </w:r>
      <w:r w:rsidR="00861EEB" w:rsidRPr="00501243">
        <w:rPr>
          <w:rFonts w:ascii="Times New Roman" w:hAnsi="Times New Roman" w:cs="Times New Roman"/>
        </w:rPr>
        <w:t xml:space="preserve"> and 4</w:t>
      </w:r>
      <w:r w:rsidR="007134E1" w:rsidRPr="00501243">
        <w:rPr>
          <w:rFonts w:ascii="Times New Roman" w:hAnsi="Times New Roman" w:cs="Times New Roman"/>
        </w:rPr>
        <w:t>)</w:t>
      </w:r>
      <w:r w:rsidR="00861EEB" w:rsidRPr="00501243">
        <w:rPr>
          <w:rFonts w:ascii="Times New Roman" w:hAnsi="Times New Roman" w:cs="Times New Roman"/>
        </w:rPr>
        <w:t xml:space="preserve"> Integrated therapies (combining components of different models) which includes </w:t>
      </w:r>
      <w:r w:rsidR="007134E1" w:rsidRPr="00501243">
        <w:rPr>
          <w:rFonts w:ascii="Times New Roman" w:hAnsi="Times New Roman" w:cs="Times New Roman"/>
        </w:rPr>
        <w:t>Interpersonal</w:t>
      </w:r>
      <w:r w:rsidR="00861EEB" w:rsidRPr="00501243">
        <w:rPr>
          <w:rFonts w:ascii="Times New Roman" w:hAnsi="Times New Roman" w:cs="Times New Roman"/>
        </w:rPr>
        <w:t xml:space="preserve"> Therapy </w:t>
      </w:r>
      <w:r w:rsidR="004553BC">
        <w:rPr>
          <w:rFonts w:ascii="Times New Roman" w:hAnsi="Times New Roman" w:cs="Times New Roman"/>
        </w:rPr>
        <w:t>(</w:t>
      </w:r>
      <w:r w:rsidR="00861EEB" w:rsidRPr="00501243">
        <w:rPr>
          <w:rFonts w:ascii="Times New Roman" w:hAnsi="Times New Roman" w:cs="Times New Roman"/>
        </w:rPr>
        <w:t>IPT</w:t>
      </w:r>
      <w:r w:rsidR="004553BC">
        <w:rPr>
          <w:rFonts w:ascii="Times New Roman" w:hAnsi="Times New Roman" w:cs="Times New Roman"/>
        </w:rPr>
        <w:t>)</w:t>
      </w:r>
      <w:r w:rsidR="00861EEB" w:rsidRPr="00501243">
        <w:rPr>
          <w:rFonts w:ascii="Times New Roman" w:hAnsi="Times New Roman" w:cs="Times New Roman"/>
        </w:rPr>
        <w:t xml:space="preserve"> and </w:t>
      </w:r>
      <w:r w:rsidR="007134E1" w:rsidRPr="00501243">
        <w:rPr>
          <w:rFonts w:ascii="Times New Roman" w:hAnsi="Times New Roman" w:cs="Times New Roman"/>
        </w:rPr>
        <w:t>Cognitive</w:t>
      </w:r>
      <w:r w:rsidR="00861EEB" w:rsidRPr="00501243">
        <w:rPr>
          <w:rFonts w:ascii="Times New Roman" w:hAnsi="Times New Roman" w:cs="Times New Roman"/>
        </w:rPr>
        <w:t xml:space="preserve"> Analytic Therapy (CAT). </w:t>
      </w:r>
      <w:r w:rsidR="00DE75F6">
        <w:rPr>
          <w:rFonts w:ascii="Times New Roman" w:hAnsi="Times New Roman" w:cs="Times New Roman"/>
        </w:rPr>
        <w:t xml:space="preserve">Evaluating </w:t>
      </w:r>
      <w:r w:rsidR="00FE34A2">
        <w:rPr>
          <w:rFonts w:ascii="Times New Roman" w:hAnsi="Times New Roman" w:cs="Times New Roman"/>
        </w:rPr>
        <w:t xml:space="preserve">psychotherapies in clinical trials </w:t>
      </w:r>
      <w:r w:rsidR="00DE75F6">
        <w:rPr>
          <w:rFonts w:ascii="Times New Roman" w:hAnsi="Times New Roman" w:cs="Times New Roman"/>
        </w:rPr>
        <w:t>will ideally take into account</w:t>
      </w:r>
      <w:r w:rsidR="00221102">
        <w:rPr>
          <w:rFonts w:ascii="Times New Roman" w:hAnsi="Times New Roman" w:cs="Times New Roman"/>
        </w:rPr>
        <w:t xml:space="preserve"> participant engagement and fidelity to the model where appropriate</w:t>
      </w:r>
      <w:r w:rsidR="00DE75F6">
        <w:rPr>
          <w:rFonts w:ascii="Times New Roman" w:hAnsi="Times New Roman" w:cs="Times New Roman"/>
        </w:rPr>
        <w:t xml:space="preserve"> to maximise validity of the proposed findings </w:t>
      </w:r>
      <w:r w:rsidR="00463F68">
        <w:rPr>
          <w:rFonts w:ascii="Times New Roman" w:hAnsi="Times New Roman" w:cs="Times New Roman"/>
        </w:rPr>
        <w:fldChar w:fldCharType="begin">
          <w:fldData xml:space="preserve">PEVuZE5vdGU+PENpdGU+PEF1dGhvcj5BbHZhcmV6LUppbWVuZXo8L0F1dGhvcj48WWVhcj4yMDA4
PC9ZZWFyPjxJRFRleHQ+RW5oYW5jaW5nIHRyZWF0bWVudCBmaWRlbGl0eSBpbiBwc3ljaG90aGVy
YXB5IHJlc2VhcmNoOiBub3ZlbCBhcHByb2FjaCB0byBtZWFzdXJlIHRoZSBjb21wb25lbnRzIG9m
IGNvZ25pdGl2ZSBiZWhhdmlvdXJhbCB0aGVyYXB5IGZvciByZWxhcHNlIHByZXZlbnRpb24gaW4g
Zmlyc3QtZXBpc29kZSBwc3ljaG9zaXM8L0lEVGV4dD48RGlzcGxheVRleHQ+KEFsdmFyZXotSmlt
ZW5lejxzdHlsZSBmYWNlPSJpdGFsaWMiPiBldCBhbC48L3N0eWxlPiwgMjAwOCk8L0Rpc3BsYXlU
ZXh0PjxyZWNvcmQ+PGRhdGVzPjxwdWItZGF0ZXM+PGRhdGU+RGVjPC9kYXRlPjwvcHViLWRhdGVz
Pjx5ZWFyPjIwMDg8L3llYXI+PC9kYXRlcz48a2V5d29yZHM+PGtleXdvcmQ+QWRvbGVzY2VudDwv
a2V5d29yZD48a2V5d29yZD5BZHVsdDwva2V5d29yZD48a2V5d29yZD5BbnRpcHN5Y2hvdGljIEFn
ZW50cy90aGVyYXBldXRpYyB1c2U8L2tleXdvcmQ+PGtleXdvcmQ+Q29nbml0aXZlIEJlaGF2aW9y
YWwgVGhlcmFweS8qbWV0aG9kczwva2V5d29yZD48a2V5d29yZD5Db2hvcnQgU3R1ZGllczwva2V5
d29yZD48a2V5d29yZD5Db21iaW5lZCBNb2RhbGl0eSBUaGVyYXB5PC9rZXl3b3JkPjxrZXl3b3Jk
PkNvbW9yYmlkaXR5PC9rZXl3b3JkPjxrZXl3b3JkPkZlbWFsZTwva2V5d29yZD48a2V5d29yZD4q
R3VpZGVsaW5lIEFkaGVyZW5jZTwva2V5d29yZD48a2V5d29yZD5IdW1hbnM8L2tleXdvcmQ+PGtl
eXdvcmQ+TWFsZTwva2V5d29yZD48a2V5d29yZD5NYW51YWxzIGFzIFRvcGljPC9rZXl3b3JkPjxr
ZXl3b3JkPk91dGNvbWUgYW5kIFByb2Nlc3MgQXNzZXNzbWVudCwgSGVhbHRoIENhcmUvKm1ldGhv
ZHM8L2tleXdvcmQ+PGtleXdvcmQ+UHJvc3BlY3RpdmUgU3R1ZGllczwva2V5d29yZD48a2V5d29y
ZD5Qc3ljaGlhdHJpYyBTdGF0dXMgUmF0aW5nIFNjYWxlcy9zdGF0aXN0aWNzICZhbXA7IG51bWVy
aWNhbCBkYXRhPC9rZXl3b3JkPjxrZXl3b3JkPlBzeWNob21ldHJpY3M8L2tleXdvcmQ+PGtleXdv
cmQ+UHN5Y2hvdGljIERpc29yZGVycy9kaWFnbm9zaXMvcHN5Y2hvbG9neS8qdGhlcmFweTwva2V5
d29yZD48a2V5d29yZD5SYW5kb21pemVkIENvbnRyb2xsZWQgVHJpYWxzIGFzIFRvcGljPC9rZXl3
b3JkPjxrZXl3b3JkPlJlc2VhcmNoPC9rZXl3b3JkPjxrZXl3b3JkPlNlY29uZGFyeSBQcmV2ZW50
aW9uPC9rZXl3b3JkPjxrZXl3b3JkPllvdW5nIEFkdWx0PC9rZXl3b3JkPjwva2V5d29yZHM+PGlz
Ym4+MDAwNC04Njc0PC9pc2JuPjx0aXRsZXM+PHRpdGxlPkVuaGFuY2luZyB0cmVhdG1lbnQgZmlk
ZWxpdHkgaW4gcHN5Y2hvdGhlcmFweSByZXNlYXJjaDogbm92ZWwgYXBwcm9hY2ggdG8gbWVhc3Vy
ZSB0aGUgY29tcG9uZW50cyBvZiBjb2duaXRpdmUgYmVoYXZpb3VyYWwgdGhlcmFweSBmb3IgcmVs
YXBzZSBwcmV2ZW50aW9uIGluIGZpcnN0LWVwaXNvZGUgcHN5Y2hvc2lzPC90aXRsZT48c2Vjb25k
YXJ5LXRpdGxlPkF1c3QgTiBaIEogUHN5Y2hpYXRyeTwvc2Vjb25kYXJ5LXRpdGxlPjwvdGl0bGVz
PjxwYWdlcz4xMDEzLTIwPC9wYWdlcz48bnVtYmVyPjEyPC9udW1iZXI+PGNvbnRyaWJ1dG9ycz48
YXV0aG9ycz48YXV0aG9yPkFsdmFyZXotSmltZW5leiwgTS48L2F1dGhvcj48YXV0aG9yPldhZGUs
IEQuPC9hdXRob3I+PGF1dGhvcj5Db3R0b24sIFMuPC9hdXRob3I+PGF1dGhvcj5HZWUsIEQuPC9h
dXRob3I+PGF1dGhvcj5QZWFyY2UsIFQuPC9hdXRob3I+PGF1dGhvcj5DcmlzcCwgSy48L2F1dGhv
cj48YXV0aG9yPk1jR29ycnksIFAuIEQuPC9hdXRob3I+PGF1dGhvcj5HbGVlc29uLCBKLiBGLjwv
YXV0aG9yPjwvYXV0aG9ycz48L2NvbnRyaWJ1dG9ycz48ZWRpdGlvbj4yMDA4LzExLzE5PC9lZGl0
aW9uPjxsYW5ndWFnZT5lbmc8L2xhbmd1YWdlPjxhZGRlZC1kYXRlIGZvcm1hdD0idXRjIj4xNTkw
MjQ5MzY0PC9hZGRlZC1kYXRlPjxyZWYtdHlwZSBuYW1lPSJKb3VybmFsIEFydGljbGUiPjE3PC9y
ZWYtdHlwZT48YXV0aC1hZGRyZXNzPk9SWUdFTiBSZXNlYXJjaCBDZW50cmUgYW5kIFVuaXZlcnNp
dHkgb2YgTWVsYm91cm5lLCBQYXJrdmlsbGUsIEF1c3RyYWxpYS4gbWFsdmFyZXpAdW5pbWVsYi5l
ZHUuYXU8L2F1dGgtYWRkcmVzcz48cmVtb3RlLWRhdGFiYXNlLXByb3ZpZGVyPk5MTTwvcmVtb3Rl
LWRhdGFiYXNlLXByb3ZpZGVyPjxyZWMtbnVtYmVyPjIzPC9yZWMtbnVtYmVyPjxsYXN0LXVwZGF0
ZWQtZGF0ZSBmb3JtYXQ9InV0YyI+MTU5MDI0OTM2NDwvbGFzdC11cGRhdGVkLWRhdGU+PGFjY2Vz
c2lvbi1udW0+MTkwMTYwODk8L2FjY2Vzc2lvbi1udW0+PGVsZWN0cm9uaWMtcmVzb3VyY2UtbnVt
PjEwLjEwODAvMDAwNDg2NzA4MDI1MTIwNTc8L2VsZWN0cm9uaWMtcmVzb3VyY2UtbnVtPjx2b2x1
bWU+NDI8L3ZvbHVtZT48L3JlY29yZD48L0NpdGU+PC9FbmROb3RlPgB=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BbHZhcmV6LUppbWVuZXo8L0F1dGhvcj48WWVhcj4yMDA4
PC9ZZWFyPjxJRFRleHQ+RW5oYW5jaW5nIHRyZWF0bWVudCBmaWRlbGl0eSBpbiBwc3ljaG90aGVy
YXB5IHJlc2VhcmNoOiBub3ZlbCBhcHByb2FjaCB0byBtZWFzdXJlIHRoZSBjb21wb25lbnRzIG9m
IGNvZ25pdGl2ZSBiZWhhdmlvdXJhbCB0aGVyYXB5IGZvciByZWxhcHNlIHByZXZlbnRpb24gaW4g
Zmlyc3QtZXBpc29kZSBwc3ljaG9zaXM8L0lEVGV4dD48RGlzcGxheVRleHQ+KEFsdmFyZXotSmlt
ZW5lejxzdHlsZSBmYWNlPSJpdGFsaWMiPiBldCBhbC48L3N0eWxlPiwgMjAwOCk8L0Rpc3BsYXlU
ZXh0PjxyZWNvcmQ+PGRhdGVzPjxwdWItZGF0ZXM+PGRhdGU+RGVjPC9kYXRlPjwvcHViLWRhdGVz
Pjx5ZWFyPjIwMDg8L3llYXI+PC9kYXRlcz48a2V5d29yZHM+PGtleXdvcmQ+QWRvbGVzY2VudDwv
a2V5d29yZD48a2V5d29yZD5BZHVsdDwva2V5d29yZD48a2V5d29yZD5BbnRpcHN5Y2hvdGljIEFn
ZW50cy90aGVyYXBldXRpYyB1c2U8L2tleXdvcmQ+PGtleXdvcmQ+Q29nbml0aXZlIEJlaGF2aW9y
YWwgVGhlcmFweS8qbWV0aG9kczwva2V5d29yZD48a2V5d29yZD5Db2hvcnQgU3R1ZGllczwva2V5
d29yZD48a2V5d29yZD5Db21iaW5lZCBNb2RhbGl0eSBUaGVyYXB5PC9rZXl3b3JkPjxrZXl3b3Jk
PkNvbW9yYmlkaXR5PC9rZXl3b3JkPjxrZXl3b3JkPkZlbWFsZTwva2V5d29yZD48a2V5d29yZD4q
R3VpZGVsaW5lIEFkaGVyZW5jZTwva2V5d29yZD48a2V5d29yZD5IdW1hbnM8L2tleXdvcmQ+PGtl
eXdvcmQ+TWFsZTwva2V5d29yZD48a2V5d29yZD5NYW51YWxzIGFzIFRvcGljPC9rZXl3b3JkPjxr
ZXl3b3JkPk91dGNvbWUgYW5kIFByb2Nlc3MgQXNzZXNzbWVudCwgSGVhbHRoIENhcmUvKm1ldGhv
ZHM8L2tleXdvcmQ+PGtleXdvcmQ+UHJvc3BlY3RpdmUgU3R1ZGllczwva2V5d29yZD48a2V5d29y
ZD5Qc3ljaGlhdHJpYyBTdGF0dXMgUmF0aW5nIFNjYWxlcy9zdGF0aXN0aWNzICZhbXA7IG51bWVy
aWNhbCBkYXRhPC9rZXl3b3JkPjxrZXl3b3JkPlBzeWNob21ldHJpY3M8L2tleXdvcmQ+PGtleXdv
cmQ+UHN5Y2hvdGljIERpc29yZGVycy9kaWFnbm9zaXMvcHN5Y2hvbG9neS8qdGhlcmFweTwva2V5
d29yZD48a2V5d29yZD5SYW5kb21pemVkIENvbnRyb2xsZWQgVHJpYWxzIGFzIFRvcGljPC9rZXl3
b3JkPjxrZXl3b3JkPlJlc2VhcmNoPC9rZXl3b3JkPjxrZXl3b3JkPlNlY29uZGFyeSBQcmV2ZW50
aW9uPC9rZXl3b3JkPjxrZXl3b3JkPllvdW5nIEFkdWx0PC9rZXl3b3JkPjwva2V5d29yZHM+PGlz
Ym4+MDAwNC04Njc0PC9pc2JuPjx0aXRsZXM+PHRpdGxlPkVuaGFuY2luZyB0cmVhdG1lbnQgZmlk
ZWxpdHkgaW4gcHN5Y2hvdGhlcmFweSByZXNlYXJjaDogbm92ZWwgYXBwcm9hY2ggdG8gbWVhc3Vy
ZSB0aGUgY29tcG9uZW50cyBvZiBjb2duaXRpdmUgYmVoYXZpb3VyYWwgdGhlcmFweSBmb3IgcmVs
YXBzZSBwcmV2ZW50aW9uIGluIGZpcnN0LWVwaXNvZGUgcHN5Y2hvc2lzPC90aXRsZT48c2Vjb25k
YXJ5LXRpdGxlPkF1c3QgTiBaIEogUHN5Y2hpYXRyeTwvc2Vjb25kYXJ5LXRpdGxlPjwvdGl0bGVz
PjxwYWdlcz4xMDEzLTIwPC9wYWdlcz48bnVtYmVyPjEyPC9udW1iZXI+PGNvbnRyaWJ1dG9ycz48
YXV0aG9ycz48YXV0aG9yPkFsdmFyZXotSmltZW5leiwgTS48L2F1dGhvcj48YXV0aG9yPldhZGUs
IEQuPC9hdXRob3I+PGF1dGhvcj5Db3R0b24sIFMuPC9hdXRob3I+PGF1dGhvcj5HZWUsIEQuPC9h
dXRob3I+PGF1dGhvcj5QZWFyY2UsIFQuPC9hdXRob3I+PGF1dGhvcj5DcmlzcCwgSy48L2F1dGhv
cj48YXV0aG9yPk1jR29ycnksIFAuIEQuPC9hdXRob3I+PGF1dGhvcj5HbGVlc29uLCBKLiBGLjwv
YXV0aG9yPjwvYXV0aG9ycz48L2NvbnRyaWJ1dG9ycz48ZWRpdGlvbj4yMDA4LzExLzE5PC9lZGl0
aW9uPjxsYW5ndWFnZT5lbmc8L2xhbmd1YWdlPjxhZGRlZC1kYXRlIGZvcm1hdD0idXRjIj4xNTkw
MjQ5MzY0PC9hZGRlZC1kYXRlPjxyZWYtdHlwZSBuYW1lPSJKb3VybmFsIEFydGljbGUiPjE3PC9y
ZWYtdHlwZT48YXV0aC1hZGRyZXNzPk9SWUdFTiBSZXNlYXJjaCBDZW50cmUgYW5kIFVuaXZlcnNp
dHkgb2YgTWVsYm91cm5lLCBQYXJrdmlsbGUsIEF1c3RyYWxpYS4gbWFsdmFyZXpAdW5pbWVsYi5l
ZHUuYXU8L2F1dGgtYWRkcmVzcz48cmVtb3RlLWRhdGFiYXNlLXByb3ZpZGVyPk5MTTwvcmVtb3Rl
LWRhdGFiYXNlLXByb3ZpZGVyPjxyZWMtbnVtYmVyPjIzPC9yZWMtbnVtYmVyPjxsYXN0LXVwZGF0
ZWQtZGF0ZSBmb3JtYXQ9InV0YyI+MTU5MDI0OTM2NDwvbGFzdC11cGRhdGVkLWRhdGU+PGFjY2Vz
c2lvbi1udW0+MTkwMTYwODk8L2FjY2Vzc2lvbi1udW0+PGVsZWN0cm9uaWMtcmVzb3VyY2UtbnVt
PjEwLjEwODAvMDAwNDg2NzA4MDI1MTIwNTc8L2VsZWN0cm9uaWMtcmVzb3VyY2UtbnVtPjx2b2x1
bWU+NDI8L3ZvbHVtZT48L3JlY29yZD48L0NpdGU+PC9FbmROb3RlPgB=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463F68">
        <w:rPr>
          <w:rFonts w:ascii="Times New Roman" w:hAnsi="Times New Roman" w:cs="Times New Roman"/>
        </w:rPr>
      </w:r>
      <w:r w:rsidR="00463F68">
        <w:rPr>
          <w:rFonts w:ascii="Times New Roman" w:hAnsi="Times New Roman" w:cs="Times New Roman"/>
        </w:rPr>
        <w:fldChar w:fldCharType="separate"/>
      </w:r>
      <w:r w:rsidR="008D18AA">
        <w:rPr>
          <w:rFonts w:ascii="Times New Roman" w:hAnsi="Times New Roman" w:cs="Times New Roman"/>
          <w:noProof/>
        </w:rPr>
        <w:t>(Alvarez-Jimenez</w:t>
      </w:r>
      <w:r w:rsidR="008D18AA" w:rsidRPr="008D18AA">
        <w:rPr>
          <w:rFonts w:ascii="Times New Roman" w:hAnsi="Times New Roman" w:cs="Times New Roman"/>
          <w:i/>
          <w:noProof/>
        </w:rPr>
        <w:t xml:space="preserve"> </w:t>
      </w:r>
      <w:r w:rsidR="008D18AA">
        <w:rPr>
          <w:rFonts w:ascii="Times New Roman" w:hAnsi="Times New Roman" w:cs="Times New Roman"/>
          <w:noProof/>
        </w:rPr>
        <w:t>2008)</w:t>
      </w:r>
      <w:r w:rsidR="00463F68">
        <w:rPr>
          <w:rFonts w:ascii="Times New Roman" w:hAnsi="Times New Roman" w:cs="Times New Roman"/>
        </w:rPr>
        <w:fldChar w:fldCharType="end"/>
      </w:r>
      <w:r w:rsidR="00463F68">
        <w:rPr>
          <w:rFonts w:ascii="Times New Roman" w:hAnsi="Times New Roman" w:cs="Times New Roman"/>
        </w:rPr>
        <w:t>.</w:t>
      </w:r>
      <w:r w:rsidR="00DE75F6">
        <w:rPr>
          <w:rFonts w:ascii="Times New Roman" w:hAnsi="Times New Roman" w:cs="Times New Roman"/>
        </w:rPr>
        <w:t xml:space="preserve"> These factors were recorded in this review where possible. </w:t>
      </w:r>
    </w:p>
    <w:p w14:paraId="613D8B84" w14:textId="77777777" w:rsidR="00FE34A2" w:rsidRDefault="00FE34A2" w:rsidP="00501243">
      <w:pPr>
        <w:spacing w:line="360" w:lineRule="auto"/>
        <w:jc w:val="both"/>
        <w:rPr>
          <w:rFonts w:ascii="Times New Roman" w:hAnsi="Times New Roman" w:cs="Times New Roman"/>
        </w:rPr>
      </w:pPr>
    </w:p>
    <w:p w14:paraId="2451259B" w14:textId="008457FD" w:rsidR="00CA2028" w:rsidRPr="00501243" w:rsidRDefault="001C473F" w:rsidP="00501243">
      <w:pPr>
        <w:spacing w:line="360" w:lineRule="auto"/>
        <w:jc w:val="both"/>
        <w:rPr>
          <w:rFonts w:ascii="Times New Roman" w:hAnsi="Times New Roman" w:cs="Times New Roman"/>
        </w:rPr>
      </w:pPr>
      <w:r w:rsidRPr="00501243">
        <w:rPr>
          <w:rFonts w:ascii="Times New Roman" w:hAnsi="Times New Roman" w:cs="Times New Roman"/>
        </w:rPr>
        <w:t>METHODS</w:t>
      </w:r>
    </w:p>
    <w:p w14:paraId="74FC0058" w14:textId="02A6247C" w:rsidR="00CA2028" w:rsidRPr="00501243" w:rsidRDefault="00CA2028" w:rsidP="00501243">
      <w:pPr>
        <w:spacing w:line="360" w:lineRule="auto"/>
        <w:jc w:val="both"/>
        <w:rPr>
          <w:rFonts w:ascii="Times New Roman" w:hAnsi="Times New Roman" w:cs="Times New Roman"/>
        </w:rPr>
      </w:pPr>
    </w:p>
    <w:p w14:paraId="15CF721B" w14:textId="135E27BD" w:rsidR="002D64A6" w:rsidRPr="002D64A6" w:rsidRDefault="00CA2028" w:rsidP="002D64A6">
      <w:pPr>
        <w:spacing w:line="360" w:lineRule="auto"/>
        <w:jc w:val="both"/>
        <w:rPr>
          <w:rFonts w:ascii="Times New Roman" w:hAnsi="Times New Roman" w:cs="Times New Roman"/>
        </w:rPr>
      </w:pPr>
      <w:r w:rsidRPr="00501243">
        <w:rPr>
          <w:rFonts w:ascii="Times New Roman" w:hAnsi="Times New Roman" w:cs="Times New Roman"/>
        </w:rPr>
        <w:t>The search strategy principally reviewed the Cochrane Common Mental Disorders Group (CCMD) Clinical Trials Register which is collate</w:t>
      </w:r>
      <w:r w:rsidR="00350AF7" w:rsidRPr="00501243">
        <w:rPr>
          <w:rFonts w:ascii="Times New Roman" w:hAnsi="Times New Roman" w:cs="Times New Roman"/>
        </w:rPr>
        <w:t>d</w:t>
      </w:r>
      <w:r w:rsidRPr="00501243">
        <w:rPr>
          <w:rFonts w:ascii="Times New Roman" w:hAnsi="Times New Roman" w:cs="Times New Roman"/>
        </w:rPr>
        <w:t xml:space="preserve"> from routine searches of multiple databases (MEDLINE, Embase, PsycINFO, Central) and</w:t>
      </w:r>
      <w:r w:rsidR="00CA4DCF" w:rsidRPr="00501243">
        <w:rPr>
          <w:rFonts w:ascii="Times New Roman" w:hAnsi="Times New Roman" w:cs="Times New Roman"/>
        </w:rPr>
        <w:t xml:space="preserve"> authors also checked</w:t>
      </w:r>
      <w:r w:rsidRPr="00501243">
        <w:rPr>
          <w:rFonts w:ascii="Times New Roman" w:hAnsi="Times New Roman" w:cs="Times New Roman"/>
        </w:rPr>
        <w:t xml:space="preserve"> international trials registries</w:t>
      </w:r>
      <w:r w:rsidR="00CA4DCF" w:rsidRPr="00501243">
        <w:rPr>
          <w:rFonts w:ascii="Times New Roman" w:hAnsi="Times New Roman" w:cs="Times New Roman"/>
        </w:rPr>
        <w:t xml:space="preserve"> for ongoing or unpublished studies. There were no date or language restrictions.</w:t>
      </w:r>
      <w:r w:rsidR="00B16FE5">
        <w:rPr>
          <w:rFonts w:ascii="Times New Roman" w:hAnsi="Times New Roman" w:cs="Times New Roman"/>
        </w:rPr>
        <w:t xml:space="preserve"> </w:t>
      </w:r>
      <w:r w:rsidR="00944B44">
        <w:rPr>
          <w:rFonts w:ascii="Times New Roman" w:hAnsi="Times New Roman" w:cs="Times New Roman"/>
        </w:rPr>
        <w:t xml:space="preserve">A total of </w:t>
      </w:r>
      <w:r w:rsidR="003D0048" w:rsidRPr="00501243">
        <w:rPr>
          <w:rFonts w:ascii="Times New Roman" w:hAnsi="Times New Roman" w:cs="Times New Roman"/>
        </w:rPr>
        <w:t xml:space="preserve">4705 records were </w:t>
      </w:r>
      <w:r w:rsidR="00350AF7" w:rsidRPr="00501243">
        <w:rPr>
          <w:rFonts w:ascii="Times New Roman" w:hAnsi="Times New Roman" w:cs="Times New Roman"/>
        </w:rPr>
        <w:t>returned</w:t>
      </w:r>
      <w:r w:rsidR="003D0048" w:rsidRPr="00501243">
        <w:rPr>
          <w:rFonts w:ascii="Times New Roman" w:hAnsi="Times New Roman" w:cs="Times New Roman"/>
        </w:rPr>
        <w:t xml:space="preserve"> from the initial search with a further </w:t>
      </w:r>
      <w:r w:rsidR="00944B44">
        <w:rPr>
          <w:rFonts w:ascii="Times New Roman" w:hAnsi="Times New Roman" w:cs="Times New Roman"/>
        </w:rPr>
        <w:t>4</w:t>
      </w:r>
      <w:r w:rsidR="00944B44" w:rsidRPr="00501243">
        <w:rPr>
          <w:rFonts w:ascii="Times New Roman" w:hAnsi="Times New Roman" w:cs="Times New Roman"/>
        </w:rPr>
        <w:t xml:space="preserve"> </w:t>
      </w:r>
      <w:r w:rsidR="003D0048" w:rsidRPr="00501243">
        <w:rPr>
          <w:rFonts w:ascii="Times New Roman" w:hAnsi="Times New Roman" w:cs="Times New Roman"/>
        </w:rPr>
        <w:t>studies through complementary searches of references and study author contacts.</w:t>
      </w:r>
      <w:r w:rsidR="00F5677D">
        <w:rPr>
          <w:rFonts w:ascii="Times New Roman" w:hAnsi="Times New Roman" w:cs="Times New Roman"/>
        </w:rPr>
        <w:t xml:space="preserve"> After initial screening of abstracts to remove obviously irrelevant papers, 102 full papers were reviewed for inclusion with </w:t>
      </w:r>
      <w:r w:rsidR="00F5677D" w:rsidRPr="00501243">
        <w:rPr>
          <w:rFonts w:ascii="Times New Roman" w:hAnsi="Times New Roman" w:cs="Times New Roman"/>
        </w:rPr>
        <w:t>20 articles pertaining to 6 studies ultimately included</w:t>
      </w:r>
      <w:r w:rsidR="00F5677D">
        <w:rPr>
          <w:rFonts w:ascii="Times New Roman" w:hAnsi="Times New Roman" w:cs="Times New Roman"/>
        </w:rPr>
        <w:t xml:space="preserve"> </w:t>
      </w:r>
      <w:r w:rsidR="002D64A6" w:rsidRPr="002D64A6">
        <w:rPr>
          <w:rFonts w:ascii="Times New Roman" w:hAnsi="Times New Roman" w:cs="Times New Roman"/>
        </w:rPr>
        <w:fldChar w:fldCharType="begin">
          <w:fldData xml:space="preserve">PEVuZE5vdGU+PENpdGU+PEF1dGhvcj5GZWxkbWFuPC9BdXRob3I+PFllYXI+MjAwOTwvWWVhcj48
SURUZXh0PkNoYW5nZSBpbiBlbW90aW9uYWwgcHJvY2Vzc2luZyBkdXJpbmcgYSBkaWFsZWN0aWNh
bCBiZWhhdmlvciB0aGVyYXB5LWJhc2VkIHNraWxscyBncm91cCBmb3IgbWFqb3IgZGVwcmVzc2l2
ZSBkaXNvcmRlcjwvSURUZXh0PjxEaXNwbGF5VGV4dD4oRmVsZG1hbjxzdHlsZSBmYWNlPSJpdGFs
aWMiPiBldCBhbC48L3N0eWxlPiwgMjAwOTsgTmFrYWdhd2E8c3R5bGUgZmFjZT0iaXRhbGljIj4g
ZXQgYWwuPC9zdHlsZT4sIDIwMTc7IFNvdXphPHN0eWxlIGZhY2U9Iml0YWxpYyI+IGV0IGFsLjwv
c3R5bGU+LCAyMDE2OyBUb3duPHN0eWxlIGZhY2U9Iml0YWxpYyI+IGV0IGFsLjwvc3R5bGU+LCAy
MDE3OyBXaWxlczxzdHlsZSBmYWNlPSJpdGFsaWMiPiBldCBhbC48L3N0eWxlPiwgMjAwODsgV2ls
ZXM8c3R5bGUgZmFjZT0iaXRhbGljIj4gZXQgYWwuPC9zdHlsZT4sIDIwMTYpPC9EaXNwbGF5VGV4
dD48cmVjb3JkPjxkYXRlcz48cHViLWRhdGVzPjxkYXRlPkFwcjwvZGF0ZT48L3B1Yi1kYXRlcz48
eWVhcj4yMDA5PC95ZWFyPjwvZGF0ZXM+PGtleXdvcmRzPjxrZXl3b3JkPkFkYXB0YXRpb24sIFBz
eWNob2xvZ2ljYWw8L2tleXdvcmQ+PGtleXdvcmQ+QWR1bHQ8L2tleXdvcmQ+PGtleXdvcmQ+QmVo
YXZpb3IgVGhlcmFweS8qbWV0aG9kczwva2V5d29yZD48a2V5d29yZD5EZXByZXNzaXZlIERpc29y
ZGVyLCBNYWpvci9wc3ljaG9sb2d5Lyp0aGVyYXB5PC9rZXl3b3JkPjxrZXl3b3JkPipFbW90aW9u
czwva2V5d29yZD48a2V5d29yZD5GZW1hbGU8L2tleXdvcmQ+PGtleXdvcmQ+SHVtYW5zPC9rZXl3
b3JkPjxrZXl3b3JkPk1hbGU8L2tleXdvcmQ+PGtleXdvcmQ+UGlsb3QgUHJvamVjdHM8L2tleXdv
cmQ+PGtleXdvcmQ+UHN5Y2hpYXRyaWMgU3RhdHVzIFJhdGluZyBTY2FsZXM8L2tleXdvcmQ+PGtl
eXdvcmQ+UHN5Y2hvdGhlcmFweSwgR3JvdXAvKm1ldGhvZHM8L2tleXdvcmQ+PC9rZXl3b3Jkcz48
aXNibj4wMDA1LTc5Njc8L2lzYm4+PHRpdGxlcz48dGl0bGU+Q2hhbmdlIGluIGVtb3Rpb25hbCBw
cm9jZXNzaW5nIGR1cmluZyBhIGRpYWxlY3RpY2FsIGJlaGF2aW9yIHRoZXJhcHktYmFzZWQgc2tp
bGxzIGdyb3VwIGZvciBtYWpvciBkZXByZXNzaXZlIGRpc29yZGVyPC90aXRsZT48c2Vjb25kYXJ5
LXRpdGxlPkJlaGF2IFJlcyBUaGVyPC9zZWNvbmRhcnktdGl0bGU+PC90aXRsZXM+PHBhZ2VzPjMx
Ni0yMTwvcGFnZXM+PG51bWJlcj40PC9udW1iZXI+PGNvbnRyaWJ1dG9ycz48YXV0aG9ycz48YXV0
aG9yPkZlbGRtYW4sIEcuPC9hdXRob3I+PGF1dGhvcj5IYXJsZXksIFIuPC9hdXRob3I+PGF1dGhv
cj5LZXJyaWdhbiwgTS48L2F1dGhvcj48YXV0aG9yPkphY29ibywgTS48L2F1dGhvcj48YXV0aG9y
PkZhdmEsIE0uPC9hdXRob3I+PC9hdXRob3JzPjwvY29udHJpYnV0b3JzPjxlZGl0aW9uPjIwMDkv
MDIvMjQ8L2VkaXRpb24+PGxhbmd1YWdlPmVuZzwvbGFuZ3VhZ2U+PGFkZGVkLWRhdGUgZm9ybWF0
PSJ1dGMiPjE1OTAyNDk1MzA8L2FkZGVkLWRhdGU+PHJlZi10eXBlIG5hbWU9IkpvdXJuYWwgQXJ0
aWNsZSI+MTc8L3JlZi10eXBlPjxhdXRoLWFkZHJlc3M+RGVwYXJ0bWVudCBvZiBQc3ljaG9sb2d5
LCBTaW1tb25zIENvbGxlZ2UsIEJvc3RvbiwgTUEgMDIxMTQsIFVTQS4gZ3JlZy5mZWxkbWFuQHNp
bW1vbnMuZWR1PC9hdXRoLWFkZHJlc3M+PHJlbW90ZS1kYXRhYmFzZS1wcm92aWRlcj5OTE08L3Jl
bW90ZS1kYXRhYmFzZS1wcm92aWRlcj48cmVjLW51bWJlcj4yNDwvcmVjLW51bWJlcj48bGFzdC11
cGRhdGVkLWRhdGUgZm9ybWF0PSJ1dGMiPjE1OTAyNDk1MzA8L2xhc3QtdXBkYXRlZC1kYXRlPjxh
Y2Nlc3Npb24tbnVtPjE5MjMyNTcxPC9hY2Nlc3Npb24tbnVtPjxlbGVjdHJvbmljLXJlc291cmNl
LW51bT4xMC4xMDE2L2ouYnJhdC4yMDA5LjAxLjAwNTwvZWxlY3Ryb25pYy1yZXNvdXJjZS1udW0+
PHZvbHVtZT40Nzwvdm9sdW1lPjwvcmVjb3JkPjwvQ2l0ZT48Q2l0ZT48QXV0aG9yPk5ha2FnYXdh
PC9BdXRob3I+PFllYXI+MjAxNzwvWWVhcj48SURUZXh0PkVmZmVjdGl2ZW5lc3Mgb2YgU3VwcGxl
bWVudGFyeSBDb2duaXRpdmUtQmVoYXZpb3JhbCBUaGVyYXB5IGZvciBQaGFybWFjb3RoZXJhcHkt
UmVzaXN0YW50IERlcHJlc3Npb246IEEgUmFuZG9taXplZCBDb250cm9sbGVkIFRyaWFsPC9JRFRl
eHQ+PHJlY29yZD48ZGF0ZXM+PHB1Yi1kYXRlcz48ZGF0ZT5TZXAvT2N0PC9kYXRlPjwvcHViLWRh
dGVzPjx5ZWFyPjIwMTc8L3llYXI+PC9kYXRlcz48a2V5d29yZHM+PGtleXdvcmQ+QWR1bHQ8L2tl
eXdvcmQ+PGtleXdvcmQ+KkFudGlkZXByZXNzaXZlIEFnZW50cy9hZG1pbmlzdHJhdGlvbiAmYW1w
OyBkb3NhZ2UvYWR2ZXJzZSBlZmZlY3RzL3RoZXJhcGV1dGljIHVzZTwva2V5d29yZD48a2V5d29y
ZD5Db2duaXRpdmUgQmVoYXZpb3JhbCBUaGVyYXB5LyptZXRob2RzPC9rZXl3b3JkPjxrZXl3b3Jk
PkRlcHJlc3Npb24vZGlhZ25vc2lzPC9rZXl3b3JkPjxrZXl3b3JkPipEZXByZXNzaXZlIERpc29y
ZGVyLCBUcmVhdG1lbnQtUmVzaXN0YW50L2RpYWdub3Npcy9wc3ljaG9sb2d5L3RoZXJhcHk8L2tl
eXdvcmQ+PGtleXdvcmQ+RGlhZ25vc3RpYyBhbmQgU3RhdGlzdGljYWwgTWFudWFsIG9mIE1lbnRh
bCBEaXNvcmRlcnM8L2tleXdvcmQ+PGtleXdvcmQ+RmVtYWxlPC9rZXl3b3JkPjxrZXl3b3JkPkh1
bWFuczwva2V5d29yZD48a2V5d29yZD5NYWxlPC9rZXl3b3JkPjxrZXl3b3JkPk1pZGRsZSBBZ2Vk
PC9rZXl3b3JkPjxrZXl3b3JkPk91dGNvbWUgYW5kIFByb2Nlc3MgQXNzZXNzbWVudCwgSGVhbHRo
IENhcmU8L2tleXdvcmQ+PGtleXdvcmQ+UHN5Y2hpYXRyaWMgU3RhdHVzIFJhdGluZyBTY2FsZXM8
L2tleXdvcmQ+PGtleXdvcmQ+VHJlYXRtZW50IE91dGNvbWU8L2tleXdvcmQ+PC9rZXl3b3Jkcz48
aXNibj4wMTYwLTY2ODk8L2lzYm4+PHRpdGxlcz48dGl0bGU+RWZmZWN0aXZlbmVzcyBvZiBTdXBw
bGVtZW50YXJ5IENvZ25pdGl2ZS1CZWhhdmlvcmFsIFRoZXJhcHkgZm9yIFBoYXJtYWNvdGhlcmFw
eS1SZXNpc3RhbnQgRGVwcmVzc2lvbjogQSBSYW5kb21pemVkIENvbnRyb2xsZWQgVHJpYWw8L3Rp
dGxlPjxzZWNvbmRhcnktdGl0bGU+SiBDbGluIFBzeWNoaWF0cnk8L3NlY29uZGFyeS10aXRsZT48
L3RpdGxlcz48cGFnZXM+MTEyNi0xMTM1PC9wYWdlcz48bnVtYmVyPjg8L251bWJlcj48Y29udHJp
YnV0b3JzPjxhdXRob3JzPjxhdXRob3I+TmFrYWdhd2EsIEEuPC9hdXRob3I+PGF1dGhvcj5NaXRz
dWRhLCBELjwvYXV0aG9yPjxhdXRob3I+U2FkbywgTS48L2F1dGhvcj48YXV0aG9yPkFiZSwgVC48
L2F1dGhvcj48YXV0aG9yPkZ1amlzYXdhLCBELjwvYXV0aG9yPjxhdXRob3I+S2lrdWNoaSwgVC48
L2F1dGhvcj48YXV0aG9yPkl3YXNoaXRhLCBTLjwvYXV0aG9yPjxhdXRob3I+TWltdXJhLCBNLjwv
YXV0aG9yPjxhdXRob3I+T25vLCBZLjwvYXV0aG9yPjwvYXV0aG9ycz48L2NvbnRyaWJ1dG9ycz48
ZWRpdGlvbj4yMDE3LzAzLzAzPC9lZGl0aW9uPjxsYW5ndWFnZT5lbmc8L2xhbmd1YWdlPjxhZGRl
ZC1kYXRlIGZvcm1hdD0idXRjIj4xNTkwMjUxMDI3PC9hZGRlZC1kYXRlPjxyZWYtdHlwZSBuYW1l
PSJKb3VybmFsIEFydGljbGUiPjE3PC9yZWYtdHlwZT48YXV0aC1hZGRyZXNzPkNlbnRlciBmb3Ig
Q2xpbmljYWwgUmVzZWFyY2gsIEtlaW8gVW5pdmVyc2l0eSBTY2hvb2wgb2YgTWVkaWNpbmUsIFNo
aW5hbm9tYWNoaSAzNSwgU2hpbmp1a3Uta3UsIFRva3lvIDE2MC04NTgyLCBKYXBhbi4gYW5ha2Fn
YXdhQGtlaW8uanAuJiN4RDtDZW50ZXIgZm9yIENsaW5pY2FsIFJlc2VhcmNoLCBLZWlvIFVuaXZl
cnNpdHkgU2Nob29sIG9mIE1lZGljaW5lLCBUb2t5bywgSmFwYW4uJiN4RDtEZXBhcnRtZW50IG9m
IE5ldXJvcHN5Y2hpYXRyeSwgS2VpbyBVbml2ZXJzaXR5IFNjaG9vbCBvZiBNZWRpY2luZSwgVG9r
eW8sIEphcGFuLiYjeEQ7RGVwYXJ0bWVudCBvZiBQc3ljaGlhdHJ5LCBTYWt1cmFnYW9rYSBNZW1v
cmlhbCBIb3NwaXRhbCwgVG9reW8sIEphcGFuLiYjeEQ7UHJldmVudGl2ZSBNZWRpY2luZSBhbmQg
UHVibGljIEhlYWx0aCwgS2VpbyBVbml2ZXJzaXR5IFNjaG9vbCBvZiBNZWRpY2luZSwgVG9reW8s
IEphcGFuLiYjeEQ7RGVwYXJ0bWVudCBvZiBOZXVyb3BzeWNoaWF0cnksIEt5b3JpbiBVbml2ZXJz
aXR5IFNjaG9vbCBvZiBNZWRpY2luZSwgVG9reW8sIEphcGFuLiYjeEQ7Q2VudGVyIGZvciB0aGUg
RGV2ZWxvcG1lbnQgb2YgQ29nbml0aXZlIEJlaGF2aW9yIFRoZXJhcHkgVHJhaW5pbmcsIFRva3lv
LCBKYXBhbi48L2F1dGgtYWRkcmVzcz48cmVtb3RlLWRhdGFiYXNlLXByb3ZpZGVyPk5MTTwvcmVt
b3RlLWRhdGFiYXNlLXByb3ZpZGVyPjxyZWMtbnVtYmVyPjI2PC9yZWMtbnVtYmVyPjxsYXN0LXVw
ZGF0ZWQtZGF0ZSBmb3JtYXQ9InV0YyI+MTU5MDI1MTAyNzwvbGFzdC11cGRhdGVkLWRhdGU+PGFj
Y2Vzc2lvbi1udW0+MjgyNTI4ODI8L2FjY2Vzc2lvbi1udW0+PGVsZWN0cm9uaWMtcmVzb3VyY2Ut
bnVtPjEwLjQwODgvSkNQLjE1bTEwNTExPC9lbGVjdHJvbmljLXJlc291cmNlLW51bT48dm9sdW1l
Pjc4PC92b2x1bWU+PC9yZWNvcmQ+PC9DaXRlPjxDaXRlPjxBdXRob3I+U291emE8L0F1dGhvcj48
WWVhcj4yMDE2PC9ZZWFyPjxJRFRleHQ+SW50ZXJwZXJzb25hbCBwc3ljaG90aGVyYXB5IGFzIGFk
ZC1vbiBmb3IgdHJlYXRtZW50LXJlc2lzdGFudCBkZXByZXNzaW9uOiBBIHByYWdtYXRpYyByYW5k
b21pemVkIGNvbnRyb2xsZWQgdHJpYWw8L0lEVGV4dD48cmVjb3JkPjxkYXRlcz48cHViLWRhdGVz
PjxkYXRlPk1hciAxNTwvZGF0ZT48L3B1Yi1kYXRlcz48eWVhcj4yMDE2PC95ZWFyPjwvZGF0ZXM+
PGtleXdvcmRzPjxrZXl3b3JkPkFkdWx0PC9rZXl3b3JkPjxrZXl3b3JkPkFudGlkZXByZXNzaXZl
IEFnZW50cy90aGVyYXBldXRpYyB1c2U8L2tleXdvcmQ+PGtleXdvcmQ+Q29tYmluZWQgTW9kYWxp
dHkgVGhlcmFweS8qbWV0aG9kczwva2V5d29yZD48a2V5d29yZD5Db21tdW5pY2F0aW9uPC9rZXl3
b3JkPjxrZXl3b3JkPkRlcHJlc3NpdmUgRGlzb3JkZXIsIFRyZWF0bWVudC1SZXNpc3RhbnQvZHJ1
ZyB0aGVyYXB5Lypwc3ljaG9sb2d5Lyp0aGVyYXB5PC9rZXl3b3JkPjxrZXl3b3JkPkRpc2Vhc2Ug
TWFuYWdlbWVudDwva2V5d29yZD48a2V5d29yZD5GZW1hbGU8L2tleXdvcmQ+PGtleXdvcmQ+SHVt
YW5zPC9rZXl3b3JkPjxrZXl3b3JkPk1hbGU8L2tleXdvcmQ+PGtleXdvcmQ+TWlkZGxlIEFnZWQ8
L2tleXdvcmQ+PGtleXdvcmQ+KlBzeWNob3RoZXJhcHk8L2tleXdvcmQ+PGtleXdvcmQ+UXVhbGl0
eSBvZiBMaWZlPC9rZXl3b3JkPjxrZXl3b3JkPlNpbmdsZS1CbGluZCBNZXRob2Q8L2tleXdvcmQ+
PGtleXdvcmQ+VHJlYXRtZW50IE91dGNvbWU8L2tleXdvcmQ+PGtleXdvcmQ+RGVwcmVzc2lvbjwv
a2V5d29yZD48a2V5d29yZD5JbnRlcnBlcnNvbmFsIHBzeWNob3RoZXJhcHk8L2tleXdvcmQ+PGtl
eXdvcmQ+UmFuZG9taXplZCBwcmFnbWF0aWMgY2xpbmljYWwgdHJpYWw8L2tleXdvcmQ+PGtleXdv
cmQ+VHJlYXRtZW50LXJlc2lzdGFudCBkZXByZXNzaW9uPC9rZXl3b3JkPjwva2V5d29yZHM+PGlz
Ym4+MDE2NS0wMzI3PC9pc2JuPjx0aXRsZXM+PHRpdGxlPkludGVycGVyc29uYWwgcHN5Y2hvdGhl
cmFweSBhcyBhZGQtb24gZm9yIHRyZWF0bWVudC1yZXNpc3RhbnQgZGVwcmVzc2lvbjogQSBwcmFn
bWF0aWMgcmFuZG9taXplZCBjb250cm9sbGVkIHRyaWFsPC90aXRsZT48c2Vjb25kYXJ5LXRpdGxl
PkogQWZmZWN0IERpc29yZDwvc2Vjb25kYXJ5LXRpdGxlPjwvdGl0bGVzPjxwYWdlcz4zNzMtODA8
L3BhZ2VzPjxjb250cmlidXRvcnM+PGF1dGhvcnM+PGF1dGhvcj5Tb3V6YSwgTC4gSC48L2F1dGhv
cj48YXV0aG9yPlNhbHVtLCBHLiBBLjwvYXV0aG9yPjxhdXRob3I+TW9zcXVlaXJvLCBCLiBQLjwv
YXV0aG9yPjxhdXRob3I+Q2FsZGllcmFybywgTS4gQS48L2F1dGhvcj48YXV0aG9yPkd1ZXJyYSwg
VC4gQS48L2F1dGhvcj48YXV0aG9yPkZsZWNrLCBNLiBQLjwvYXV0aG9yPjwvYXV0aG9ycz48L2Nv
bnRyaWJ1dG9ycz48ZWRpdGlvbj4yMDE2LzAxLzIzPC9lZGl0aW9uPjxsYW5ndWFnZT5lbmc8L2xh
bmd1YWdlPjxhZGRlZC1kYXRlIGZvcm1hdD0idXRjIj4xNTkwMjUxMTE4PC9hZGRlZC1kYXRlPjxy
ZWYtdHlwZSBuYW1lPSJKb3VybmFsIEFydGljbGUiPjE3PC9yZWYtdHlwZT48YXV0aC1hZGRyZXNz
Pk1vb2QgRGlzb3JkZXJzIE91dHBhdGllbnQgUHJvZ3JhbSwgUFJPVEhVTSwgRmVkZXJhbCBVbml2
ZXJzaXR5IG9mIFJpbyBHcmFuZGUgZG8gU3VsLCBVRlJHUy9Ib3NwaXRhbCBkZSBDbMOtbmljYXMg
ZGUgUG9ydG8gQWxlZ3JlLCBIQ1BBLCBQb3J0byBBbGVncmUsIEJyYXppbCYjeEQ7UG9zdCBHcmFk
dWF0ZSBQcm9ncmFtIGluIE1lZGljYWwgU2NpZW5jZXM6IFBzeWNoaWF0cnksIEZlZGVyYWwgVW5p
dmVyc2l0eSBvZiBSaW8gR3JhbmRlIGRvIFN1bCwgVUZSR1MsIFBvcnRvIEFsZWdyZSwgQnJhemls
LiBFbGVjdHJvbmljIGFkZHJlc3M6IGxpdmlhaGFydG1hbm5kZXNvdXphQGdtYWlsLmNvbS4mI3hE
O1Bvc3QgR3JhZHVhdGUgUHJvZ3JhbSBpbiBNZWRpY2FsIFNjaWVuY2VzOiBQc3ljaGlhdHJ5LCBG
ZWRlcmFsIFVuaXZlcnNpdHkgb2YgUmlvIEdyYW5kZSBkbyBTdWwsIFVGUkdTLCBQb3J0byBBbGVn
cmUsIEJyYXppbCYjeEQ7QW54aWV0eSBEaXNvcmRlcnMgT3V0cGF0aWVudCBQcm9ncmFtIGZvciBD
aGlsZHJlbiBhbmQgQWRvbGVzY2VudHMsIFBST1RBSUEsIEZlZGVyYWwgVW5pdmVyc2l0eSBvZiBS
aW8gR3JhbmRlIGRvIFN1bCwgVUZSR1MvSG9zcGl0YWwgZGUgQ2zDrW5pY2FzIGRlIFBvcnRvIEFs
ZWdyZSwgSENQQSwgUG9ydG8gQWxlZ3JlLCBCcmF6aWwmI3hEO05hdGlvbmFsIEluc3RpdHV0ZSBv
ZiBEZXZlbG9wbWVudGFsIFBzeWNoaWF0cnkgZm9yIENoaWxkcmVuIGFuZCBBZG9sZXNjZW50cyAo
SU5QRC8gQ05QcSksIEJyYXppbC4mI3hEO01vb2QgRGlzb3JkZXJzIE91dHBhdGllbnQgUHJvZ3Jh
bSwgUFJPVEhVTSwgRmVkZXJhbCBVbml2ZXJzaXR5IG9mIFJpbyBHcmFuZGUgZG8gU3VsLCBVRlJH
Uy9Ib3NwaXRhbCBkZSBDbMOtbmljYXMgZGUgUG9ydG8gQWxlZ3JlLCBIQ1BBLCBQb3J0byBBbGVn
cmUsIEJyYXppbCYjeEQ7UG9zdCBHcmFkdWF0ZSBQcm9ncmFtIGluIE1lZGljYWwgU2NpZW5jZXM6
IFBzeWNoaWF0cnksIEZlZGVyYWwgVW5pdmVyc2l0eSBvZiBSaW8gR3JhbmRlIGRvIFN1bCwgVUZS
R1MsIFBvcnRvIEFsZWdyZSwgQnJhemlsLiYjeEQ7TW9vZCBEaXNvcmRlcnMgT3V0cGF0aWVudCBQ
cm9ncmFtLCBQUk9USFVNLCBGZWRlcmFsIFVuaXZlcnNpdHkgb2YgUmlvIEdyYW5kZSBkbyBTdWws
IFVGUkdTL0hvc3BpdGFsIGRlIENsw61uaWNhcyBkZSBQb3J0byBBbGVncmUsIEhDUEEsIFBvcnRv
IEFsZWdyZSwgQnJhemlsJiN4RDtGZWRlcmFsIFVuaXZlcnNpdHkgb2YgUmlvIEdyYW5kZSBkbyBT
dWwsIFVGUkdTLCBQb3J0byBBbGVncmUsIEJyYXppbC48L2F1dGgtYWRkcmVzcz48cmVtb3RlLWRh
dGFiYXNlLXByb3ZpZGVyPk5MTTwvcmVtb3RlLWRhdGFiYXNlLXByb3ZpZGVyPjxyZWMtbnVtYmVy
PjI3PC9yZWMtbnVtYmVyPjxsYXN0LXVwZGF0ZWQtZGF0ZSBmb3JtYXQ9InV0YyI+MTU5MDI1MTEx
ODwvbGFzdC11cGRhdGVkLWRhdGU+PGFjY2Vzc2lvbi1udW0+MjY3OTkzMzI8L2FjY2Vzc2lvbi1u
dW0+PGVsZWN0cm9uaWMtcmVzb3VyY2UtbnVtPjEwLjEwMTYvai5qYWQuMjAxNi4wMS4wMDQ8L2Vs
ZWN0cm9uaWMtcmVzb3VyY2UtbnVtPjx2b2x1bWU+MTkzPC92b2x1bWU+PC9yZWNvcmQ+PC9DaXRl
PjxDaXRlPjxBdXRob3I+U291emE8L0F1dGhvcj48WWVhcj4yMDE2PC9ZZWFyPjxJRFRleHQ+SW50
ZXJwZXJzb25hbCBwc3ljaG90aGVyYXB5IGFzIGFkZC1vbiBmb3IgdHJlYXRtZW50LXJlc2lzdGFu
dCBkZXByZXNzaW9uOiBBIHByYWdtYXRpYyByYW5kb21pemVkIGNvbnRyb2xsZWQgdHJpYWw8L0lE
VGV4dD48cmVjb3JkPjxkYXRlcz48cHViLWRhdGVzPjxkYXRlPk1hciAxNTwvZGF0ZT48L3B1Yi1k
YXRlcz48eWVhcj4yMDE2PC95ZWFyPjwvZGF0ZXM+PGtleXdvcmRzPjxrZXl3b3JkPkFkdWx0PC9r
ZXl3b3JkPjxrZXl3b3JkPkFudGlkZXByZXNzaXZlIEFnZW50cy90aGVyYXBldXRpYyB1c2U8L2tl
eXdvcmQ+PGtleXdvcmQ+Q29tYmluZWQgTW9kYWxpdHkgVGhlcmFweS8qbWV0aG9kczwva2V5d29y
ZD48a2V5d29yZD5Db21tdW5pY2F0aW9uPC9rZXl3b3JkPjxrZXl3b3JkPkRlcHJlc3NpdmUgRGlz
b3JkZXIsIFRyZWF0bWVudC1SZXNpc3RhbnQvZHJ1ZyB0aGVyYXB5Lypwc3ljaG9sb2d5Lyp0aGVy
YXB5PC9rZXl3b3JkPjxrZXl3b3JkPkRpc2Vhc2UgTWFuYWdlbWVudDwva2V5d29yZD48a2V5d29y
ZD5GZW1hbGU8L2tleXdvcmQ+PGtleXdvcmQ+SHVtYW5zPC9rZXl3b3JkPjxrZXl3b3JkPk1hbGU8
L2tleXdvcmQ+PGtleXdvcmQ+TWlkZGxlIEFnZWQ8L2tleXdvcmQ+PGtleXdvcmQ+KlBzeWNob3Ro
ZXJhcHk8L2tleXdvcmQ+PGtleXdvcmQ+UXVhbGl0eSBvZiBMaWZlPC9rZXl3b3JkPjxrZXl3b3Jk
PlNpbmdsZS1CbGluZCBNZXRob2Q8L2tleXdvcmQ+PGtleXdvcmQ+VHJlYXRtZW50IE91dGNvbWU8
L2tleXdvcmQ+PGtleXdvcmQ+RGVwcmVzc2lvbjwva2V5d29yZD48a2V5d29yZD5JbnRlcnBlcnNv
bmFsIHBzeWNob3RoZXJhcHk8L2tleXdvcmQ+PGtleXdvcmQ+UmFuZG9taXplZCBwcmFnbWF0aWMg
Y2xpbmljYWwgdHJpYWw8L2tleXdvcmQ+PGtleXdvcmQ+VHJlYXRtZW50LXJlc2lzdGFudCBkZXBy
ZXNzaW9uPC9rZXl3b3JkPjwva2V5d29yZHM+PGlzYm4+MDE2NS0wMzI3PC9pc2JuPjx0aXRsZXM+
PHRpdGxlPkludGVycGVyc29uYWwgcHN5Y2hvdGhlcmFweSBhcyBhZGQtb24gZm9yIHRyZWF0bWVu
dC1yZXNpc3RhbnQgZGVwcmVzc2lvbjogQSBwcmFnbWF0aWMgcmFuZG9taXplZCBjb250cm9sbGVk
IHRyaWFsPC90aXRsZT48c2Vjb25kYXJ5LXRpdGxlPkogQWZmZWN0IERpc29yZDwvc2Vjb25kYXJ5
LXRpdGxlPjwvdGl0bGVzPjxwYWdlcz4zNzMtODA8L3BhZ2VzPjxjb250cmlidXRvcnM+PGF1dGhv
cnM+PGF1dGhvcj5Tb3V6YSwgTC4gSC48L2F1dGhvcj48YXV0aG9yPlNhbHVtLCBHLiBBLjwvYXV0
aG9yPjxhdXRob3I+TW9zcXVlaXJvLCBCLiBQLjwvYXV0aG9yPjxhdXRob3I+Q2FsZGllcmFybywg
TS4gQS48L2F1dGhvcj48YXV0aG9yPkd1ZXJyYSwgVC4gQS48L2F1dGhvcj48YXV0aG9yPkZsZWNr
LCBNLiBQLjwvYXV0aG9yPjwvYXV0aG9ycz48L2NvbnRyaWJ1dG9ycz48ZWRpdGlvbj4yMDE2LzAx
LzIzPC9lZGl0aW9uPjxsYW5ndWFnZT5lbmc8L2xhbmd1YWdlPjxhZGRlZC1kYXRlIGZvcm1hdD0i
dXRjIj4xNTkwMjUxMTE4PC9hZGRlZC1kYXRlPjxyZWYtdHlwZSBuYW1lPSJKb3VybmFsIEFydGlj
bGUiPjE3PC9yZWYtdHlwZT48YXV0aC1hZGRyZXNzPk1vb2QgRGlzb3JkZXJzIE91dHBhdGllbnQg
UHJvZ3JhbSwgUFJPVEhVTSwgRmVkZXJhbCBVbml2ZXJzaXR5IG9mIFJpbyBHcmFuZGUgZG8gU3Vs
LCBVRlJHUy9Ib3NwaXRhbCBkZSBDbMOtbmljYXMgZGUgUG9ydG8gQWxlZ3JlLCBIQ1BBLCBQb3J0
byBBbGVncmUsIEJyYXppbCYjeEQ7UG9zdCBHcmFkdWF0ZSBQcm9ncmFtIGluIE1lZGljYWwgU2Np
ZW5jZXM6IFBzeWNoaWF0cnksIEZlZGVyYWwgVW5pdmVyc2l0eSBvZiBSaW8gR3JhbmRlIGRvIFN1
bCwgVUZSR1MsIFBvcnRvIEFsZWdyZSwgQnJhemlsLiBFbGVjdHJvbmljIGFkZHJlc3M6IGxpdmlh
aGFydG1hbm5kZXNvdXphQGdtYWlsLmNvbS4mI3hEO1Bvc3QgR3JhZHVhdGUgUHJvZ3JhbSBpbiBN
ZWRpY2FsIFNjaWVuY2VzOiBQc3ljaGlhdHJ5LCBGZWRlcmFsIFVuaXZlcnNpdHkgb2YgUmlvIEdy
YW5kZSBkbyBTdWwsIFVGUkdTLCBQb3J0byBBbGVncmUsIEJyYXppbCYjeEQ7QW54aWV0eSBEaXNv
cmRlcnMgT3V0cGF0aWVudCBQcm9ncmFtIGZvciBDaGlsZHJlbiBhbmQgQWRvbGVzY2VudHMsIFBS
T1RBSUEsIEZlZGVyYWwgVW5pdmVyc2l0eSBvZiBSaW8gR3JhbmRlIGRvIFN1bCwgVUZSR1MvSG9z
cGl0YWwgZGUgQ2zDrW5pY2FzIGRlIFBvcnRvIEFsZWdyZSwgSENQQSwgUG9ydG8gQWxlZ3JlLCBC
cmF6aWwmI3hEO05hdGlvbmFsIEluc3RpdHV0ZSBvZiBEZXZlbG9wbWVudGFsIFBzeWNoaWF0cnkg
Zm9yIENoaWxkcmVuIGFuZCBBZG9sZXNjZW50cyAoSU5QRC8gQ05QcSksIEJyYXppbC4mI3hEO01v
b2QgRGlzb3JkZXJzIE91dHBhdGllbnQgUHJvZ3JhbSwgUFJPVEhVTSwgRmVkZXJhbCBVbml2ZXJz
aXR5IG9mIFJpbyBHcmFuZGUgZG8gU3VsLCBVRlJHUy9Ib3NwaXRhbCBkZSBDbMOtbmljYXMgZGUg
UG9ydG8gQWxlZ3JlLCBIQ1BBLCBQb3J0byBBbGVncmUsIEJyYXppbCYjeEQ7UG9zdCBHcmFkdWF0
ZSBQcm9ncmFtIGluIE1lZGljYWwgU2NpZW5jZXM6IFBzeWNoaWF0cnksIEZlZGVyYWwgVW5pdmVy
c2l0eSBvZiBSaW8gR3JhbmRlIGRvIFN1bCwgVUZSR1MsIFBvcnRvIEFsZWdyZSwgQnJhemlsLiYj
eEQ7TW9vZCBEaXNvcmRlcnMgT3V0cGF0aWVudCBQcm9ncmFtLCBQUk9USFVNLCBGZWRlcmFsIFVu
aXZlcnNpdHkgb2YgUmlvIEdyYW5kZSBkbyBTdWwsIFVGUkdTL0hvc3BpdGFsIGRlIENsw61uaWNh
cyBkZSBQb3J0byBBbGVncmUsIEhDUEEsIFBvcnRvIEFsZWdyZSwgQnJhemlsJiN4RDtGZWRlcmFs
IFVuaXZlcnNpdHkgb2YgUmlvIEdyYW5kZSBkbyBTdWwsIFVGUkdTLCBQb3J0byBBbGVncmUsIEJy
YXppbC48L2F1dGgtYWRkcmVzcz48cmVtb3RlLWRhdGFiYXNlLXByb3ZpZGVyPk5MTTwvcmVtb3Rl
LWRhdGFiYXNlLXByb3ZpZGVyPjxyZWMtbnVtYmVyPjI3PC9yZWMtbnVtYmVyPjxsYXN0LXVwZGF0
ZWQtZGF0ZSBmb3JtYXQ9InV0YyI+MTU5MDI1MTExODwvbGFzdC11cGRhdGVkLWRhdGU+PGFjY2Vz
c2lvbi1udW0+MjY3OTkzMzI8L2FjY2Vzc2lvbi1udW0+PGVsZWN0cm9uaWMtcmVzb3VyY2UtbnVt
PjEwLjEwMTYvai5qYWQuMjAxNi4wMS4wMDQ8L2VsZWN0cm9uaWMtcmVzb3VyY2UtbnVtPjx2b2x1
bWU+MTkzPC92b2x1bWU+PC9yZWNvcmQ+PC9DaXRlPjxDaXRlPjxBdXRob3I+VG93bjwvQXV0aG9y
PjxZZWFyPjIwMTc8L1llYXI+PElEVGV4dD5BIHJhbmRvbWlzZWQgY29udHJvbGxlZCB0cmlhbCBv
ZiBJbnRlbnNpdmUgU2hvcnQtVGVybSBEeW5hbWljIFBzeWNob3RoZXJhcHkgZm9yIHRyZWF0bWVu
dCByZXNpc3RhbnQgZGVwcmVzc2lvbjogdGhlIEhhbGlmYXggRGVwcmVzc2lvbiBTdHVkeTwvSURU
ZXh0PjxyZWNvcmQ+PGRhdGVzPjxwdWItZGF0ZXM+PGRhdGU+TWF5PC9kYXRlPjwvcHViLWRhdGVz
Pjx5ZWFyPjIwMTc8L3llYXI+PC9kYXRlcz48a2V5d29yZHM+PGtleXdvcmQ+QWR1bHQ8L2tleXdv
cmQ+PGtleXdvcmQ+QW50aWRlcHJlc3NpdmUgQWdlbnRzL3RoZXJhcGV1dGljIHVzZTwva2V5d29y
ZD48a2V5d29yZD5EZXByZXNzaXZlIERpc29yZGVyLCBNYWpvci9kaWFnbm9zaXMvKnRoZXJhcHk8
L2tleXdvcmQ+PGtleXdvcmQ+RGVwcmVzc2l2ZSBEaXNvcmRlciwgVHJlYXRtZW50LVJlc2lzdGFu
dC9kaWFnbm9zaXMvKnRoZXJhcHk8L2tleXdvcmQ+PGtleXdvcmQ+RGlhZ25vc3RpYyBhbmQgU3Rh
dGlzdGljYWwgTWFudWFsIG9mIE1lbnRhbCBEaXNvcmRlcnM8L2tleXdvcmQ+PGtleXdvcmQ+RmVt
YWxlPC9rZXl3b3JkPjxrZXl3b3JkPkh1bWFuczwva2V5d29yZD48a2V5d29yZD5NYWxlPC9rZXl3
b3JkPjxrZXl3b3JkPlBzeWNoaWF0cmljIFN0YXR1cyBSYXRpbmcgU2NhbGVzPC9rZXl3b3JkPjxr
ZXl3b3JkPipQc3ljaG90aGVyYXB5LCBCcmllZjwva2V5d29yZD48a2V5d29yZD5SZW1pc3Npb24g
SW5kdWN0aW9uPC9rZXl3b3JkPjxrZXl3b3JkPlNpbmdsZS1CbGluZCBNZXRob2Q8L2tleXdvcmQ+
PGtleXdvcmQ+VHJlYXRtZW50IE91dGNvbWU8L2tleXdvcmQ+PGtleXdvcmQ+KkRlcHJlc3Npb248
L2tleXdvcmQ+PGtleXdvcmQ+KlBzeWNob2R5bmFtaWMgUHN5Y2hvdGhlcmFweTwva2V5d29yZD48
a2V5d29yZD4qUmFuZG9taXNlZCB0cmlhbDwva2V5d29yZD48a2V5d29yZD4qU2hvcnQtdGVybTwv
a2V5d29yZD48a2V5d29yZD4qVHJlYXRtZW50IHJlc2lzdGFuY2U8L2tleXdvcmQ+PC9rZXl3b3Jk
cz48aXNibj4wMTY1LTAzMjc8L2lzYm4+PHRpdGxlcz48dGl0bGU+QSByYW5kb21pc2VkIGNvbnRy
b2xsZWQgdHJpYWwgb2YgSW50ZW5zaXZlIFNob3J0LVRlcm0gRHluYW1pYyBQc3ljaG90aGVyYXB5
IGZvciB0cmVhdG1lbnQgcmVzaXN0YW50IGRlcHJlc3Npb246IHRoZSBIYWxpZmF4IERlcHJlc3Np
b24gU3R1ZHk8L3RpdGxlPjxzZWNvbmRhcnktdGl0bGU+SiBBZmZlY3QgRGlzb3JkPC9zZWNvbmRh
cnktdGl0bGU+PC90aXRsZXM+PHBhZ2VzPjE1LTI1PC9wYWdlcz48Y29udHJpYnV0b3JzPjxhdXRo
b3JzPjxhdXRob3I+VG93biwgSi4gTS48L2F1dGhvcj48YXV0aG9yPkFiYmFzcywgQS48L2F1dGhv
cj48YXV0aG9yPlN0cmlkZSwgQy48L2F1dGhvcj48YXV0aG9yPkJlcm5pZXIsIEQuPC9hdXRob3I+
PC9hdXRob3JzPjwvY29udHJpYnV0b3JzPjxlZGl0aW9uPjIwMTcvMDMvMDg8L2VkaXRpb24+PGxh
bmd1YWdlPmVuZzwvbGFuZ3VhZ2U+PGFkZGVkLWRhdGUgZm9ybWF0PSJ1dGMiPjE1OTAyNTExNzk8
L2FkZGVkLWRhdGU+PHJlZi10eXBlIG5hbWU9IkpvdXJuYWwgQXJ0aWNsZSI+MTc8L3JlZi10eXBl
PjxhdXRoLWFkZHJlc3M+Q2VudHJlIGZvciBFbW90aW9ucyAmYW1wOyBIZWFsdGgsIERlcGFydG1l
bnQgb2YgUHN5Y2hpYXRyeSwgRGFsaG91c2llIFVuaXZlcnNpdHksIEhhbGlmYXgsIENhbmFkYSYj
eEQ7UGx5bW91dGggVW5pdmVyc2l0eSBQZW5pbnN1bGEgU2Nob29scyBvZiBNZWRpY2luZSBhbmQg
RGVudGlzdHJ5LCBQbHltb3V0aCwgVUsuIEVsZWN0cm9uaWMgYWRkcmVzczogam9lbC50b3duQHBs
eW1vdXRoLmFjLnVrLiYjeEQ7Q2VudHJlIGZvciBFbW90aW9ucyAmYW1wOyBIZWFsdGgsIERlcGFy
dG1lbnQgb2YgUHN5Y2hpYXRyeSwgRGFsaG91c2llIFVuaXZlcnNpdHksIEhhbGlmYXgsIENhbmFk
YS4mI3hEO1RoZSBJbnN0aXR1dGUgb2YgV29yayBQc3ljaG9sb2d5LCBVbml2ZXJzaXR5IG9mIFNo
ZWZmaWVsZCwgU2hlZmZpZWxkLCBVSy4mI3hEO0RlcGFydG1lbnQgb2YgUHN5Y2hpYXRyeSwgRGFs
aG91c2llIFVuaXZlcnNpdHksIEhhbGlmYXgsIENhbmFkYS48L2F1dGgtYWRkcmVzcz48cmVtb3Rl
LWRhdGFiYXNlLXByb3ZpZGVyPk5MTTwvcmVtb3RlLWRhdGFiYXNlLXByb3ZpZGVyPjxyZWMtbnVt
YmVyPjI4PC9yZWMtbnVtYmVyPjxsYXN0LXVwZGF0ZWQtZGF0ZSBmb3JtYXQ9InV0YyI+MTU5MDI1
MTE3OTwvbGFzdC11cGRhdGVkLWRhdGU+PGFjY2Vzc2lvbi1udW0+MjgyNjYzMTg8L2FjY2Vzc2lv
bi1udW0+PGVsZWN0cm9uaWMtcmVzb3VyY2UtbnVtPjEwLjEwMTYvai5qYWQuMjAxNy4wMi4wMzU8
L2VsZWN0cm9uaWMtcmVzb3VyY2UtbnVtPjx2b2x1bWU+MjE0PC92b2x1bWU+PC9yZWNvcmQ+PC9D
aXRlPjxDaXRlPjxBdXRob3I+V2lsZXM8L0F1dGhvcj48WWVhcj4yMDA4PC9ZZWFyPjxJRFRleHQ+
QSByYW5kb21pemVkIGNvbnRyb2xsZWQgdHJpYWwgb2YgY29nbml0aXZlIGJlaGF2aW91cmFsIHRo
ZXJhcHkgYXMgYW4gYWRqdW5jdCB0byBwaGFybWFjb3RoZXJhcHkgaW4gcHJpbWFyeSBjYXJlIGJh
c2VkIHBhdGllbnRzIHdpdGggdHJlYXRtZW50IHJlc2lzdGFudCBkZXByZXNzaW9uOiBBIHBpbG90
IHN0dWR5PC9JRFRleHQ+PHJlY29yZD48aXNibj4xNDY5LTE4MzM8L2lzYm4+PHRpdGxlcz48dGl0
bGU+QSByYW5kb21pemVkIGNvbnRyb2xsZWQgdHJpYWwgb2YgY29nbml0aXZlIGJlaGF2aW91cmFs
IHRoZXJhcHkgYXMgYW4gYWRqdW5jdCB0byBwaGFybWFjb3RoZXJhcHkgaW4gcHJpbWFyeSBjYXJl
IGJhc2VkIHBhdGllbnRzIHdpdGggdHJlYXRtZW50IHJlc2lzdGFudCBkZXByZXNzaW9uOiBBIHBp
bG90IHN0dWR5PC90aXRsZT48c2Vjb25kYXJ5LXRpdGxlPkJlaGF2aW91cmFsIGFuZCBDb2duaXRp
dmUgUHN5Y2hvdGhlcmFweTwvc2Vjb25kYXJ5LXRpdGxlPjwvdGl0bGVzPjxwYWdlcz4yMS0zMzwv
cGFnZXM+PG51bWJlcj4xPC9udW1iZXI+PGNvbnRyaWJ1dG9ycz48YXV0aG9ycz48YXV0aG9yPldp
bGVzLCBOaWNvbGEgSjwvYXV0aG9yPjxhdXRob3I+SG9sbGluZ2h1cnN0LCBTYW5kcmE8L2F1dGhv
cj48YXV0aG9yPk1hc29uLCBWaWN0b3JpYTwvYXV0aG9yPjxhdXRob3I+TXVzYSwgTWV5cmVtPC9h
dXRob3I+PGF1dGhvcj5CdXJ0LCBWaWN0b3JpYTwvYXV0aG9yPjxhdXRob3I+SHlkZSwgSnVsaWE8
L2F1dGhvcj48YXV0aG9yPkplcnJvbSwgQmlsbDwvYXV0aG9yPjxhdXRob3I+TGV3aXMsIEdseW48
L2F1dGhvcj48YXV0aG9yPktlc3NsZXIsIERhdmlkPC9hdXRob3I+PC9hdXRob3JzPjwvY29udHJp
YnV0b3JzPjxhZGRlZC1kYXRlIGZvcm1hdD0idXRjIj4xNTkwMjUxNDIzPC9hZGRlZC1kYXRlPjxy
ZWYtdHlwZSBuYW1lPSJKb3VybmFsIEFydGljbGUiPjE3PC9yZWYtdHlwZT48ZGF0ZXM+PHllYXI+
MjAwODwveWVhcj48L2RhdGVzPjxyZWMtbnVtYmVyPjMwPC9yZWMtbnVtYmVyPjxsYXN0LXVwZGF0
ZWQtZGF0ZSBmb3JtYXQ9InV0YyI+MTU5MDI1MTQyMzwvbGFzdC11cGRhdGVkLWRhdGU+PHZvbHVt
ZT4zNjwvdm9sdW1lPjwvcmVjb3JkPjwvQ2l0ZT48Q2l0ZT48QXV0aG9yPldpbGVzPC9BdXRob3I+
PFllYXI+MjAxNjwvWWVhcj48SURUZXh0PkxvbmctdGVybSBlZmZlY3RpdmVuZXNzIGFuZCBjb3N0
LWVmZmVjdGl2ZW5lc3Mgb2YgY29nbml0aXZlIGJlaGF2aW91cmFsIHRoZXJhcHkgYXMgYW4gYWRq
dW5jdCB0byBwaGFybWFjb3RoZXJhcHkgZm9yIHRyZWF0bWVudC1yZXNpc3RhbnQgZGVwcmVzc2lv
biBpbiBwcmltYXJ5IGNhcmU6IGZvbGxvdy11cCBvZiB0aGUgQ29CYWxUIHJhbmRvbWlzZWQgY29u
dHJvbGxlZCB0cmlhbDwvSURUZXh0PjxyZWNvcmQ+PGRhdGVzPjxwdWItZGF0ZXM+PGRhdGU+RmVi
PC9kYXRlPjwvcHViLWRhdGVzPjx5ZWFyPjIwMTY8L3llYXI+PC9kYXRlcz48a2V5d29yZHM+PGtl
eXdvcmQ+QWRvbGVzY2VudDwva2V5d29yZD48a2V5d29yZD5BZHVsdDwva2V5d29yZD48a2V5d29y
ZD5BZ2VkPC9rZXl3b3JkPjxrZXl3b3JkPkFudGlkZXByZXNzaXZlIEFnZW50cy8qdGhlcmFwZXV0
aWMgdXNlPC9rZXl3b3JkPjxrZXl3b3JkPipDb2duaXRpdmUgQmVoYXZpb3JhbCBUaGVyYXB5L2Vj
b25vbWljczwva2V5d29yZD48a2V5d29yZD5Db21iaW5lZCBNb2RhbGl0eSBUaGVyYXB5PC9rZXl3
b3JkPjxrZXl3b3JkPkNvc3QtQmVuZWZpdCBBbmFseXNpczwva2V5d29yZD48a2V5d29yZD5EZXBy
ZXNzaXZlIERpc29yZGVyLCBUcmVhdG1lbnQtUmVzaXN0YW50L2RydWcgdGhlcmFweS8qdGhlcmFw
eTwva2V5d29yZD48a2V5d29yZD5Gb2xsb3ctVXAgU3R1ZGllczwva2V5d29yZD48a2V5d29yZD5I
dW1hbnM8L2tleXdvcmQ+PGtleXdvcmQ+TWlkZGxlIEFnZWQ8L2tleXdvcmQ+PGtleXdvcmQ+UHJp
bWFyeSBIZWFsdGggQ2FyZS8qZWNvbm9taWNzPC9rZXl3b3JkPjxrZXl3b3JkPlF1YWxpdHktQWRq
dXN0ZWQgTGlmZSBZZWFyczwva2V5d29yZD48a2V5d29yZD5TdXJ2ZXlzIGFuZCBRdWVzdGlvbm5h
aXJlczwva2V5d29yZD48a2V5d29yZD5UcmVhdG1lbnQgT3V0Y29tZTwva2V5d29yZD48a2V5d29y
ZD5Zb3VuZyBBZHVsdDwva2V5d29yZD48L2tleXdvcmRzPjxpc2JuPjIyMTUtMDM2NjwvaXNibj48
dGl0bGVzPjx0aXRsZT5Mb25nLXRlcm0gZWZmZWN0aXZlbmVzcyBhbmQgY29zdC1lZmZlY3RpdmVu
ZXNzIG9mIGNvZ25pdGl2ZSBiZWhhdmlvdXJhbCB0aGVyYXB5IGFzIGFuIGFkanVuY3QgdG8gcGhh
cm1hY290aGVyYXB5IGZvciB0cmVhdG1lbnQtcmVzaXN0YW50IGRlcHJlc3Npb24gaW4gcHJpbWFy
eSBjYXJlOiBmb2xsb3ctdXAgb2YgdGhlIENvQmFsVCByYW5kb21pc2VkIGNvbnRyb2xsZWQgdHJp
YWw8L3RpdGxlPjxzZWNvbmRhcnktdGl0bGU+TGFuY2V0IFBzeWNoaWF0cnk8L3NlY29uZGFyeS10
aXRsZT48L3RpdGxlcz48cGFnZXM+MTM3LTQ0PC9wYWdlcz48bnVtYmVyPjI8L251bWJlcj48Y29u
dHJpYnV0b3JzPjxhdXRob3JzPjxhdXRob3I+V2lsZXMsIE4uIEouPC9hdXRob3I+PGF1dGhvcj5U
aG9tYXMsIEwuPC9hdXRob3I+PGF1dGhvcj5UdXJuZXIsIE4uPC9hdXRob3I+PGF1dGhvcj5HYXJm
aWVsZCwgSy48L2F1dGhvcj48YXV0aG9yPktvdW5hbGksIEQuPC9hdXRob3I+PGF1dGhvcj5DYW1w
YmVsbCwgSi48L2F1dGhvcj48YXV0aG9yPktlc3NsZXIsIEQuPC9hdXRob3I+PGF1dGhvcj5LdXlr
ZW4sIFcuPC9hdXRob3I+PGF1dGhvcj5MZXdpcywgRy48L2F1dGhvcj48YXV0aG9yPk1vcnJpc29u
LCBKLjwvYXV0aG9yPjxhdXRob3I+V2lsbGlhbXMsIEMuPC9hdXRob3I+PGF1dGhvcj5QZXRlcnMs
IFQuIEouPC9hdXRob3I+PGF1dGhvcj5Ib2xsaW5naHVyc3QsIFMuPC9hdXRob3I+PC9hdXRob3Jz
PjwvY29udHJpYnV0b3JzPjxlZGl0aW9uPjIwMTYvMDEvMTk8L2VkaXRpb24+PGxhbmd1YWdlPmVu
ZzwvbGFuZ3VhZ2U+PGFkZGVkLWRhdGUgZm9ybWF0PSJ1dGMiPjE1OTAyNTEyODY8L2FkZGVkLWRh
dGU+PHJlZi10eXBlIG5hbWU9IkpvdXJuYWwgQXJ0aWNsZSI+MTc8L3JlZi10eXBlPjxhdXRoLWFk
ZHJlc3M+Q2VudHJlIGZvciBBY2FkZW1pYyBNZW50YWwgSGVhbHRoLCBVbml2ZXJzaXR5IG9mIEJy
aXN0b2wsIEJyaXN0b2wsIFVLLiBFbGVjdHJvbmljIGFkZHJlc3M6IG5pY29sYS53aWxlc0Bicmlz
dG9sLmFjLnVrLiYjeEQ7Q2VudHJlIGZvciBBY2FkZW1pYyBNZW50YWwgSGVhbHRoLCBVbml2ZXJz
aXR5IG9mIEJyaXN0b2wsIEJyaXN0b2wsIFVLLiYjeEQ7QnJpc3RvbCBSYW5kb21pc2VkIFRyaWFs
cyBDb2xsYWJvcmF0aW9uLCBVbml2ZXJzaXR5IG9mIEJyaXN0b2wsIEJyaXN0b2wsIFVLLiYjeEQ7
UHJpbWFyeSBDYXJlIFJlc2VhcmNoIEdyb3VwLCBVbml2ZXJzaXR5IG9mIEV4ZXRlciBNZWRpY2Fs
IFNjaG9vbCwgRXhldGVyLCBVSy4mI3hEO0NlbnRyZSBmb3IgQWNhZGVtaWMgUHJpbWFyeSBDYXJl
LCBVbml2ZXJzaXR5IG9mIEJyaXN0b2wsIEJyaXN0b2wsIFVLLiYjeEQ7RGVwYXJ0bWVudCBvZiBQ
c3ljaGlhdHJ5LCBVbml2ZXJzaXR5IG9mIE94Zm9yZCwgT3hmb3JkLCBVSy4mI3hEO0RpdmlzaW9u
IG9mIFBzeWNoaWF0cnksIFVuaXZlcnNpdHkgQ29sbGVnZSBMb25kb24sIExvbmRvbiwgVUsuJiN4
RDtJbnN0aXR1dGUgb2YgSGVhbHRoIGFuZCBXZWxsYmVpbmcsIEdlbmVyYWwgUHJhY3RpY2UgYW5k
IFByaW1hcnkgQ2FyZSBHcm91cCwgVW5pdmVyc2l0eSBvZiBHbGFzZ293LCBHbGFzZ293LCBTY290
bGFuZCwgVUsuJiN4RDtJbnN0aXR1dGUgb2YgSGVhbHRoIGFuZCBXZWxsYmVpbmcsIFVuaXZlcnNp
dHkgb2YgR2xhc2dvdywgR2FydG5hdmVsIFJveWFsIEhvc3BpdGFsLCBHbGFzZ293LCBTY290bGFu
ZCwgVUsuJiN4RDtTY2hvb2wgb2YgU29jaWFsIGFuZCBDb21tdW5pdHkgTWVkaWNpbmUgYW5kIFNj
aG9vbCBvZiBDbGluaWNhbCBTY2llbmNlcywgVW5pdmVyc2l0eSBvZiBCcmlzdG9sLCBCcmlzdG9s
LCBVSy48L2F1dGgtYWRkcmVzcz48cmVtb3RlLWRhdGFiYXNlLXByb3ZpZGVyPk5MTTwvcmVtb3Rl
LWRhdGFiYXNlLXByb3ZpZGVyPjxyZWMtbnVtYmVyPjI5PC9yZWMtbnVtYmVyPjxsYXN0LXVwZGF0
ZWQtZGF0ZSBmb3JtYXQ9InV0YyI+MTU5MDI1MTI4NjwvbGFzdC11cGRhdGVkLWRhdGU+PGFjY2Vz
c2lvbi1udW0+MjY3Nzc3NzM8L2FjY2Vzc2lvbi1udW0+PGVsZWN0cm9uaWMtcmVzb3VyY2UtbnVt
PjEwLjEwMTYvczIyMTUtMDM2NigxNSkwMDQ5NS0yPC9lbGVjdHJvbmljLXJlc291cmNlLW51bT48
dm9sdW1lPjM8L3ZvbHVtZT48L3JlY29yZD48L0NpdGU+PC9FbmROb3RlPn==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GZWxkbWFuPC9BdXRob3I+PFllYXI+MjAwOTwvWWVhcj48
SURUZXh0PkNoYW5nZSBpbiBlbW90aW9uYWwgcHJvY2Vzc2luZyBkdXJpbmcgYSBkaWFsZWN0aWNh
bCBiZWhhdmlvciB0aGVyYXB5LWJhc2VkIHNraWxscyBncm91cCBmb3IgbWFqb3IgZGVwcmVzc2l2
ZSBkaXNvcmRlcjwvSURUZXh0PjxEaXNwbGF5VGV4dD4oRmVsZG1hbjxzdHlsZSBmYWNlPSJpdGFs
aWMiPiBldCBhbC48L3N0eWxlPiwgMjAwOTsgTmFrYWdhd2E8c3R5bGUgZmFjZT0iaXRhbGljIj4g
ZXQgYWwuPC9zdHlsZT4sIDIwMTc7IFNvdXphPHN0eWxlIGZhY2U9Iml0YWxpYyI+IGV0IGFsLjwv
c3R5bGU+LCAyMDE2OyBUb3duPHN0eWxlIGZhY2U9Iml0YWxpYyI+IGV0IGFsLjwvc3R5bGU+LCAy
MDE3OyBXaWxlczxzdHlsZSBmYWNlPSJpdGFsaWMiPiBldCBhbC48L3N0eWxlPiwgMjAwODsgV2ls
ZXM8c3R5bGUgZmFjZT0iaXRhbGljIj4gZXQgYWwuPC9zdHlsZT4sIDIwMTYpPC9EaXNwbGF5VGV4
dD48cmVjb3JkPjxkYXRlcz48cHViLWRhdGVzPjxkYXRlPkFwcjwvZGF0ZT48L3B1Yi1kYXRlcz48
eWVhcj4yMDA5PC95ZWFyPjwvZGF0ZXM+PGtleXdvcmRzPjxrZXl3b3JkPkFkYXB0YXRpb24sIFBz
eWNob2xvZ2ljYWw8L2tleXdvcmQ+PGtleXdvcmQ+QWR1bHQ8L2tleXdvcmQ+PGtleXdvcmQ+QmVo
YXZpb3IgVGhlcmFweS8qbWV0aG9kczwva2V5d29yZD48a2V5d29yZD5EZXByZXNzaXZlIERpc29y
ZGVyLCBNYWpvci9wc3ljaG9sb2d5Lyp0aGVyYXB5PC9rZXl3b3JkPjxrZXl3b3JkPipFbW90aW9u
czwva2V5d29yZD48a2V5d29yZD5GZW1hbGU8L2tleXdvcmQ+PGtleXdvcmQ+SHVtYW5zPC9rZXl3
b3JkPjxrZXl3b3JkPk1hbGU8L2tleXdvcmQ+PGtleXdvcmQ+UGlsb3QgUHJvamVjdHM8L2tleXdv
cmQ+PGtleXdvcmQ+UHN5Y2hpYXRyaWMgU3RhdHVzIFJhdGluZyBTY2FsZXM8L2tleXdvcmQ+PGtl
eXdvcmQ+UHN5Y2hvdGhlcmFweSwgR3JvdXAvKm1ldGhvZHM8L2tleXdvcmQ+PC9rZXl3b3Jkcz48
aXNibj4wMDA1LTc5Njc8L2lzYm4+PHRpdGxlcz48dGl0bGU+Q2hhbmdlIGluIGVtb3Rpb25hbCBw
cm9jZXNzaW5nIGR1cmluZyBhIGRpYWxlY3RpY2FsIGJlaGF2aW9yIHRoZXJhcHktYmFzZWQgc2tp
bGxzIGdyb3VwIGZvciBtYWpvciBkZXByZXNzaXZlIGRpc29yZGVyPC90aXRsZT48c2Vjb25kYXJ5
LXRpdGxlPkJlaGF2IFJlcyBUaGVyPC9zZWNvbmRhcnktdGl0bGU+PC90aXRsZXM+PHBhZ2VzPjMx
Ni0yMTwvcGFnZXM+PG51bWJlcj40PC9udW1iZXI+PGNvbnRyaWJ1dG9ycz48YXV0aG9ycz48YXV0
aG9yPkZlbGRtYW4sIEcuPC9hdXRob3I+PGF1dGhvcj5IYXJsZXksIFIuPC9hdXRob3I+PGF1dGhv
cj5LZXJyaWdhbiwgTS48L2F1dGhvcj48YXV0aG9yPkphY29ibywgTS48L2F1dGhvcj48YXV0aG9y
PkZhdmEsIE0uPC9hdXRob3I+PC9hdXRob3JzPjwvY29udHJpYnV0b3JzPjxlZGl0aW9uPjIwMDkv
MDIvMjQ8L2VkaXRpb24+PGxhbmd1YWdlPmVuZzwvbGFuZ3VhZ2U+PGFkZGVkLWRhdGUgZm9ybWF0
PSJ1dGMiPjE1OTAyNDk1MzA8L2FkZGVkLWRhdGU+PHJlZi10eXBlIG5hbWU9IkpvdXJuYWwgQXJ0
aWNsZSI+MTc8L3JlZi10eXBlPjxhdXRoLWFkZHJlc3M+RGVwYXJ0bWVudCBvZiBQc3ljaG9sb2d5
LCBTaW1tb25zIENvbGxlZ2UsIEJvc3RvbiwgTUEgMDIxMTQsIFVTQS4gZ3JlZy5mZWxkbWFuQHNp
bW1vbnMuZWR1PC9hdXRoLWFkZHJlc3M+PHJlbW90ZS1kYXRhYmFzZS1wcm92aWRlcj5OTE08L3Jl
bW90ZS1kYXRhYmFzZS1wcm92aWRlcj48cmVjLW51bWJlcj4yNDwvcmVjLW51bWJlcj48bGFzdC11
cGRhdGVkLWRhdGUgZm9ybWF0PSJ1dGMiPjE1OTAyNDk1MzA8L2xhc3QtdXBkYXRlZC1kYXRlPjxh
Y2Nlc3Npb24tbnVtPjE5MjMyNTcxPC9hY2Nlc3Npb24tbnVtPjxlbGVjdHJvbmljLXJlc291cmNl
LW51bT4xMC4xMDE2L2ouYnJhdC4yMDA5LjAxLjAwNTwvZWxlY3Ryb25pYy1yZXNvdXJjZS1udW0+
PHZvbHVtZT40Nzwvdm9sdW1lPjwvcmVjb3JkPjwvQ2l0ZT48Q2l0ZT48QXV0aG9yPk5ha2FnYXdh
PC9BdXRob3I+PFllYXI+MjAxNzwvWWVhcj48SURUZXh0PkVmZmVjdGl2ZW5lc3Mgb2YgU3VwcGxl
bWVudGFyeSBDb2duaXRpdmUtQmVoYXZpb3JhbCBUaGVyYXB5IGZvciBQaGFybWFjb3RoZXJhcHkt
UmVzaXN0YW50IERlcHJlc3Npb246IEEgUmFuZG9taXplZCBDb250cm9sbGVkIFRyaWFsPC9JRFRl
eHQ+PHJlY29yZD48ZGF0ZXM+PHB1Yi1kYXRlcz48ZGF0ZT5TZXAvT2N0PC9kYXRlPjwvcHViLWRh
dGVzPjx5ZWFyPjIwMTc8L3llYXI+PC9kYXRlcz48a2V5d29yZHM+PGtleXdvcmQ+QWR1bHQ8L2tl
eXdvcmQ+PGtleXdvcmQ+KkFudGlkZXByZXNzaXZlIEFnZW50cy9hZG1pbmlzdHJhdGlvbiAmYW1w
OyBkb3NhZ2UvYWR2ZXJzZSBlZmZlY3RzL3RoZXJhcGV1dGljIHVzZTwva2V5d29yZD48a2V5d29y
ZD5Db2duaXRpdmUgQmVoYXZpb3JhbCBUaGVyYXB5LyptZXRob2RzPC9rZXl3b3JkPjxrZXl3b3Jk
PkRlcHJlc3Npb24vZGlhZ25vc2lzPC9rZXl3b3JkPjxrZXl3b3JkPipEZXByZXNzaXZlIERpc29y
ZGVyLCBUcmVhdG1lbnQtUmVzaXN0YW50L2RpYWdub3Npcy9wc3ljaG9sb2d5L3RoZXJhcHk8L2tl
eXdvcmQ+PGtleXdvcmQ+RGlhZ25vc3RpYyBhbmQgU3RhdGlzdGljYWwgTWFudWFsIG9mIE1lbnRh
bCBEaXNvcmRlcnM8L2tleXdvcmQ+PGtleXdvcmQ+RmVtYWxlPC9rZXl3b3JkPjxrZXl3b3JkPkh1
bWFuczwva2V5d29yZD48a2V5d29yZD5NYWxlPC9rZXl3b3JkPjxrZXl3b3JkPk1pZGRsZSBBZ2Vk
PC9rZXl3b3JkPjxrZXl3b3JkPk91dGNvbWUgYW5kIFByb2Nlc3MgQXNzZXNzbWVudCwgSGVhbHRo
IENhcmU8L2tleXdvcmQ+PGtleXdvcmQ+UHN5Y2hpYXRyaWMgU3RhdHVzIFJhdGluZyBTY2FsZXM8
L2tleXdvcmQ+PGtleXdvcmQ+VHJlYXRtZW50IE91dGNvbWU8L2tleXdvcmQ+PC9rZXl3b3Jkcz48
aXNibj4wMTYwLTY2ODk8L2lzYm4+PHRpdGxlcz48dGl0bGU+RWZmZWN0aXZlbmVzcyBvZiBTdXBw
bGVtZW50YXJ5IENvZ25pdGl2ZS1CZWhhdmlvcmFsIFRoZXJhcHkgZm9yIFBoYXJtYWNvdGhlcmFw
eS1SZXNpc3RhbnQgRGVwcmVzc2lvbjogQSBSYW5kb21pemVkIENvbnRyb2xsZWQgVHJpYWw8L3Rp
dGxlPjxzZWNvbmRhcnktdGl0bGU+SiBDbGluIFBzeWNoaWF0cnk8L3NlY29uZGFyeS10aXRsZT48
L3RpdGxlcz48cGFnZXM+MTEyNi0xMTM1PC9wYWdlcz48bnVtYmVyPjg8L251bWJlcj48Y29udHJp
YnV0b3JzPjxhdXRob3JzPjxhdXRob3I+TmFrYWdhd2EsIEEuPC9hdXRob3I+PGF1dGhvcj5NaXRz
dWRhLCBELjwvYXV0aG9yPjxhdXRob3I+U2FkbywgTS48L2F1dGhvcj48YXV0aG9yPkFiZSwgVC48
L2F1dGhvcj48YXV0aG9yPkZ1amlzYXdhLCBELjwvYXV0aG9yPjxhdXRob3I+S2lrdWNoaSwgVC48
L2F1dGhvcj48YXV0aG9yPkl3YXNoaXRhLCBTLjwvYXV0aG9yPjxhdXRob3I+TWltdXJhLCBNLjwv
YXV0aG9yPjxhdXRob3I+T25vLCBZLjwvYXV0aG9yPjwvYXV0aG9ycz48L2NvbnRyaWJ1dG9ycz48
ZWRpdGlvbj4yMDE3LzAzLzAzPC9lZGl0aW9uPjxsYW5ndWFnZT5lbmc8L2xhbmd1YWdlPjxhZGRl
ZC1kYXRlIGZvcm1hdD0idXRjIj4xNTkwMjUxMDI3PC9hZGRlZC1kYXRlPjxyZWYtdHlwZSBuYW1l
PSJKb3VybmFsIEFydGljbGUiPjE3PC9yZWYtdHlwZT48YXV0aC1hZGRyZXNzPkNlbnRlciBmb3Ig
Q2xpbmljYWwgUmVzZWFyY2gsIEtlaW8gVW5pdmVyc2l0eSBTY2hvb2wgb2YgTWVkaWNpbmUsIFNo
aW5hbm9tYWNoaSAzNSwgU2hpbmp1a3Uta3UsIFRva3lvIDE2MC04NTgyLCBKYXBhbi4gYW5ha2Fn
YXdhQGtlaW8uanAuJiN4RDtDZW50ZXIgZm9yIENsaW5pY2FsIFJlc2VhcmNoLCBLZWlvIFVuaXZl
cnNpdHkgU2Nob29sIG9mIE1lZGljaW5lLCBUb2t5bywgSmFwYW4uJiN4RDtEZXBhcnRtZW50IG9m
IE5ldXJvcHN5Y2hpYXRyeSwgS2VpbyBVbml2ZXJzaXR5IFNjaG9vbCBvZiBNZWRpY2luZSwgVG9r
eW8sIEphcGFuLiYjeEQ7RGVwYXJ0bWVudCBvZiBQc3ljaGlhdHJ5LCBTYWt1cmFnYW9rYSBNZW1v
cmlhbCBIb3NwaXRhbCwgVG9reW8sIEphcGFuLiYjeEQ7UHJldmVudGl2ZSBNZWRpY2luZSBhbmQg
UHVibGljIEhlYWx0aCwgS2VpbyBVbml2ZXJzaXR5IFNjaG9vbCBvZiBNZWRpY2luZSwgVG9reW8s
IEphcGFuLiYjeEQ7RGVwYXJ0bWVudCBvZiBOZXVyb3BzeWNoaWF0cnksIEt5b3JpbiBVbml2ZXJz
aXR5IFNjaG9vbCBvZiBNZWRpY2luZSwgVG9reW8sIEphcGFuLiYjeEQ7Q2VudGVyIGZvciB0aGUg
RGV2ZWxvcG1lbnQgb2YgQ29nbml0aXZlIEJlaGF2aW9yIFRoZXJhcHkgVHJhaW5pbmcsIFRva3lv
LCBKYXBhbi48L2F1dGgtYWRkcmVzcz48cmVtb3RlLWRhdGFiYXNlLXByb3ZpZGVyPk5MTTwvcmVt
b3RlLWRhdGFiYXNlLXByb3ZpZGVyPjxyZWMtbnVtYmVyPjI2PC9yZWMtbnVtYmVyPjxsYXN0LXVw
ZGF0ZWQtZGF0ZSBmb3JtYXQ9InV0YyI+MTU5MDI1MTAyNzwvbGFzdC11cGRhdGVkLWRhdGU+PGFj
Y2Vzc2lvbi1udW0+MjgyNTI4ODI8L2FjY2Vzc2lvbi1udW0+PGVsZWN0cm9uaWMtcmVzb3VyY2Ut
bnVtPjEwLjQwODgvSkNQLjE1bTEwNTExPC9lbGVjdHJvbmljLXJlc291cmNlLW51bT48dm9sdW1l
Pjc4PC92b2x1bWU+PC9yZWNvcmQ+PC9DaXRlPjxDaXRlPjxBdXRob3I+U291emE8L0F1dGhvcj48
WWVhcj4yMDE2PC9ZZWFyPjxJRFRleHQ+SW50ZXJwZXJzb25hbCBwc3ljaG90aGVyYXB5IGFzIGFk
ZC1vbiBmb3IgdHJlYXRtZW50LXJlc2lzdGFudCBkZXByZXNzaW9uOiBBIHByYWdtYXRpYyByYW5k
b21pemVkIGNvbnRyb2xsZWQgdHJpYWw8L0lEVGV4dD48cmVjb3JkPjxkYXRlcz48cHViLWRhdGVz
PjxkYXRlPk1hciAxNTwvZGF0ZT48L3B1Yi1kYXRlcz48eWVhcj4yMDE2PC95ZWFyPjwvZGF0ZXM+
PGtleXdvcmRzPjxrZXl3b3JkPkFkdWx0PC9rZXl3b3JkPjxrZXl3b3JkPkFudGlkZXByZXNzaXZl
IEFnZW50cy90aGVyYXBldXRpYyB1c2U8L2tleXdvcmQ+PGtleXdvcmQ+Q29tYmluZWQgTW9kYWxp
dHkgVGhlcmFweS8qbWV0aG9kczwva2V5d29yZD48a2V5d29yZD5Db21tdW5pY2F0aW9uPC9rZXl3
b3JkPjxrZXl3b3JkPkRlcHJlc3NpdmUgRGlzb3JkZXIsIFRyZWF0bWVudC1SZXNpc3RhbnQvZHJ1
ZyB0aGVyYXB5Lypwc3ljaG9sb2d5Lyp0aGVyYXB5PC9rZXl3b3JkPjxrZXl3b3JkPkRpc2Vhc2Ug
TWFuYWdlbWVudDwva2V5d29yZD48a2V5d29yZD5GZW1hbGU8L2tleXdvcmQ+PGtleXdvcmQ+SHVt
YW5zPC9rZXl3b3JkPjxrZXl3b3JkPk1hbGU8L2tleXdvcmQ+PGtleXdvcmQ+TWlkZGxlIEFnZWQ8
L2tleXdvcmQ+PGtleXdvcmQ+KlBzeWNob3RoZXJhcHk8L2tleXdvcmQ+PGtleXdvcmQ+UXVhbGl0
eSBvZiBMaWZlPC9rZXl3b3JkPjxrZXl3b3JkPlNpbmdsZS1CbGluZCBNZXRob2Q8L2tleXdvcmQ+
PGtleXdvcmQ+VHJlYXRtZW50IE91dGNvbWU8L2tleXdvcmQ+PGtleXdvcmQ+RGVwcmVzc2lvbjwv
a2V5d29yZD48a2V5d29yZD5JbnRlcnBlcnNvbmFsIHBzeWNob3RoZXJhcHk8L2tleXdvcmQ+PGtl
eXdvcmQ+UmFuZG9taXplZCBwcmFnbWF0aWMgY2xpbmljYWwgdHJpYWw8L2tleXdvcmQ+PGtleXdv
cmQ+VHJlYXRtZW50LXJlc2lzdGFudCBkZXByZXNzaW9uPC9rZXl3b3JkPjwva2V5d29yZHM+PGlz
Ym4+MDE2NS0wMzI3PC9pc2JuPjx0aXRsZXM+PHRpdGxlPkludGVycGVyc29uYWwgcHN5Y2hvdGhl
cmFweSBhcyBhZGQtb24gZm9yIHRyZWF0bWVudC1yZXNpc3RhbnQgZGVwcmVzc2lvbjogQSBwcmFn
bWF0aWMgcmFuZG9taXplZCBjb250cm9sbGVkIHRyaWFsPC90aXRsZT48c2Vjb25kYXJ5LXRpdGxl
PkogQWZmZWN0IERpc29yZDwvc2Vjb25kYXJ5LXRpdGxlPjwvdGl0bGVzPjxwYWdlcz4zNzMtODA8
L3BhZ2VzPjxjb250cmlidXRvcnM+PGF1dGhvcnM+PGF1dGhvcj5Tb3V6YSwgTC4gSC48L2F1dGhv
cj48YXV0aG9yPlNhbHVtLCBHLiBBLjwvYXV0aG9yPjxhdXRob3I+TW9zcXVlaXJvLCBCLiBQLjwv
YXV0aG9yPjxhdXRob3I+Q2FsZGllcmFybywgTS4gQS48L2F1dGhvcj48YXV0aG9yPkd1ZXJyYSwg
VC4gQS48L2F1dGhvcj48YXV0aG9yPkZsZWNrLCBNLiBQLjwvYXV0aG9yPjwvYXV0aG9ycz48L2Nv
bnRyaWJ1dG9ycz48ZWRpdGlvbj4yMDE2LzAxLzIzPC9lZGl0aW9uPjxsYW5ndWFnZT5lbmc8L2xh
bmd1YWdlPjxhZGRlZC1kYXRlIGZvcm1hdD0idXRjIj4xNTkwMjUxMTE4PC9hZGRlZC1kYXRlPjxy
ZWYtdHlwZSBuYW1lPSJKb3VybmFsIEFydGljbGUiPjE3PC9yZWYtdHlwZT48YXV0aC1hZGRyZXNz
Pk1vb2QgRGlzb3JkZXJzIE91dHBhdGllbnQgUHJvZ3JhbSwgUFJPVEhVTSwgRmVkZXJhbCBVbml2
ZXJzaXR5IG9mIFJpbyBHcmFuZGUgZG8gU3VsLCBVRlJHUy9Ib3NwaXRhbCBkZSBDbMOtbmljYXMg
ZGUgUG9ydG8gQWxlZ3JlLCBIQ1BBLCBQb3J0byBBbGVncmUsIEJyYXppbCYjeEQ7UG9zdCBHcmFk
dWF0ZSBQcm9ncmFtIGluIE1lZGljYWwgU2NpZW5jZXM6IFBzeWNoaWF0cnksIEZlZGVyYWwgVW5p
dmVyc2l0eSBvZiBSaW8gR3JhbmRlIGRvIFN1bCwgVUZSR1MsIFBvcnRvIEFsZWdyZSwgQnJhemls
LiBFbGVjdHJvbmljIGFkZHJlc3M6IGxpdmlhaGFydG1hbm5kZXNvdXphQGdtYWlsLmNvbS4mI3hE
O1Bvc3QgR3JhZHVhdGUgUHJvZ3JhbSBpbiBNZWRpY2FsIFNjaWVuY2VzOiBQc3ljaGlhdHJ5LCBG
ZWRlcmFsIFVuaXZlcnNpdHkgb2YgUmlvIEdyYW5kZSBkbyBTdWwsIFVGUkdTLCBQb3J0byBBbGVn
cmUsIEJyYXppbCYjeEQ7QW54aWV0eSBEaXNvcmRlcnMgT3V0cGF0aWVudCBQcm9ncmFtIGZvciBD
aGlsZHJlbiBhbmQgQWRvbGVzY2VudHMsIFBST1RBSUEsIEZlZGVyYWwgVW5pdmVyc2l0eSBvZiBS
aW8gR3JhbmRlIGRvIFN1bCwgVUZSR1MvSG9zcGl0YWwgZGUgQ2zDrW5pY2FzIGRlIFBvcnRvIEFs
ZWdyZSwgSENQQSwgUG9ydG8gQWxlZ3JlLCBCcmF6aWwmI3hEO05hdGlvbmFsIEluc3RpdHV0ZSBv
ZiBEZXZlbG9wbWVudGFsIFBzeWNoaWF0cnkgZm9yIENoaWxkcmVuIGFuZCBBZG9sZXNjZW50cyAo
SU5QRC8gQ05QcSksIEJyYXppbC4mI3hEO01vb2QgRGlzb3JkZXJzIE91dHBhdGllbnQgUHJvZ3Jh
bSwgUFJPVEhVTSwgRmVkZXJhbCBVbml2ZXJzaXR5IG9mIFJpbyBHcmFuZGUgZG8gU3VsLCBVRlJH
Uy9Ib3NwaXRhbCBkZSBDbMOtbmljYXMgZGUgUG9ydG8gQWxlZ3JlLCBIQ1BBLCBQb3J0byBBbGVn
cmUsIEJyYXppbCYjeEQ7UG9zdCBHcmFkdWF0ZSBQcm9ncmFtIGluIE1lZGljYWwgU2NpZW5jZXM6
IFBzeWNoaWF0cnksIEZlZGVyYWwgVW5pdmVyc2l0eSBvZiBSaW8gR3JhbmRlIGRvIFN1bCwgVUZS
R1MsIFBvcnRvIEFsZWdyZSwgQnJhemlsLiYjeEQ7TW9vZCBEaXNvcmRlcnMgT3V0cGF0aWVudCBQ
cm9ncmFtLCBQUk9USFVNLCBGZWRlcmFsIFVuaXZlcnNpdHkgb2YgUmlvIEdyYW5kZSBkbyBTdWws
IFVGUkdTL0hvc3BpdGFsIGRlIENsw61uaWNhcyBkZSBQb3J0byBBbGVncmUsIEhDUEEsIFBvcnRv
IEFsZWdyZSwgQnJhemlsJiN4RDtGZWRlcmFsIFVuaXZlcnNpdHkgb2YgUmlvIEdyYW5kZSBkbyBT
dWwsIFVGUkdTLCBQb3J0byBBbGVncmUsIEJyYXppbC48L2F1dGgtYWRkcmVzcz48cmVtb3RlLWRh
dGFiYXNlLXByb3ZpZGVyPk5MTTwvcmVtb3RlLWRhdGFiYXNlLXByb3ZpZGVyPjxyZWMtbnVtYmVy
PjI3PC9yZWMtbnVtYmVyPjxsYXN0LXVwZGF0ZWQtZGF0ZSBmb3JtYXQ9InV0YyI+MTU5MDI1MTEx
ODwvbGFzdC11cGRhdGVkLWRhdGU+PGFjY2Vzc2lvbi1udW0+MjY3OTkzMzI8L2FjY2Vzc2lvbi1u
dW0+PGVsZWN0cm9uaWMtcmVzb3VyY2UtbnVtPjEwLjEwMTYvai5qYWQuMjAxNi4wMS4wMDQ8L2Vs
ZWN0cm9uaWMtcmVzb3VyY2UtbnVtPjx2b2x1bWU+MTkzPC92b2x1bWU+PC9yZWNvcmQ+PC9DaXRl
PjxDaXRlPjxBdXRob3I+U291emE8L0F1dGhvcj48WWVhcj4yMDE2PC9ZZWFyPjxJRFRleHQ+SW50
ZXJwZXJzb25hbCBwc3ljaG90aGVyYXB5IGFzIGFkZC1vbiBmb3IgdHJlYXRtZW50LXJlc2lzdGFu
dCBkZXByZXNzaW9uOiBBIHByYWdtYXRpYyByYW5kb21pemVkIGNvbnRyb2xsZWQgdHJpYWw8L0lE
VGV4dD48cmVjb3JkPjxkYXRlcz48cHViLWRhdGVzPjxkYXRlPk1hciAxNTwvZGF0ZT48L3B1Yi1k
YXRlcz48eWVhcj4yMDE2PC95ZWFyPjwvZGF0ZXM+PGtleXdvcmRzPjxrZXl3b3JkPkFkdWx0PC9r
ZXl3b3JkPjxrZXl3b3JkPkFudGlkZXByZXNzaXZlIEFnZW50cy90aGVyYXBldXRpYyB1c2U8L2tl
eXdvcmQ+PGtleXdvcmQ+Q29tYmluZWQgTW9kYWxpdHkgVGhlcmFweS8qbWV0aG9kczwva2V5d29y
ZD48a2V5d29yZD5Db21tdW5pY2F0aW9uPC9rZXl3b3JkPjxrZXl3b3JkPkRlcHJlc3NpdmUgRGlz
b3JkZXIsIFRyZWF0bWVudC1SZXNpc3RhbnQvZHJ1ZyB0aGVyYXB5Lypwc3ljaG9sb2d5Lyp0aGVy
YXB5PC9rZXl3b3JkPjxrZXl3b3JkPkRpc2Vhc2UgTWFuYWdlbWVudDwva2V5d29yZD48a2V5d29y
ZD5GZW1hbGU8L2tleXdvcmQ+PGtleXdvcmQ+SHVtYW5zPC9rZXl3b3JkPjxrZXl3b3JkPk1hbGU8
L2tleXdvcmQ+PGtleXdvcmQ+TWlkZGxlIEFnZWQ8L2tleXdvcmQ+PGtleXdvcmQ+KlBzeWNob3Ro
ZXJhcHk8L2tleXdvcmQ+PGtleXdvcmQ+UXVhbGl0eSBvZiBMaWZlPC9rZXl3b3JkPjxrZXl3b3Jk
PlNpbmdsZS1CbGluZCBNZXRob2Q8L2tleXdvcmQ+PGtleXdvcmQ+VHJlYXRtZW50IE91dGNvbWU8
L2tleXdvcmQ+PGtleXdvcmQ+RGVwcmVzc2lvbjwva2V5d29yZD48a2V5d29yZD5JbnRlcnBlcnNv
bmFsIHBzeWNob3RoZXJhcHk8L2tleXdvcmQ+PGtleXdvcmQ+UmFuZG9taXplZCBwcmFnbWF0aWMg
Y2xpbmljYWwgdHJpYWw8L2tleXdvcmQ+PGtleXdvcmQ+VHJlYXRtZW50LXJlc2lzdGFudCBkZXBy
ZXNzaW9uPC9rZXl3b3JkPjwva2V5d29yZHM+PGlzYm4+MDE2NS0wMzI3PC9pc2JuPjx0aXRsZXM+
PHRpdGxlPkludGVycGVyc29uYWwgcHN5Y2hvdGhlcmFweSBhcyBhZGQtb24gZm9yIHRyZWF0bWVu
dC1yZXNpc3RhbnQgZGVwcmVzc2lvbjogQSBwcmFnbWF0aWMgcmFuZG9taXplZCBjb250cm9sbGVk
IHRyaWFsPC90aXRsZT48c2Vjb25kYXJ5LXRpdGxlPkogQWZmZWN0IERpc29yZDwvc2Vjb25kYXJ5
LXRpdGxlPjwvdGl0bGVzPjxwYWdlcz4zNzMtODA8L3BhZ2VzPjxjb250cmlidXRvcnM+PGF1dGhv
cnM+PGF1dGhvcj5Tb3V6YSwgTC4gSC48L2F1dGhvcj48YXV0aG9yPlNhbHVtLCBHLiBBLjwvYXV0
aG9yPjxhdXRob3I+TW9zcXVlaXJvLCBCLiBQLjwvYXV0aG9yPjxhdXRob3I+Q2FsZGllcmFybywg
TS4gQS48L2F1dGhvcj48YXV0aG9yPkd1ZXJyYSwgVC4gQS48L2F1dGhvcj48YXV0aG9yPkZsZWNr
LCBNLiBQLjwvYXV0aG9yPjwvYXV0aG9ycz48L2NvbnRyaWJ1dG9ycz48ZWRpdGlvbj4yMDE2LzAx
LzIzPC9lZGl0aW9uPjxsYW5ndWFnZT5lbmc8L2xhbmd1YWdlPjxhZGRlZC1kYXRlIGZvcm1hdD0i
dXRjIj4xNTkwMjUxMTE4PC9hZGRlZC1kYXRlPjxyZWYtdHlwZSBuYW1lPSJKb3VybmFsIEFydGlj
bGUiPjE3PC9yZWYtdHlwZT48YXV0aC1hZGRyZXNzPk1vb2QgRGlzb3JkZXJzIE91dHBhdGllbnQg
UHJvZ3JhbSwgUFJPVEhVTSwgRmVkZXJhbCBVbml2ZXJzaXR5IG9mIFJpbyBHcmFuZGUgZG8gU3Vs
LCBVRlJHUy9Ib3NwaXRhbCBkZSBDbMOtbmljYXMgZGUgUG9ydG8gQWxlZ3JlLCBIQ1BBLCBQb3J0
byBBbGVncmUsIEJyYXppbCYjeEQ7UG9zdCBHcmFkdWF0ZSBQcm9ncmFtIGluIE1lZGljYWwgU2Np
ZW5jZXM6IFBzeWNoaWF0cnksIEZlZGVyYWwgVW5pdmVyc2l0eSBvZiBSaW8gR3JhbmRlIGRvIFN1
bCwgVUZSR1MsIFBvcnRvIEFsZWdyZSwgQnJhemlsLiBFbGVjdHJvbmljIGFkZHJlc3M6IGxpdmlh
aGFydG1hbm5kZXNvdXphQGdtYWlsLmNvbS4mI3hEO1Bvc3QgR3JhZHVhdGUgUHJvZ3JhbSBpbiBN
ZWRpY2FsIFNjaWVuY2VzOiBQc3ljaGlhdHJ5LCBGZWRlcmFsIFVuaXZlcnNpdHkgb2YgUmlvIEdy
YW5kZSBkbyBTdWwsIFVGUkdTLCBQb3J0byBBbGVncmUsIEJyYXppbCYjeEQ7QW54aWV0eSBEaXNv
cmRlcnMgT3V0cGF0aWVudCBQcm9ncmFtIGZvciBDaGlsZHJlbiBhbmQgQWRvbGVzY2VudHMsIFBS
T1RBSUEsIEZlZGVyYWwgVW5pdmVyc2l0eSBvZiBSaW8gR3JhbmRlIGRvIFN1bCwgVUZSR1MvSG9z
cGl0YWwgZGUgQ2zDrW5pY2FzIGRlIFBvcnRvIEFsZWdyZSwgSENQQSwgUG9ydG8gQWxlZ3JlLCBC
cmF6aWwmI3hEO05hdGlvbmFsIEluc3RpdHV0ZSBvZiBEZXZlbG9wbWVudGFsIFBzeWNoaWF0cnkg
Zm9yIENoaWxkcmVuIGFuZCBBZG9sZXNjZW50cyAoSU5QRC8gQ05QcSksIEJyYXppbC4mI3hEO01v
b2QgRGlzb3JkZXJzIE91dHBhdGllbnQgUHJvZ3JhbSwgUFJPVEhVTSwgRmVkZXJhbCBVbml2ZXJz
aXR5IG9mIFJpbyBHcmFuZGUgZG8gU3VsLCBVRlJHUy9Ib3NwaXRhbCBkZSBDbMOtbmljYXMgZGUg
UG9ydG8gQWxlZ3JlLCBIQ1BBLCBQb3J0byBBbGVncmUsIEJyYXppbCYjeEQ7UG9zdCBHcmFkdWF0
ZSBQcm9ncmFtIGluIE1lZGljYWwgU2NpZW5jZXM6IFBzeWNoaWF0cnksIEZlZGVyYWwgVW5pdmVy
c2l0eSBvZiBSaW8gR3JhbmRlIGRvIFN1bCwgVUZSR1MsIFBvcnRvIEFsZWdyZSwgQnJhemlsLiYj
eEQ7TW9vZCBEaXNvcmRlcnMgT3V0cGF0aWVudCBQcm9ncmFtLCBQUk9USFVNLCBGZWRlcmFsIFVu
aXZlcnNpdHkgb2YgUmlvIEdyYW5kZSBkbyBTdWwsIFVGUkdTL0hvc3BpdGFsIGRlIENsw61uaWNh
cyBkZSBQb3J0byBBbGVncmUsIEhDUEEsIFBvcnRvIEFsZWdyZSwgQnJhemlsJiN4RDtGZWRlcmFs
IFVuaXZlcnNpdHkgb2YgUmlvIEdyYW5kZSBkbyBTdWwsIFVGUkdTLCBQb3J0byBBbGVncmUsIEJy
YXppbC48L2F1dGgtYWRkcmVzcz48cmVtb3RlLWRhdGFiYXNlLXByb3ZpZGVyPk5MTTwvcmVtb3Rl
LWRhdGFiYXNlLXByb3ZpZGVyPjxyZWMtbnVtYmVyPjI3PC9yZWMtbnVtYmVyPjxsYXN0LXVwZGF0
ZWQtZGF0ZSBmb3JtYXQ9InV0YyI+MTU5MDI1MTExODwvbGFzdC11cGRhdGVkLWRhdGU+PGFjY2Vz
c2lvbi1udW0+MjY3OTkzMzI8L2FjY2Vzc2lvbi1udW0+PGVsZWN0cm9uaWMtcmVzb3VyY2UtbnVt
PjEwLjEwMTYvai5qYWQuMjAxNi4wMS4wMDQ8L2VsZWN0cm9uaWMtcmVzb3VyY2UtbnVtPjx2b2x1
bWU+MTkzPC92b2x1bWU+PC9yZWNvcmQ+PC9DaXRlPjxDaXRlPjxBdXRob3I+VG93bjwvQXV0aG9y
PjxZZWFyPjIwMTc8L1llYXI+PElEVGV4dD5BIHJhbmRvbWlzZWQgY29udHJvbGxlZCB0cmlhbCBv
ZiBJbnRlbnNpdmUgU2hvcnQtVGVybSBEeW5hbWljIFBzeWNob3RoZXJhcHkgZm9yIHRyZWF0bWVu
dCByZXNpc3RhbnQgZGVwcmVzc2lvbjogdGhlIEhhbGlmYXggRGVwcmVzc2lvbiBTdHVkeTwvSURU
ZXh0PjxyZWNvcmQ+PGRhdGVzPjxwdWItZGF0ZXM+PGRhdGU+TWF5PC9kYXRlPjwvcHViLWRhdGVz
Pjx5ZWFyPjIwMTc8L3llYXI+PC9kYXRlcz48a2V5d29yZHM+PGtleXdvcmQ+QWR1bHQ8L2tleXdv
cmQ+PGtleXdvcmQ+QW50aWRlcHJlc3NpdmUgQWdlbnRzL3RoZXJhcGV1dGljIHVzZTwva2V5d29y
ZD48a2V5d29yZD5EZXByZXNzaXZlIERpc29yZGVyLCBNYWpvci9kaWFnbm9zaXMvKnRoZXJhcHk8
L2tleXdvcmQ+PGtleXdvcmQ+RGVwcmVzc2l2ZSBEaXNvcmRlciwgVHJlYXRtZW50LVJlc2lzdGFu
dC9kaWFnbm9zaXMvKnRoZXJhcHk8L2tleXdvcmQ+PGtleXdvcmQ+RGlhZ25vc3RpYyBhbmQgU3Rh
dGlzdGljYWwgTWFudWFsIG9mIE1lbnRhbCBEaXNvcmRlcnM8L2tleXdvcmQ+PGtleXdvcmQ+RmVt
YWxlPC9rZXl3b3JkPjxrZXl3b3JkPkh1bWFuczwva2V5d29yZD48a2V5d29yZD5NYWxlPC9rZXl3
b3JkPjxrZXl3b3JkPlBzeWNoaWF0cmljIFN0YXR1cyBSYXRpbmcgU2NhbGVzPC9rZXl3b3JkPjxr
ZXl3b3JkPipQc3ljaG90aGVyYXB5LCBCcmllZjwva2V5d29yZD48a2V5d29yZD5SZW1pc3Npb24g
SW5kdWN0aW9uPC9rZXl3b3JkPjxrZXl3b3JkPlNpbmdsZS1CbGluZCBNZXRob2Q8L2tleXdvcmQ+
PGtleXdvcmQ+VHJlYXRtZW50IE91dGNvbWU8L2tleXdvcmQ+PGtleXdvcmQ+KkRlcHJlc3Npb248
L2tleXdvcmQ+PGtleXdvcmQ+KlBzeWNob2R5bmFtaWMgUHN5Y2hvdGhlcmFweTwva2V5d29yZD48
a2V5d29yZD4qUmFuZG9taXNlZCB0cmlhbDwva2V5d29yZD48a2V5d29yZD4qU2hvcnQtdGVybTwv
a2V5d29yZD48a2V5d29yZD4qVHJlYXRtZW50IHJlc2lzdGFuY2U8L2tleXdvcmQ+PC9rZXl3b3Jk
cz48aXNibj4wMTY1LTAzMjc8L2lzYm4+PHRpdGxlcz48dGl0bGU+QSByYW5kb21pc2VkIGNvbnRy
b2xsZWQgdHJpYWwgb2YgSW50ZW5zaXZlIFNob3J0LVRlcm0gRHluYW1pYyBQc3ljaG90aGVyYXB5
IGZvciB0cmVhdG1lbnQgcmVzaXN0YW50IGRlcHJlc3Npb246IHRoZSBIYWxpZmF4IERlcHJlc3Np
b24gU3R1ZHk8L3RpdGxlPjxzZWNvbmRhcnktdGl0bGU+SiBBZmZlY3QgRGlzb3JkPC9zZWNvbmRh
cnktdGl0bGU+PC90aXRsZXM+PHBhZ2VzPjE1LTI1PC9wYWdlcz48Y29udHJpYnV0b3JzPjxhdXRo
b3JzPjxhdXRob3I+VG93biwgSi4gTS48L2F1dGhvcj48YXV0aG9yPkFiYmFzcywgQS48L2F1dGhv
cj48YXV0aG9yPlN0cmlkZSwgQy48L2F1dGhvcj48YXV0aG9yPkJlcm5pZXIsIEQuPC9hdXRob3I+
PC9hdXRob3JzPjwvY29udHJpYnV0b3JzPjxlZGl0aW9uPjIwMTcvMDMvMDg8L2VkaXRpb24+PGxh
bmd1YWdlPmVuZzwvbGFuZ3VhZ2U+PGFkZGVkLWRhdGUgZm9ybWF0PSJ1dGMiPjE1OTAyNTExNzk8
L2FkZGVkLWRhdGU+PHJlZi10eXBlIG5hbWU9IkpvdXJuYWwgQXJ0aWNsZSI+MTc8L3JlZi10eXBl
PjxhdXRoLWFkZHJlc3M+Q2VudHJlIGZvciBFbW90aW9ucyAmYW1wOyBIZWFsdGgsIERlcGFydG1l
bnQgb2YgUHN5Y2hpYXRyeSwgRGFsaG91c2llIFVuaXZlcnNpdHksIEhhbGlmYXgsIENhbmFkYSYj
eEQ7UGx5bW91dGggVW5pdmVyc2l0eSBQZW5pbnN1bGEgU2Nob29scyBvZiBNZWRpY2luZSBhbmQg
RGVudGlzdHJ5LCBQbHltb3V0aCwgVUsuIEVsZWN0cm9uaWMgYWRkcmVzczogam9lbC50b3duQHBs
eW1vdXRoLmFjLnVrLiYjeEQ7Q2VudHJlIGZvciBFbW90aW9ucyAmYW1wOyBIZWFsdGgsIERlcGFy
dG1lbnQgb2YgUHN5Y2hpYXRyeSwgRGFsaG91c2llIFVuaXZlcnNpdHksIEhhbGlmYXgsIENhbmFk
YS4mI3hEO1RoZSBJbnN0aXR1dGUgb2YgV29yayBQc3ljaG9sb2d5LCBVbml2ZXJzaXR5IG9mIFNo
ZWZmaWVsZCwgU2hlZmZpZWxkLCBVSy4mI3hEO0RlcGFydG1lbnQgb2YgUHN5Y2hpYXRyeSwgRGFs
aG91c2llIFVuaXZlcnNpdHksIEhhbGlmYXgsIENhbmFkYS48L2F1dGgtYWRkcmVzcz48cmVtb3Rl
LWRhdGFiYXNlLXByb3ZpZGVyPk5MTTwvcmVtb3RlLWRhdGFiYXNlLXByb3ZpZGVyPjxyZWMtbnVt
YmVyPjI4PC9yZWMtbnVtYmVyPjxsYXN0LXVwZGF0ZWQtZGF0ZSBmb3JtYXQ9InV0YyI+MTU5MDI1
MTE3OTwvbGFzdC11cGRhdGVkLWRhdGU+PGFjY2Vzc2lvbi1udW0+MjgyNjYzMTg8L2FjY2Vzc2lv
bi1udW0+PGVsZWN0cm9uaWMtcmVzb3VyY2UtbnVtPjEwLjEwMTYvai5qYWQuMjAxNy4wMi4wMzU8
L2VsZWN0cm9uaWMtcmVzb3VyY2UtbnVtPjx2b2x1bWU+MjE0PC92b2x1bWU+PC9yZWNvcmQ+PC9D
aXRlPjxDaXRlPjxBdXRob3I+V2lsZXM8L0F1dGhvcj48WWVhcj4yMDA4PC9ZZWFyPjxJRFRleHQ+
QSByYW5kb21pemVkIGNvbnRyb2xsZWQgdHJpYWwgb2YgY29nbml0aXZlIGJlaGF2aW91cmFsIHRo
ZXJhcHkgYXMgYW4gYWRqdW5jdCB0byBwaGFybWFjb3RoZXJhcHkgaW4gcHJpbWFyeSBjYXJlIGJh
c2VkIHBhdGllbnRzIHdpdGggdHJlYXRtZW50IHJlc2lzdGFudCBkZXByZXNzaW9uOiBBIHBpbG90
IHN0dWR5PC9JRFRleHQ+PHJlY29yZD48aXNibj4xNDY5LTE4MzM8L2lzYm4+PHRpdGxlcz48dGl0
bGU+QSByYW5kb21pemVkIGNvbnRyb2xsZWQgdHJpYWwgb2YgY29nbml0aXZlIGJlaGF2aW91cmFs
IHRoZXJhcHkgYXMgYW4gYWRqdW5jdCB0byBwaGFybWFjb3RoZXJhcHkgaW4gcHJpbWFyeSBjYXJl
IGJhc2VkIHBhdGllbnRzIHdpdGggdHJlYXRtZW50IHJlc2lzdGFudCBkZXByZXNzaW9uOiBBIHBp
bG90IHN0dWR5PC90aXRsZT48c2Vjb25kYXJ5LXRpdGxlPkJlaGF2aW91cmFsIGFuZCBDb2duaXRp
dmUgUHN5Y2hvdGhlcmFweTwvc2Vjb25kYXJ5LXRpdGxlPjwvdGl0bGVzPjxwYWdlcz4yMS0zMzwv
cGFnZXM+PG51bWJlcj4xPC9udW1iZXI+PGNvbnRyaWJ1dG9ycz48YXV0aG9ycz48YXV0aG9yPldp
bGVzLCBOaWNvbGEgSjwvYXV0aG9yPjxhdXRob3I+SG9sbGluZ2h1cnN0LCBTYW5kcmE8L2F1dGhv
cj48YXV0aG9yPk1hc29uLCBWaWN0b3JpYTwvYXV0aG9yPjxhdXRob3I+TXVzYSwgTWV5cmVtPC9h
dXRob3I+PGF1dGhvcj5CdXJ0LCBWaWN0b3JpYTwvYXV0aG9yPjxhdXRob3I+SHlkZSwgSnVsaWE8
L2F1dGhvcj48YXV0aG9yPkplcnJvbSwgQmlsbDwvYXV0aG9yPjxhdXRob3I+TGV3aXMsIEdseW48
L2F1dGhvcj48YXV0aG9yPktlc3NsZXIsIERhdmlkPC9hdXRob3I+PC9hdXRob3JzPjwvY29udHJp
YnV0b3JzPjxhZGRlZC1kYXRlIGZvcm1hdD0idXRjIj4xNTkwMjUxNDIzPC9hZGRlZC1kYXRlPjxy
ZWYtdHlwZSBuYW1lPSJKb3VybmFsIEFydGljbGUiPjE3PC9yZWYtdHlwZT48ZGF0ZXM+PHllYXI+
MjAwODwveWVhcj48L2RhdGVzPjxyZWMtbnVtYmVyPjMwPC9yZWMtbnVtYmVyPjxsYXN0LXVwZGF0
ZWQtZGF0ZSBmb3JtYXQ9InV0YyI+MTU5MDI1MTQyMzwvbGFzdC11cGRhdGVkLWRhdGU+PHZvbHVt
ZT4zNjwvdm9sdW1lPjwvcmVjb3JkPjwvQ2l0ZT48Q2l0ZT48QXV0aG9yPldpbGVzPC9BdXRob3I+
PFllYXI+MjAxNjwvWWVhcj48SURUZXh0PkxvbmctdGVybSBlZmZlY3RpdmVuZXNzIGFuZCBjb3N0
LWVmZmVjdGl2ZW5lc3Mgb2YgY29nbml0aXZlIGJlaGF2aW91cmFsIHRoZXJhcHkgYXMgYW4gYWRq
dW5jdCB0byBwaGFybWFjb3RoZXJhcHkgZm9yIHRyZWF0bWVudC1yZXNpc3RhbnQgZGVwcmVzc2lv
biBpbiBwcmltYXJ5IGNhcmU6IGZvbGxvdy11cCBvZiB0aGUgQ29CYWxUIHJhbmRvbWlzZWQgY29u
dHJvbGxlZCB0cmlhbDwvSURUZXh0PjxyZWNvcmQ+PGRhdGVzPjxwdWItZGF0ZXM+PGRhdGU+RmVi
PC9kYXRlPjwvcHViLWRhdGVzPjx5ZWFyPjIwMTY8L3llYXI+PC9kYXRlcz48a2V5d29yZHM+PGtl
eXdvcmQ+QWRvbGVzY2VudDwva2V5d29yZD48a2V5d29yZD5BZHVsdDwva2V5d29yZD48a2V5d29y
ZD5BZ2VkPC9rZXl3b3JkPjxrZXl3b3JkPkFudGlkZXByZXNzaXZlIEFnZW50cy8qdGhlcmFwZXV0
aWMgdXNlPC9rZXl3b3JkPjxrZXl3b3JkPipDb2duaXRpdmUgQmVoYXZpb3JhbCBUaGVyYXB5L2Vj
b25vbWljczwva2V5d29yZD48a2V5d29yZD5Db21iaW5lZCBNb2RhbGl0eSBUaGVyYXB5PC9rZXl3
b3JkPjxrZXl3b3JkPkNvc3QtQmVuZWZpdCBBbmFseXNpczwva2V5d29yZD48a2V5d29yZD5EZXBy
ZXNzaXZlIERpc29yZGVyLCBUcmVhdG1lbnQtUmVzaXN0YW50L2RydWcgdGhlcmFweS8qdGhlcmFw
eTwva2V5d29yZD48a2V5d29yZD5Gb2xsb3ctVXAgU3R1ZGllczwva2V5d29yZD48a2V5d29yZD5I
dW1hbnM8L2tleXdvcmQ+PGtleXdvcmQ+TWlkZGxlIEFnZWQ8L2tleXdvcmQ+PGtleXdvcmQ+UHJp
bWFyeSBIZWFsdGggQ2FyZS8qZWNvbm9taWNzPC9rZXl3b3JkPjxrZXl3b3JkPlF1YWxpdHktQWRq
dXN0ZWQgTGlmZSBZZWFyczwva2V5d29yZD48a2V5d29yZD5TdXJ2ZXlzIGFuZCBRdWVzdGlvbm5h
aXJlczwva2V5d29yZD48a2V5d29yZD5UcmVhdG1lbnQgT3V0Y29tZTwva2V5d29yZD48a2V5d29y
ZD5Zb3VuZyBBZHVsdDwva2V5d29yZD48L2tleXdvcmRzPjxpc2JuPjIyMTUtMDM2NjwvaXNibj48
dGl0bGVzPjx0aXRsZT5Mb25nLXRlcm0gZWZmZWN0aXZlbmVzcyBhbmQgY29zdC1lZmZlY3RpdmVu
ZXNzIG9mIGNvZ25pdGl2ZSBiZWhhdmlvdXJhbCB0aGVyYXB5IGFzIGFuIGFkanVuY3QgdG8gcGhh
cm1hY290aGVyYXB5IGZvciB0cmVhdG1lbnQtcmVzaXN0YW50IGRlcHJlc3Npb24gaW4gcHJpbWFy
eSBjYXJlOiBmb2xsb3ctdXAgb2YgdGhlIENvQmFsVCByYW5kb21pc2VkIGNvbnRyb2xsZWQgdHJp
YWw8L3RpdGxlPjxzZWNvbmRhcnktdGl0bGU+TGFuY2V0IFBzeWNoaWF0cnk8L3NlY29uZGFyeS10
aXRsZT48L3RpdGxlcz48cGFnZXM+MTM3LTQ0PC9wYWdlcz48bnVtYmVyPjI8L251bWJlcj48Y29u
dHJpYnV0b3JzPjxhdXRob3JzPjxhdXRob3I+V2lsZXMsIE4uIEouPC9hdXRob3I+PGF1dGhvcj5U
aG9tYXMsIEwuPC9hdXRob3I+PGF1dGhvcj5UdXJuZXIsIE4uPC9hdXRob3I+PGF1dGhvcj5HYXJm
aWVsZCwgSy48L2F1dGhvcj48YXV0aG9yPktvdW5hbGksIEQuPC9hdXRob3I+PGF1dGhvcj5DYW1w
YmVsbCwgSi48L2F1dGhvcj48YXV0aG9yPktlc3NsZXIsIEQuPC9hdXRob3I+PGF1dGhvcj5LdXlr
ZW4sIFcuPC9hdXRob3I+PGF1dGhvcj5MZXdpcywgRy48L2F1dGhvcj48YXV0aG9yPk1vcnJpc29u
LCBKLjwvYXV0aG9yPjxhdXRob3I+V2lsbGlhbXMsIEMuPC9hdXRob3I+PGF1dGhvcj5QZXRlcnMs
IFQuIEouPC9hdXRob3I+PGF1dGhvcj5Ib2xsaW5naHVyc3QsIFMuPC9hdXRob3I+PC9hdXRob3Jz
PjwvY29udHJpYnV0b3JzPjxlZGl0aW9uPjIwMTYvMDEvMTk8L2VkaXRpb24+PGxhbmd1YWdlPmVu
ZzwvbGFuZ3VhZ2U+PGFkZGVkLWRhdGUgZm9ybWF0PSJ1dGMiPjE1OTAyNTEyODY8L2FkZGVkLWRh
dGU+PHJlZi10eXBlIG5hbWU9IkpvdXJuYWwgQXJ0aWNsZSI+MTc8L3JlZi10eXBlPjxhdXRoLWFk
ZHJlc3M+Q2VudHJlIGZvciBBY2FkZW1pYyBNZW50YWwgSGVhbHRoLCBVbml2ZXJzaXR5IG9mIEJy
aXN0b2wsIEJyaXN0b2wsIFVLLiBFbGVjdHJvbmljIGFkZHJlc3M6IG5pY29sYS53aWxlc0Bicmlz
dG9sLmFjLnVrLiYjeEQ7Q2VudHJlIGZvciBBY2FkZW1pYyBNZW50YWwgSGVhbHRoLCBVbml2ZXJz
aXR5IG9mIEJyaXN0b2wsIEJyaXN0b2wsIFVLLiYjeEQ7QnJpc3RvbCBSYW5kb21pc2VkIFRyaWFs
cyBDb2xsYWJvcmF0aW9uLCBVbml2ZXJzaXR5IG9mIEJyaXN0b2wsIEJyaXN0b2wsIFVLLiYjeEQ7
UHJpbWFyeSBDYXJlIFJlc2VhcmNoIEdyb3VwLCBVbml2ZXJzaXR5IG9mIEV4ZXRlciBNZWRpY2Fs
IFNjaG9vbCwgRXhldGVyLCBVSy4mI3hEO0NlbnRyZSBmb3IgQWNhZGVtaWMgUHJpbWFyeSBDYXJl
LCBVbml2ZXJzaXR5IG9mIEJyaXN0b2wsIEJyaXN0b2wsIFVLLiYjeEQ7RGVwYXJ0bWVudCBvZiBQ
c3ljaGlhdHJ5LCBVbml2ZXJzaXR5IG9mIE94Zm9yZCwgT3hmb3JkLCBVSy4mI3hEO0RpdmlzaW9u
IG9mIFBzeWNoaWF0cnksIFVuaXZlcnNpdHkgQ29sbGVnZSBMb25kb24sIExvbmRvbiwgVUsuJiN4
RDtJbnN0aXR1dGUgb2YgSGVhbHRoIGFuZCBXZWxsYmVpbmcsIEdlbmVyYWwgUHJhY3RpY2UgYW5k
IFByaW1hcnkgQ2FyZSBHcm91cCwgVW5pdmVyc2l0eSBvZiBHbGFzZ293LCBHbGFzZ293LCBTY290
bGFuZCwgVUsuJiN4RDtJbnN0aXR1dGUgb2YgSGVhbHRoIGFuZCBXZWxsYmVpbmcsIFVuaXZlcnNp
dHkgb2YgR2xhc2dvdywgR2FydG5hdmVsIFJveWFsIEhvc3BpdGFsLCBHbGFzZ293LCBTY290bGFu
ZCwgVUsuJiN4RDtTY2hvb2wgb2YgU29jaWFsIGFuZCBDb21tdW5pdHkgTWVkaWNpbmUgYW5kIFNj
aG9vbCBvZiBDbGluaWNhbCBTY2llbmNlcywgVW5pdmVyc2l0eSBvZiBCcmlzdG9sLCBCcmlzdG9s
LCBVSy48L2F1dGgtYWRkcmVzcz48cmVtb3RlLWRhdGFiYXNlLXByb3ZpZGVyPk5MTTwvcmVtb3Rl
LWRhdGFiYXNlLXByb3ZpZGVyPjxyZWMtbnVtYmVyPjI5PC9yZWMtbnVtYmVyPjxsYXN0LXVwZGF0
ZWQtZGF0ZSBmb3JtYXQ9InV0YyI+MTU5MDI1MTI4NjwvbGFzdC11cGRhdGVkLWRhdGU+PGFjY2Vz
c2lvbi1udW0+MjY3Nzc3NzM8L2FjY2Vzc2lvbi1udW0+PGVsZWN0cm9uaWMtcmVzb3VyY2UtbnVt
PjEwLjEwMTYvczIyMTUtMDM2NigxNSkwMDQ5NS0yPC9lbGVjdHJvbmljLXJlc291cmNlLW51bT48
dm9sdW1lPjM8L3ZvbHVtZT48L3JlY29yZD48L0NpdGU+PC9FbmROb3RlPn==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2D64A6" w:rsidRPr="002D64A6">
        <w:rPr>
          <w:rFonts w:ascii="Times New Roman" w:hAnsi="Times New Roman" w:cs="Times New Roman"/>
        </w:rPr>
      </w:r>
      <w:r w:rsidR="002D64A6" w:rsidRPr="002D64A6">
        <w:rPr>
          <w:rFonts w:ascii="Times New Roman" w:hAnsi="Times New Roman" w:cs="Times New Roman"/>
        </w:rPr>
        <w:fldChar w:fldCharType="separate"/>
      </w:r>
      <w:r w:rsidR="008D18AA">
        <w:rPr>
          <w:rFonts w:ascii="Times New Roman" w:hAnsi="Times New Roman" w:cs="Times New Roman"/>
          <w:noProof/>
        </w:rPr>
        <w:t>(Feldman</w:t>
      </w:r>
      <w:r w:rsidR="008D18AA" w:rsidRPr="008D18AA">
        <w:rPr>
          <w:rFonts w:ascii="Times New Roman" w:hAnsi="Times New Roman" w:cs="Times New Roman"/>
          <w:i/>
          <w:noProof/>
        </w:rPr>
        <w:t xml:space="preserve"> </w:t>
      </w:r>
      <w:r w:rsidR="008D18AA">
        <w:rPr>
          <w:rFonts w:ascii="Times New Roman" w:hAnsi="Times New Roman" w:cs="Times New Roman"/>
          <w:noProof/>
        </w:rPr>
        <w:t>2009; Nakagawa</w:t>
      </w:r>
      <w:r w:rsidR="008D18AA" w:rsidRPr="008D18AA">
        <w:rPr>
          <w:rFonts w:ascii="Times New Roman" w:hAnsi="Times New Roman" w:cs="Times New Roman"/>
          <w:i/>
          <w:noProof/>
        </w:rPr>
        <w:t xml:space="preserve"> </w:t>
      </w:r>
      <w:r w:rsidR="008D18AA">
        <w:rPr>
          <w:rFonts w:ascii="Times New Roman" w:hAnsi="Times New Roman" w:cs="Times New Roman"/>
          <w:noProof/>
        </w:rPr>
        <w:t>2017; Souza</w:t>
      </w:r>
      <w:r w:rsidR="008D18AA" w:rsidRPr="008D18AA">
        <w:rPr>
          <w:rFonts w:ascii="Times New Roman" w:hAnsi="Times New Roman" w:cs="Times New Roman"/>
          <w:i/>
          <w:noProof/>
        </w:rPr>
        <w:t xml:space="preserve"> </w:t>
      </w:r>
      <w:r w:rsidR="008D18AA">
        <w:rPr>
          <w:rFonts w:ascii="Times New Roman" w:hAnsi="Times New Roman" w:cs="Times New Roman"/>
          <w:noProof/>
        </w:rPr>
        <w:t>2016; Town</w:t>
      </w:r>
      <w:r w:rsidR="008D18AA" w:rsidRPr="008D18AA">
        <w:rPr>
          <w:rFonts w:ascii="Times New Roman" w:hAnsi="Times New Roman" w:cs="Times New Roman"/>
          <w:i/>
          <w:noProof/>
        </w:rPr>
        <w:t xml:space="preserve"> </w:t>
      </w:r>
      <w:r w:rsidR="008D18AA">
        <w:rPr>
          <w:rFonts w:ascii="Times New Roman" w:hAnsi="Times New Roman" w:cs="Times New Roman"/>
          <w:noProof/>
        </w:rPr>
        <w:t>2017; Wiles</w:t>
      </w:r>
      <w:r w:rsidR="008D18AA" w:rsidRPr="008D18AA">
        <w:rPr>
          <w:rFonts w:ascii="Times New Roman" w:hAnsi="Times New Roman" w:cs="Times New Roman"/>
          <w:i/>
          <w:noProof/>
        </w:rPr>
        <w:t xml:space="preserve"> </w:t>
      </w:r>
      <w:r w:rsidR="008D18AA">
        <w:rPr>
          <w:rFonts w:ascii="Times New Roman" w:hAnsi="Times New Roman" w:cs="Times New Roman"/>
          <w:noProof/>
        </w:rPr>
        <w:t xml:space="preserve">2008; </w:t>
      </w:r>
      <w:r w:rsidR="00ED676E">
        <w:rPr>
          <w:rFonts w:ascii="Times New Roman" w:hAnsi="Times New Roman" w:cs="Times New Roman"/>
          <w:noProof/>
        </w:rPr>
        <w:t>&amp;</w:t>
      </w:r>
      <w:r w:rsidR="008D18AA">
        <w:rPr>
          <w:rFonts w:ascii="Times New Roman" w:hAnsi="Times New Roman" w:cs="Times New Roman"/>
          <w:noProof/>
        </w:rPr>
        <w:t>Wiles</w:t>
      </w:r>
      <w:r w:rsidR="008D18AA" w:rsidRPr="008D18AA">
        <w:rPr>
          <w:rFonts w:ascii="Times New Roman" w:hAnsi="Times New Roman" w:cs="Times New Roman"/>
          <w:i/>
          <w:noProof/>
        </w:rPr>
        <w:t xml:space="preserve"> </w:t>
      </w:r>
      <w:r w:rsidR="008D18AA">
        <w:rPr>
          <w:rFonts w:ascii="Times New Roman" w:hAnsi="Times New Roman" w:cs="Times New Roman"/>
          <w:noProof/>
        </w:rPr>
        <w:t>2016)</w:t>
      </w:r>
      <w:r w:rsidR="002D64A6" w:rsidRPr="002D64A6">
        <w:rPr>
          <w:rFonts w:ascii="Times New Roman" w:hAnsi="Times New Roman" w:cs="Times New Roman"/>
        </w:rPr>
        <w:fldChar w:fldCharType="end"/>
      </w:r>
      <w:r w:rsidR="002D64A6">
        <w:rPr>
          <w:rFonts w:ascii="Times New Roman" w:hAnsi="Times New Roman" w:cs="Times New Roman"/>
        </w:rPr>
        <w:t>.</w:t>
      </w:r>
      <w:r w:rsidR="004D089B">
        <w:rPr>
          <w:rFonts w:ascii="Times New Roman" w:hAnsi="Times New Roman" w:cs="Times New Roman"/>
        </w:rPr>
        <w:t xml:space="preserve"> </w:t>
      </w:r>
    </w:p>
    <w:p w14:paraId="37B4E2FA" w14:textId="2F3F8828" w:rsidR="00C642B2" w:rsidRDefault="002D64A6" w:rsidP="002D64A6">
      <w:pPr>
        <w:spacing w:line="360" w:lineRule="auto"/>
        <w:jc w:val="both"/>
        <w:rPr>
          <w:rFonts w:ascii="Times New Roman" w:hAnsi="Times New Roman" w:cs="Times New Roman"/>
        </w:rPr>
      </w:pPr>
      <w:r w:rsidRPr="00C37DBE">
        <w:rPr>
          <w:rFonts w:ascii="Times New Roman" w:hAnsi="Times New Roman" w:cs="Times New Roman"/>
        </w:rPr>
        <w:tab/>
      </w:r>
      <w:r w:rsidR="00B16FE5" w:rsidRPr="002D64A6">
        <w:rPr>
          <w:rFonts w:ascii="Times New Roman" w:hAnsi="Times New Roman" w:cs="Times New Roman"/>
        </w:rPr>
        <w:t>Study</w:t>
      </w:r>
      <w:r w:rsidR="00B16FE5">
        <w:rPr>
          <w:rFonts w:ascii="Times New Roman" w:hAnsi="Times New Roman" w:cs="Times New Roman"/>
        </w:rPr>
        <w:t xml:space="preserve"> selection</w:t>
      </w:r>
      <w:r w:rsidR="00512721" w:rsidRPr="00501243">
        <w:rPr>
          <w:rFonts w:ascii="Times New Roman" w:hAnsi="Times New Roman" w:cs="Times New Roman"/>
        </w:rPr>
        <w:t xml:space="preserve"> was appropriately reported using a PRISMA flow diagram with characteristics of excluded studies </w:t>
      </w:r>
      <w:r w:rsidR="00350AF7" w:rsidRPr="00501243">
        <w:rPr>
          <w:rFonts w:ascii="Times New Roman" w:hAnsi="Times New Roman" w:cs="Times New Roman"/>
        </w:rPr>
        <w:t xml:space="preserve">also </w:t>
      </w:r>
      <w:r w:rsidR="00512721" w:rsidRPr="00501243">
        <w:rPr>
          <w:rFonts w:ascii="Times New Roman" w:hAnsi="Times New Roman" w:cs="Times New Roman"/>
        </w:rPr>
        <w:t>listed</w:t>
      </w:r>
      <w:r w:rsidR="00944B44">
        <w:rPr>
          <w:rFonts w:ascii="Times New Roman" w:hAnsi="Times New Roman" w:cs="Times New Roman"/>
        </w:rPr>
        <w:t>,</w:t>
      </w:r>
      <w:r w:rsidR="00512721" w:rsidRPr="00501243">
        <w:rPr>
          <w:rFonts w:ascii="Times New Roman" w:hAnsi="Times New Roman" w:cs="Times New Roman"/>
        </w:rPr>
        <w:t xml:space="preserve"> includ</w:t>
      </w:r>
      <w:r w:rsidR="00EA7169">
        <w:rPr>
          <w:rFonts w:ascii="Times New Roman" w:hAnsi="Times New Roman" w:cs="Times New Roman"/>
        </w:rPr>
        <w:t xml:space="preserve">ing </w:t>
      </w:r>
      <w:r w:rsidR="00512721" w:rsidRPr="00501243">
        <w:rPr>
          <w:rFonts w:ascii="Times New Roman" w:hAnsi="Times New Roman" w:cs="Times New Roman"/>
        </w:rPr>
        <w:t>some well</w:t>
      </w:r>
      <w:r w:rsidR="00350AF7" w:rsidRPr="00501243">
        <w:rPr>
          <w:rFonts w:ascii="Times New Roman" w:hAnsi="Times New Roman" w:cs="Times New Roman"/>
        </w:rPr>
        <w:t>-</w:t>
      </w:r>
      <w:r w:rsidR="00512721" w:rsidRPr="00501243">
        <w:rPr>
          <w:rFonts w:ascii="Times New Roman" w:hAnsi="Times New Roman" w:cs="Times New Roman"/>
        </w:rPr>
        <w:t>known studies</w:t>
      </w:r>
      <w:r w:rsidR="00EA7169">
        <w:rPr>
          <w:rFonts w:ascii="Times New Roman" w:hAnsi="Times New Roman" w:cs="Times New Roman"/>
        </w:rPr>
        <w:t>.</w:t>
      </w:r>
      <w:r w:rsidR="00512721" w:rsidRPr="00501243">
        <w:rPr>
          <w:rFonts w:ascii="Times New Roman" w:hAnsi="Times New Roman" w:cs="Times New Roman"/>
        </w:rPr>
        <w:t xml:space="preserve"> STAR*D</w:t>
      </w:r>
      <w:r w:rsidR="00572D2C">
        <w:rPr>
          <w:rFonts w:ascii="Times New Roman" w:hAnsi="Times New Roman" w:cs="Times New Roman"/>
        </w:rPr>
        <w:t xml:space="preserve"> </w:t>
      </w:r>
      <w:r w:rsidR="00572D2C">
        <w:rPr>
          <w:rFonts w:ascii="Times New Roman" w:hAnsi="Times New Roman" w:cs="Times New Roman"/>
        </w:rPr>
        <w:fldChar w:fldCharType="begin">
          <w:fldData xml:space="preserve">PEVuZE5vdGU+PENpdGU+PEF1dGhvcj5UaGFzZTwvQXV0aG9yPjxZZWFyPjIwMDc8L1llYXI+PElE
VGV4dD5Db2duaXRpdmUgdGhlcmFweSB2ZXJzdXMgbWVkaWNhdGlvbiBpbiBhdWdtZW50YXRpb24g
YW5kIHN3aXRjaCBzdHJhdGVnaWVzIGFzIHNlY29uZC1zdGVwIHRyZWF0bWVudHM6IGEgU1RBUipE
IHJlcG9ydDwvSURUZXh0PjxEaXNwbGF5VGV4dD4oVGhhc2U8c3R5bGUgZmFjZT0iaXRhbGljIj4g
ZXQgYWwuPC9zdHlsZT4sIDIwMDcpPC9EaXNwbGF5VGV4dD48cmVjb3JkPjxkYXRlcz48cHViLWRh
dGVzPjxkYXRlPk1heTwvZGF0ZT48L3B1Yi1kYXRlcz48eWVhcj4yMDA3PC95ZWFyPjwvZGF0ZXM+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CZWhhdmlv
cmFsIFRoZXJhcHk8L2tleXdvcmQ+PGtleXdvcmQ+Q29tYmluZWQgTW9kYWxpdHkgVGhlcmFweTwv
a2V5d29yZD48a2V5d29yZD5Dcm9zcy1PdmVyIFN0dWRpZXM8L2tleXdvcmQ+PGtleXdvcmQ+Q3lj
bG9oZXhhbm9scy90aGVyYXBldXRpYyB1c2U8L2tleXdvcmQ+PGtleXdvcmQ+RGVjaXNpb24gVHJl
ZXM8L2tleXdvcmQ+PGtleXdvcmQ+RGVsYXllZC1BY3Rpb24gUHJlcGFyYXRpb25zPC9rZXl3b3Jk
PjxrZXl3b3JkPkRlcHJlc3NpdmUgRGlzb3JkZXIsIE1ham9yL3BzeWNob2xvZ3kvKnRoZXJhcHk8
L2tleXdvcmQ+PGtleXdvcmQ+RmVtYWxlPC9rZXl3b3JkPjxrZXl3b3JkPkh1bWFuczwva2V5d29y
ZD48a2V5d29yZD5NYWxlPC9rZXl3b3JkPjxrZXl3b3JkPlNlcm90b25pbiBSZWNlcHRvciBBZ29u
aXN0cy90aGVyYXBldXRpYyB1c2U8L2tleXdvcmQ+PGtleXdvcmQ+U2Vyb3RvbmluIFVwdGFrZSBJ
bmhpYml0b3JzLyp0aGVyYXBldXRpYyB1c2U8L2tleXdvcmQ+PGtleXdvcmQ+VHJlYXRtZW50IE91
dGNvbWU8L2tleXdvcmQ+PGtleXdvcmQ+VmVubGFmYXhpbmUgSHlkcm9jaGxvcmlkZTwva2V5d29y
ZD48L2tleXdvcmRzPjxpc2JuPjAwMDItOTUzWCAoUHJpbnQpJiN4RDswMDAyLTk1M3g8L2lzYm4+
PHRpdGxlcz48dGl0bGU+Q29nbml0aXZlIHRoZXJhcHkgdmVyc3VzIG1lZGljYXRpb24gaW4gYXVn
bWVudGF0aW9uIGFuZCBzd2l0Y2ggc3RyYXRlZ2llcyBhcyBzZWNvbmQtc3RlcCB0cmVhdG1lbnRz
OiBhIFNUQVIqRCByZXBvcnQ8L3RpdGxlPjxzZWNvbmRhcnktdGl0bGU+QW0gSiBQc3ljaGlhdHJ5
PC9zZWNvbmRhcnktdGl0bGU+PC90aXRsZXM+PHBhZ2VzPjczOS01MjwvcGFnZXM+PG51bWJlcj41
PC9udW1iZXI+PGNvbnRyaWJ1dG9ycz48YXV0aG9ycz48YXV0aG9yPlRoYXNlLCBNLiBFLjwvYXV0
aG9yPjxhdXRob3I+RnJpZWRtYW4sIEUuIFMuPC9hdXRob3I+PGF1dGhvcj5CaWdncywgTS4gTS48
L2F1dGhvcj48YXV0aG9yPldpc25pZXdza2ksIFMuIFIuPC9hdXRob3I+PGF1dGhvcj5Ucml2ZWRp
LCBNLiBILjwvYXV0aG9yPjxhdXRob3I+THV0aGVyLCBKLiBGLjwvYXV0aG9yPjxhdXRob3I+RmF2
YSwgTS48L2F1dGhvcj48YXV0aG9yPk5pZXJlbmJlcmcsIEEuIEEuPC9hdXRob3I+PGF1dGhvcj5N
Y0dyYXRoLCBQLiBKLjwvYXV0aG9yPjxhdXRob3I+V2FyZGVuLCBELjwvYXV0aG9yPjxhdXRob3I+
TmllZGVyZWhlLCBHLjwvYXV0aG9yPjxhdXRob3I+SG9sbG9uLCBTLiBELjwvYXV0aG9yPjxhdXRo
b3I+UnVzaCwgQS4gSi48L2F1dGhvcj48L2F1dGhvcnM+PC9jb250cmlidXRvcnM+PGVkaXRpb24+
MjAwNy8wNS8wNDwvZWRpdGlvbj48bGFuZ3VhZ2U+ZW5nPC9sYW5ndWFnZT48YWRkZWQtZGF0ZSBm
b3JtYXQ9InV0YyI+MTU4OTk5MzExMDwvYWRkZWQtZGF0ZT48cmVmLXR5cGUgbmFtZT0iSm91cm5h
bCBBcnRpY2xlIj4xNzwvcmVmLXR5cGU+PGF1dGgtYWRkcmVzcz5EZXBhcnRtZW50IG9mIFBzeWNo
aWF0cnksIFVuaXZlcnNpdHkgb2YgUGl0dHNidXJnaCBNZWRpY2FsIENlbnRlciwgMzgxMSBPSGFy
YSBTdC4sIFBpdHRzYnVyZ2gsIFBBIDE1MjEzLTI1OTMsIGFuZCBNYXNzYWNodXNldHRzIEdlbmVy
YWwgSG9zcGl0YWwsIFVTQS4gdGhhc2VtZUB1cG1jLmVkdTwvYXV0aC1hZGRyZXNzPjxyZW1vdGUt
ZGF0YWJhc2UtcHJvdmlkZXI+TkxNPC9yZW1vdGUtZGF0YWJhc2UtcHJvdmlkZXI+PHJlYy1udW1i
ZXI+MjwvcmVjLW51bWJlcj48bGFzdC11cGRhdGVkLWRhdGUgZm9ybWF0PSJ1dGMiPjE1ODk5OTMx
MTA8L2xhc3QtdXBkYXRlZC1kYXRlPjxhY2Nlc3Npb24tbnVtPjE3NDc1NzMzPC9hY2Nlc3Npb24t
bnVtPjxlbGVjdHJvbmljLXJlc291cmNlLW51bT4xMC4xMTc2L2FqcC4yMDA3LjE2NC41LjczOTwv
ZWxlY3Ryb25pYy1yZXNvdXJjZS1udW0+PHZvbHVtZT4xNjQ8L3ZvbHVtZT48L3JlY29yZD48L0Np
dGU+PC9FbmROb3RlPn==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UaGFzZTwvQXV0aG9yPjxZZWFyPjIwMDc8L1llYXI+PElE
VGV4dD5Db2duaXRpdmUgdGhlcmFweSB2ZXJzdXMgbWVkaWNhdGlvbiBpbiBhdWdtZW50YXRpb24g
YW5kIHN3aXRjaCBzdHJhdGVnaWVzIGFzIHNlY29uZC1zdGVwIHRyZWF0bWVudHM6IGEgU1RBUipE
IHJlcG9ydDwvSURUZXh0PjxEaXNwbGF5VGV4dD4oVGhhc2U8c3R5bGUgZmFjZT0iaXRhbGljIj4g
ZXQgYWwuPC9zdHlsZT4sIDIwMDcpPC9EaXNwbGF5VGV4dD48cmVjb3JkPjxkYXRlcz48cHViLWRh
dGVzPjxkYXRlPk1heTwvZGF0ZT48L3B1Yi1kYXRlcz48eWVhcj4yMDA3PC95ZWFyPjwvZGF0ZXM+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CZWhhdmlv
cmFsIFRoZXJhcHk8L2tleXdvcmQ+PGtleXdvcmQ+Q29tYmluZWQgTW9kYWxpdHkgVGhlcmFweTwv
a2V5d29yZD48a2V5d29yZD5Dcm9zcy1PdmVyIFN0dWRpZXM8L2tleXdvcmQ+PGtleXdvcmQ+Q3lj
bG9oZXhhbm9scy90aGVyYXBldXRpYyB1c2U8L2tleXdvcmQ+PGtleXdvcmQ+RGVjaXNpb24gVHJl
ZXM8L2tleXdvcmQ+PGtleXdvcmQ+RGVsYXllZC1BY3Rpb24gUHJlcGFyYXRpb25zPC9rZXl3b3Jk
PjxrZXl3b3JkPkRlcHJlc3NpdmUgRGlzb3JkZXIsIE1ham9yL3BzeWNob2xvZ3kvKnRoZXJhcHk8
L2tleXdvcmQ+PGtleXdvcmQ+RmVtYWxlPC9rZXl3b3JkPjxrZXl3b3JkPkh1bWFuczwva2V5d29y
ZD48a2V5d29yZD5NYWxlPC9rZXl3b3JkPjxrZXl3b3JkPlNlcm90b25pbiBSZWNlcHRvciBBZ29u
aXN0cy90aGVyYXBldXRpYyB1c2U8L2tleXdvcmQ+PGtleXdvcmQ+U2Vyb3RvbmluIFVwdGFrZSBJ
bmhpYml0b3JzLyp0aGVyYXBldXRpYyB1c2U8L2tleXdvcmQ+PGtleXdvcmQ+VHJlYXRtZW50IE91
dGNvbWU8L2tleXdvcmQ+PGtleXdvcmQ+VmVubGFmYXhpbmUgSHlkcm9jaGxvcmlkZTwva2V5d29y
ZD48L2tleXdvcmRzPjxpc2JuPjAwMDItOTUzWCAoUHJpbnQpJiN4RDswMDAyLTk1M3g8L2lzYm4+
PHRpdGxlcz48dGl0bGU+Q29nbml0aXZlIHRoZXJhcHkgdmVyc3VzIG1lZGljYXRpb24gaW4gYXVn
bWVudGF0aW9uIGFuZCBzd2l0Y2ggc3RyYXRlZ2llcyBhcyBzZWNvbmQtc3RlcCB0cmVhdG1lbnRz
OiBhIFNUQVIqRCByZXBvcnQ8L3RpdGxlPjxzZWNvbmRhcnktdGl0bGU+QW0gSiBQc3ljaGlhdHJ5
PC9zZWNvbmRhcnktdGl0bGU+PC90aXRsZXM+PHBhZ2VzPjczOS01MjwvcGFnZXM+PG51bWJlcj41
PC9udW1iZXI+PGNvbnRyaWJ1dG9ycz48YXV0aG9ycz48YXV0aG9yPlRoYXNlLCBNLiBFLjwvYXV0
aG9yPjxhdXRob3I+RnJpZWRtYW4sIEUuIFMuPC9hdXRob3I+PGF1dGhvcj5CaWdncywgTS4gTS48
L2F1dGhvcj48YXV0aG9yPldpc25pZXdza2ksIFMuIFIuPC9hdXRob3I+PGF1dGhvcj5Ucml2ZWRp
LCBNLiBILjwvYXV0aG9yPjxhdXRob3I+THV0aGVyLCBKLiBGLjwvYXV0aG9yPjxhdXRob3I+RmF2
YSwgTS48L2F1dGhvcj48YXV0aG9yPk5pZXJlbmJlcmcsIEEuIEEuPC9hdXRob3I+PGF1dGhvcj5N
Y0dyYXRoLCBQLiBKLjwvYXV0aG9yPjxhdXRob3I+V2FyZGVuLCBELjwvYXV0aG9yPjxhdXRob3I+
TmllZGVyZWhlLCBHLjwvYXV0aG9yPjxhdXRob3I+SG9sbG9uLCBTLiBELjwvYXV0aG9yPjxhdXRo
b3I+UnVzaCwgQS4gSi48L2F1dGhvcj48L2F1dGhvcnM+PC9jb250cmlidXRvcnM+PGVkaXRpb24+
MjAwNy8wNS8wNDwvZWRpdGlvbj48bGFuZ3VhZ2U+ZW5nPC9sYW5ndWFnZT48YWRkZWQtZGF0ZSBm
b3JtYXQ9InV0YyI+MTU4OTk5MzExMDwvYWRkZWQtZGF0ZT48cmVmLXR5cGUgbmFtZT0iSm91cm5h
bCBBcnRpY2xlIj4xNzwvcmVmLXR5cGU+PGF1dGgtYWRkcmVzcz5EZXBhcnRtZW50IG9mIFBzeWNo
aWF0cnksIFVuaXZlcnNpdHkgb2YgUGl0dHNidXJnaCBNZWRpY2FsIENlbnRlciwgMzgxMSBPSGFy
YSBTdC4sIFBpdHRzYnVyZ2gsIFBBIDE1MjEzLTI1OTMsIGFuZCBNYXNzYWNodXNldHRzIEdlbmVy
YWwgSG9zcGl0YWwsIFVTQS4gdGhhc2VtZUB1cG1jLmVkdTwvYXV0aC1hZGRyZXNzPjxyZW1vdGUt
ZGF0YWJhc2UtcHJvdmlkZXI+TkxNPC9yZW1vdGUtZGF0YWJhc2UtcHJvdmlkZXI+PHJlYy1udW1i
ZXI+MjwvcmVjLW51bWJlcj48bGFzdC11cGRhdGVkLWRhdGUgZm9ybWF0PSJ1dGMiPjE1ODk5OTMx
MTA8L2xhc3QtdXBkYXRlZC1kYXRlPjxhY2Nlc3Npb24tbnVtPjE3NDc1NzMzPC9hY2Nlc3Npb24t
bnVtPjxlbGVjdHJvbmljLXJlc291cmNlLW51bT4xMC4xMTc2L2FqcC4yMDA3LjE2NC41LjczOTwv
ZWxlY3Ryb25pYy1yZXNvdXJjZS1udW0+PHZvbHVtZT4xNjQ8L3ZvbHVtZT48L3JlY29yZD48L0Np
dGU+PC9FbmROb3RlPn==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572D2C">
        <w:rPr>
          <w:rFonts w:ascii="Times New Roman" w:hAnsi="Times New Roman" w:cs="Times New Roman"/>
        </w:rPr>
      </w:r>
      <w:r w:rsidR="00572D2C">
        <w:rPr>
          <w:rFonts w:ascii="Times New Roman" w:hAnsi="Times New Roman" w:cs="Times New Roman"/>
        </w:rPr>
        <w:fldChar w:fldCharType="separate"/>
      </w:r>
      <w:r w:rsidR="008D18AA">
        <w:rPr>
          <w:rFonts w:ascii="Times New Roman" w:hAnsi="Times New Roman" w:cs="Times New Roman"/>
          <w:noProof/>
        </w:rPr>
        <w:t>(Thase</w:t>
      </w:r>
      <w:r w:rsidR="008D18AA" w:rsidRPr="008D18AA">
        <w:rPr>
          <w:rFonts w:ascii="Times New Roman" w:hAnsi="Times New Roman" w:cs="Times New Roman"/>
          <w:i/>
          <w:noProof/>
        </w:rPr>
        <w:t xml:space="preserve"> </w:t>
      </w:r>
      <w:r w:rsidR="008D18AA">
        <w:rPr>
          <w:rFonts w:ascii="Times New Roman" w:hAnsi="Times New Roman" w:cs="Times New Roman"/>
          <w:noProof/>
        </w:rPr>
        <w:t>2007)</w:t>
      </w:r>
      <w:r w:rsidR="00572D2C">
        <w:rPr>
          <w:rFonts w:ascii="Times New Roman" w:hAnsi="Times New Roman" w:cs="Times New Roman"/>
        </w:rPr>
        <w:fldChar w:fldCharType="end"/>
      </w:r>
      <w:r w:rsidR="00EA7169">
        <w:rPr>
          <w:rFonts w:ascii="Times New Roman" w:hAnsi="Times New Roman" w:cs="Times New Roman"/>
        </w:rPr>
        <w:t xml:space="preserve"> for example </w:t>
      </w:r>
      <w:r w:rsidR="00C642B2">
        <w:rPr>
          <w:rFonts w:ascii="Times New Roman" w:hAnsi="Times New Roman" w:cs="Times New Roman"/>
        </w:rPr>
        <w:t xml:space="preserve">was excluded for progressing patients to level 2 treatments if </w:t>
      </w:r>
      <w:r w:rsidR="00C642B2" w:rsidRPr="00B16FE5">
        <w:rPr>
          <w:rFonts w:ascii="Times New Roman" w:hAnsi="Times New Roman" w:cs="Times New Roman"/>
        </w:rPr>
        <w:t>initial citalopram treatment had been poorly tolerated</w:t>
      </w:r>
      <w:r w:rsidR="00C642B2">
        <w:rPr>
          <w:rFonts w:ascii="Times New Roman" w:hAnsi="Times New Roman" w:cs="Times New Roman"/>
        </w:rPr>
        <w:t xml:space="preserve"> – comprising some 56% of those enrolled in medication switch options – in addition to those lacking adequate clinical response. Somewhat spuriously</w:t>
      </w:r>
      <w:r w:rsidR="00A26100">
        <w:rPr>
          <w:rFonts w:ascii="Times New Roman" w:hAnsi="Times New Roman" w:cs="Times New Roman"/>
        </w:rPr>
        <w:t xml:space="preserve"> though</w:t>
      </w:r>
      <w:r w:rsidR="00C642B2">
        <w:rPr>
          <w:rFonts w:ascii="Times New Roman" w:hAnsi="Times New Roman" w:cs="Times New Roman"/>
        </w:rPr>
        <w:t xml:space="preserve">, STAR*D was also flagged for not </w:t>
      </w:r>
      <w:r w:rsidR="00C642B2" w:rsidRPr="00B16FE5">
        <w:rPr>
          <w:rFonts w:ascii="Times New Roman" w:hAnsi="Times New Roman" w:cs="Times New Roman"/>
        </w:rPr>
        <w:t>re-applying diagnostic criteria before randomisation to a next-step treatment</w:t>
      </w:r>
      <w:r w:rsidR="00C642B2">
        <w:rPr>
          <w:rFonts w:ascii="Times New Roman" w:hAnsi="Times New Roman" w:cs="Times New Roman"/>
        </w:rPr>
        <w:t xml:space="preserve"> despite participants clearly meeting clinical case definition</w:t>
      </w:r>
      <w:r w:rsidR="00881E41">
        <w:rPr>
          <w:rFonts w:ascii="Times New Roman" w:hAnsi="Times New Roman" w:cs="Times New Roman"/>
        </w:rPr>
        <w:t>. Overall</w:t>
      </w:r>
      <w:r w:rsidR="00ED0C5C">
        <w:rPr>
          <w:rFonts w:ascii="Times New Roman" w:hAnsi="Times New Roman" w:cs="Times New Roman"/>
        </w:rPr>
        <w:t xml:space="preserve"> however</w:t>
      </w:r>
      <w:r w:rsidR="00881E41">
        <w:rPr>
          <w:rFonts w:ascii="Times New Roman" w:hAnsi="Times New Roman" w:cs="Times New Roman"/>
        </w:rPr>
        <w:t xml:space="preserve">, the study selection matched appropriately with the defined clinical question. </w:t>
      </w:r>
    </w:p>
    <w:p w14:paraId="01772A24" w14:textId="67FE7EBC" w:rsidR="007D1092" w:rsidRDefault="00B16FE5" w:rsidP="00501243">
      <w:pPr>
        <w:spacing w:line="360" w:lineRule="auto"/>
        <w:jc w:val="both"/>
        <w:rPr>
          <w:rFonts w:ascii="Times New Roman" w:hAnsi="Times New Roman" w:cs="Times New Roman"/>
        </w:rPr>
      </w:pPr>
      <w:r>
        <w:rPr>
          <w:rFonts w:ascii="Times New Roman" w:hAnsi="Times New Roman" w:cs="Times New Roman"/>
        </w:rPr>
        <w:tab/>
      </w:r>
      <w:r w:rsidR="006721D5">
        <w:rPr>
          <w:rFonts w:ascii="Times New Roman" w:hAnsi="Times New Roman" w:cs="Times New Roman"/>
        </w:rPr>
        <w:t xml:space="preserve">In keeping with best practice recommended by Cochrane, </w:t>
      </w:r>
      <w:r w:rsidR="00F5677D">
        <w:rPr>
          <w:rFonts w:ascii="Times New Roman" w:hAnsi="Times New Roman" w:cs="Times New Roman"/>
        </w:rPr>
        <w:t>full</w:t>
      </w:r>
      <w:r w:rsidR="00F7492D">
        <w:rPr>
          <w:rFonts w:ascii="Times New Roman" w:hAnsi="Times New Roman" w:cs="Times New Roman"/>
        </w:rPr>
        <w:t>-</w:t>
      </w:r>
      <w:r w:rsidR="00F5677D">
        <w:rPr>
          <w:rFonts w:ascii="Times New Roman" w:hAnsi="Times New Roman" w:cs="Times New Roman"/>
        </w:rPr>
        <w:t xml:space="preserve">text article screening, </w:t>
      </w:r>
      <w:r w:rsidR="006721D5">
        <w:rPr>
          <w:rFonts w:ascii="Times New Roman" w:hAnsi="Times New Roman" w:cs="Times New Roman"/>
        </w:rPr>
        <w:t>d</w:t>
      </w:r>
      <w:r w:rsidR="00512721" w:rsidRPr="00501243">
        <w:rPr>
          <w:rFonts w:ascii="Times New Roman" w:hAnsi="Times New Roman" w:cs="Times New Roman"/>
        </w:rPr>
        <w:t>ata</w:t>
      </w:r>
      <w:r w:rsidR="007D1092">
        <w:rPr>
          <w:rFonts w:ascii="Times New Roman" w:hAnsi="Times New Roman" w:cs="Times New Roman"/>
        </w:rPr>
        <w:t xml:space="preserve"> extraction from included studies and application of the </w:t>
      </w:r>
      <w:r w:rsidR="00B547CE">
        <w:rPr>
          <w:rFonts w:ascii="Times New Roman" w:hAnsi="Times New Roman" w:cs="Times New Roman"/>
        </w:rPr>
        <w:t>“</w:t>
      </w:r>
      <w:r w:rsidR="006721D5" w:rsidRPr="006721D5">
        <w:rPr>
          <w:rFonts w:ascii="Times New Roman" w:hAnsi="Times New Roman" w:cs="Times New Roman"/>
        </w:rPr>
        <w:t>Risk of bias</w:t>
      </w:r>
      <w:r w:rsidR="00B547CE">
        <w:rPr>
          <w:rFonts w:ascii="Times New Roman" w:hAnsi="Times New Roman" w:cs="Times New Roman"/>
        </w:rPr>
        <w:t>”</w:t>
      </w:r>
      <w:r w:rsidR="006721D5" w:rsidRPr="006721D5">
        <w:rPr>
          <w:rFonts w:ascii="Times New Roman" w:hAnsi="Times New Roman" w:cs="Times New Roman"/>
        </w:rPr>
        <w:t xml:space="preserve"> tool</w:t>
      </w:r>
      <w:r>
        <w:rPr>
          <w:rFonts w:ascii="Times New Roman" w:hAnsi="Times New Roman" w:cs="Times New Roman"/>
        </w:rPr>
        <w:t xml:space="preserve"> </w:t>
      </w:r>
      <w:r w:rsidR="00572D2C">
        <w:rPr>
          <w:rFonts w:ascii="Times New Roman" w:hAnsi="Times New Roman" w:cs="Times New Roman"/>
        </w:rPr>
        <w:fldChar w:fldCharType="begin">
          <w:fldData xml:space="preserve">PEVuZE5vdGU+PENpdGU+PEF1dGhvcj5IaWdnaW5zPC9BdXRob3I+PElEVGV4dD5Db2NocmFuZSBI
YW5kYm9vayBmb3IgU3lzdGVtYXRpYyBSZXZpZXdzIG9mIEludGVydmVudGlvbnM8L0lEVGV4dD48
RGlzcGxheVRleHQ+KEhpZ2dpbnM8c3R5bGUgZmFjZT0iaXRhbGljIj4gZXQgYWwuPC9zdHlsZT47
IEhpZ2dpbnM8c3R5bGUgZmFjZT0iaXRhbGljIj4gZXQgYWwuPC9zdHlsZT4sIDIwMTEpPC9EaXNw
bGF5VGV4dD48cmVjb3JkPjxpc2JuPjk3ODExMTk1MzY2NTkgRVBVQjwvaXNibj48dGl0bGVzPjx0
aXRsZT5Db2NocmFuZSBIYW5kYm9vayBmb3IgU3lzdGVtYXRpYyBSZXZpZXdzIG9mIEludGVydmVu
dGlvbnM8L3RpdGxlPjwvdGl0bGVzPjxjYWxsLW51bT5Ccml0aXNoIExpYnJhcnkgSE1OVFMgRFJU
IEVMRC5EUy40NjEyMTA8L2NhbGwtbnVtPjxjb250cmlidXRvcnM+PGF1dGhvcnM+PGF1dGhvcj5I
aWdnaW5zLCBKdWxpYW4gUC4gVC4gZWRpdG9yPC9hdXRob3I+PGF1dGhvcj5UaG9tYXMsIEphbWVz
IGVkaXRvcjwvYXV0aG9yPjxhdXRob3I+Q2hhbmRsZXIsIEphY3F1ZWxpbmUgZWRpdG9yPC9hdXRo
b3I+PGF1dGhvcj5DdW1wc3RvbiwgTWlyYW5kYSBlZGl0b3I8L2F1dGhvcj48YXV0aG9yPkxpLCBU
aWFuamluZyBlZGl0b3I8L2F1dGhvcj48YXV0aG9yPlBhZ2UsIE1hdHRoZXcgSi4gZWRpdG9yPC9h
dXRob3I+PGF1dGhvcj5XZWxjaCwgVml2aWFuIEEuIGVkaXRvcjwvYXV0aG9yPjwvYXV0aG9ycz48
L2NvbnRyaWJ1dG9ycz48ZWRpdGlvbj4ybmQ8L2VkaXRpb24+PGFkZGVkLWRhdGUgZm9ybWF0PSJ1
dGMiPjE1OTAyNTE3OTY8L2FkZGVkLWRhdGU+PHJlZi10eXBlIG5hbWU9IkJvb2siPjY8L3JlZi10
eXBlPjxyZWMtbnVtYmVyPjMxPC9yZWMtbnVtYmVyPjxsYXN0LXVwZGF0ZWQtZGF0ZSBmb3JtYXQ9
InV0YyI+MTU5MDI1MTc5NjwvbGFzdC11cGRhdGVkLWRhdGU+PC9yZWNvcmQ+PC9DaXRlPjxDaXRl
PjxBdXRob3I+SGlnZ2luczwvQXV0aG9yPjxZZWFyPjIwMTE8L1llYXI+PElEVGV4dD5UaGUgQ29j
aHJhbmUgQ29sbGFib3JhdGlvbuKAmXMgdG9vbCBmb3IgYXNzZXNzaW5nIHJpc2sgb2YgYmlhcyBp
biByYW5kb21pc2VkIHRyaWFsczwvSURUZXh0PjxyZWNvcmQ+PHVybHM+PHJlbGF0ZWQtdXJscz48
dXJsPmh0dHBzOi8vd3d3LmJtai5jb20vY29udGVudC9ibWovMzQzL2Jtai5kNTkyOC5mdWxsLnBk
ZjwvdXJsPjwvcmVsYXRlZC11cmxzPjwvdXJscz48dGl0bGVzPjx0aXRsZT5UaGUgQ29jaHJhbmUg
Q29sbGFib3JhdGlvbuKAmXMgdG9vbCBmb3IgYXNzZXNzaW5nIHJpc2sgb2YgYmlhcyBpbiByYW5k
b21pc2VkIHRyaWFsczwvdGl0bGU+PHNlY29uZGFyeS10aXRsZT5CTUo8L3NlY29uZGFyeS10aXRs
ZT48L3RpdGxlcz48cGFnZXM+ZDU5Mjg8L3BhZ2VzPjxjb250cmlidXRvcnM+PGF1dGhvcnM+PGF1
dGhvcj5IaWdnaW5zLCBKdWxpYW4gUCBUPC9hdXRob3I+PGF1dGhvcj5BbHRtYW4sIERvdWdsYXMg
RzwvYXV0aG9yPjxhdXRob3I+R8O4dHpzY2hlLCBQZXRlciBDPC9hdXRob3I+PGF1dGhvcj5Kw7xu
aSwgUGV0ZXI8L2F1dGhvcj48YXV0aG9yPk1vaGVyLCBEYXZpZDwvYXV0aG9yPjxhdXRob3I+T3ht
YW4sIEFuZHJldyBEPC9hdXRob3I+PGF1dGhvcj5TYXZvdmnEhywgSmVsZW5hPC9hdXRob3I+PGF1
dGhvcj5TY2h1bHosIEtlbm5ldGggRjwvYXV0aG9yPjxhdXRob3I+V2Vla3MsIExhdXJhPC9hdXRo
b3I+PGF1dGhvcj5TdGVybmUsIEpvbmF0aGFuIEEgQzwvYXV0aG9yPjwvYXV0aG9ycz48L2NvbnRy
aWJ1dG9ycz48YWRkZWQtZGF0ZSBmb3JtYXQ9InV0YyI+MTU5MDI1MTk0MzwvYWRkZWQtZGF0ZT48
cmVmLXR5cGUgbmFtZT0iSm91cm5hbCBBcnRpY2xlIj4xNzwvcmVmLXR5cGU+PGRhdGVzPjx5ZWFy
PjIwMTE8L3llYXI+PC9kYXRlcz48cmVjLW51bWJlcj4zMjwvcmVjLW51bWJlcj48bGFzdC11cGRh
dGVkLWRhdGUgZm9ybWF0PSJ1dGMiPjE1OTAyNTE5NDM8L2xhc3QtdXBkYXRlZC1kYXRlPjxlbGVj
dHJvbmljLXJlc291cmNlLW51bT4xMC4xMTM2L2Jtai5kNTkyODwvZWxlY3Ryb25pYy1yZXNvdXJj
ZS1udW0+PHZvbHVtZT4zNDM8L3ZvbHVtZT48L3JlY29yZD48L0NpdGU+PC9FbmROb3RlPn==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IaWdnaW5zPC9BdXRob3I+PElEVGV4dD5Db2NocmFuZSBI
YW5kYm9vayBmb3IgU3lzdGVtYXRpYyBSZXZpZXdzIG9mIEludGVydmVudGlvbnM8L0lEVGV4dD48
RGlzcGxheVRleHQ+KEhpZ2dpbnM8c3R5bGUgZmFjZT0iaXRhbGljIj4gZXQgYWwuPC9zdHlsZT47
IEhpZ2dpbnM8c3R5bGUgZmFjZT0iaXRhbGljIj4gZXQgYWwuPC9zdHlsZT4sIDIwMTEpPC9EaXNw
bGF5VGV4dD48cmVjb3JkPjxpc2JuPjk3ODExMTk1MzY2NTkgRVBVQjwvaXNibj48dGl0bGVzPjx0
aXRsZT5Db2NocmFuZSBIYW5kYm9vayBmb3IgU3lzdGVtYXRpYyBSZXZpZXdzIG9mIEludGVydmVu
dGlvbnM8L3RpdGxlPjwvdGl0bGVzPjxjYWxsLW51bT5Ccml0aXNoIExpYnJhcnkgSE1OVFMgRFJU
IEVMRC5EUy40NjEyMTA8L2NhbGwtbnVtPjxjb250cmlidXRvcnM+PGF1dGhvcnM+PGF1dGhvcj5I
aWdnaW5zLCBKdWxpYW4gUC4gVC4gZWRpdG9yPC9hdXRob3I+PGF1dGhvcj5UaG9tYXMsIEphbWVz
IGVkaXRvcjwvYXV0aG9yPjxhdXRob3I+Q2hhbmRsZXIsIEphY3F1ZWxpbmUgZWRpdG9yPC9hdXRo
b3I+PGF1dGhvcj5DdW1wc3RvbiwgTWlyYW5kYSBlZGl0b3I8L2F1dGhvcj48YXV0aG9yPkxpLCBU
aWFuamluZyBlZGl0b3I8L2F1dGhvcj48YXV0aG9yPlBhZ2UsIE1hdHRoZXcgSi4gZWRpdG9yPC9h
dXRob3I+PGF1dGhvcj5XZWxjaCwgVml2aWFuIEEuIGVkaXRvcjwvYXV0aG9yPjwvYXV0aG9ycz48
L2NvbnRyaWJ1dG9ycz48ZWRpdGlvbj4ybmQ8L2VkaXRpb24+PGFkZGVkLWRhdGUgZm9ybWF0PSJ1
dGMiPjE1OTAyNTE3OTY8L2FkZGVkLWRhdGU+PHJlZi10eXBlIG5hbWU9IkJvb2siPjY8L3JlZi10
eXBlPjxyZWMtbnVtYmVyPjMxPC9yZWMtbnVtYmVyPjxsYXN0LXVwZGF0ZWQtZGF0ZSBmb3JtYXQ9
InV0YyI+MTU5MDI1MTc5NjwvbGFzdC11cGRhdGVkLWRhdGU+PC9yZWNvcmQ+PC9DaXRlPjxDaXRl
PjxBdXRob3I+SGlnZ2luczwvQXV0aG9yPjxZZWFyPjIwMTE8L1llYXI+PElEVGV4dD5UaGUgQ29j
aHJhbmUgQ29sbGFib3JhdGlvbuKAmXMgdG9vbCBmb3IgYXNzZXNzaW5nIHJpc2sgb2YgYmlhcyBp
biByYW5kb21pc2VkIHRyaWFsczwvSURUZXh0PjxyZWNvcmQ+PHVybHM+PHJlbGF0ZWQtdXJscz48
dXJsPmh0dHBzOi8vd3d3LmJtai5jb20vY29udGVudC9ibWovMzQzL2Jtai5kNTkyOC5mdWxsLnBk
ZjwvdXJsPjwvcmVsYXRlZC11cmxzPjwvdXJscz48dGl0bGVzPjx0aXRsZT5UaGUgQ29jaHJhbmUg
Q29sbGFib3JhdGlvbuKAmXMgdG9vbCBmb3IgYXNzZXNzaW5nIHJpc2sgb2YgYmlhcyBpbiByYW5k
b21pc2VkIHRyaWFsczwvdGl0bGU+PHNlY29uZGFyeS10aXRsZT5CTUo8L3NlY29uZGFyeS10aXRs
ZT48L3RpdGxlcz48cGFnZXM+ZDU5Mjg8L3BhZ2VzPjxjb250cmlidXRvcnM+PGF1dGhvcnM+PGF1
dGhvcj5IaWdnaW5zLCBKdWxpYW4gUCBUPC9hdXRob3I+PGF1dGhvcj5BbHRtYW4sIERvdWdsYXMg
RzwvYXV0aG9yPjxhdXRob3I+R8O4dHpzY2hlLCBQZXRlciBDPC9hdXRob3I+PGF1dGhvcj5Kw7xu
aSwgUGV0ZXI8L2F1dGhvcj48YXV0aG9yPk1vaGVyLCBEYXZpZDwvYXV0aG9yPjxhdXRob3I+T3ht
YW4sIEFuZHJldyBEPC9hdXRob3I+PGF1dGhvcj5TYXZvdmnEhywgSmVsZW5hPC9hdXRob3I+PGF1
dGhvcj5TY2h1bHosIEtlbm5ldGggRjwvYXV0aG9yPjxhdXRob3I+V2Vla3MsIExhdXJhPC9hdXRo
b3I+PGF1dGhvcj5TdGVybmUsIEpvbmF0aGFuIEEgQzwvYXV0aG9yPjwvYXV0aG9ycz48L2NvbnRy
aWJ1dG9ycz48YWRkZWQtZGF0ZSBmb3JtYXQ9InV0YyI+MTU5MDI1MTk0MzwvYWRkZWQtZGF0ZT48
cmVmLXR5cGUgbmFtZT0iSm91cm5hbCBBcnRpY2xlIj4xNzwvcmVmLXR5cGU+PGRhdGVzPjx5ZWFy
PjIwMTE8L3llYXI+PC9kYXRlcz48cmVjLW51bWJlcj4zMjwvcmVjLW51bWJlcj48bGFzdC11cGRh
dGVkLWRhdGUgZm9ybWF0PSJ1dGMiPjE1OTAyNTE5NDM8L2xhc3QtdXBkYXRlZC1kYXRlPjxlbGVj
dHJvbmljLXJlc291cmNlLW51bT4xMC4xMTM2L2Jtai5kNTkyODwvZWxlY3Ryb25pYy1yZXNvdXJj
ZS1udW0+PHZvbHVtZT4zNDM8L3ZvbHVtZT48L3JlY29yZD48L0NpdGU+PC9FbmROb3RlPn==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572D2C">
        <w:rPr>
          <w:rFonts w:ascii="Times New Roman" w:hAnsi="Times New Roman" w:cs="Times New Roman"/>
        </w:rPr>
      </w:r>
      <w:r w:rsidR="00572D2C">
        <w:rPr>
          <w:rFonts w:ascii="Times New Roman" w:hAnsi="Times New Roman" w:cs="Times New Roman"/>
        </w:rPr>
        <w:fldChar w:fldCharType="separate"/>
      </w:r>
      <w:r w:rsidR="008D18AA">
        <w:rPr>
          <w:rFonts w:ascii="Times New Roman" w:hAnsi="Times New Roman" w:cs="Times New Roman"/>
          <w:noProof/>
        </w:rPr>
        <w:t>(Higgins</w:t>
      </w:r>
      <w:r w:rsidR="008D18AA" w:rsidRPr="008D18AA">
        <w:rPr>
          <w:rFonts w:ascii="Times New Roman" w:hAnsi="Times New Roman" w:cs="Times New Roman"/>
          <w:i/>
          <w:noProof/>
        </w:rPr>
        <w:t xml:space="preserve"> et al. </w:t>
      </w:r>
      <w:r w:rsidR="008D18AA">
        <w:rPr>
          <w:rFonts w:ascii="Times New Roman" w:hAnsi="Times New Roman" w:cs="Times New Roman"/>
          <w:noProof/>
        </w:rPr>
        <w:t>2011</w:t>
      </w:r>
      <w:r w:rsidR="00572D2C">
        <w:rPr>
          <w:rFonts w:ascii="Times New Roman" w:hAnsi="Times New Roman" w:cs="Times New Roman"/>
        </w:rPr>
        <w:fldChar w:fldCharType="end"/>
      </w:r>
      <w:r w:rsidR="00572D2C">
        <w:rPr>
          <w:rFonts w:ascii="Times New Roman" w:hAnsi="Times New Roman" w:cs="Times New Roman"/>
        </w:rPr>
        <w:t xml:space="preserve"> &amp; </w:t>
      </w:r>
      <w:r w:rsidR="006721D5" w:rsidRPr="00501243">
        <w:rPr>
          <w:rFonts w:ascii="Times New Roman" w:hAnsi="Times New Roman" w:cs="Times New Roman"/>
        </w:rPr>
        <w:t>2017</w:t>
      </w:r>
      <w:r w:rsidR="006721D5">
        <w:rPr>
          <w:rFonts w:ascii="Times New Roman" w:hAnsi="Times New Roman" w:cs="Times New Roman"/>
        </w:rPr>
        <w:t>)</w:t>
      </w:r>
      <w:r w:rsidR="006721D5" w:rsidRPr="006721D5">
        <w:rPr>
          <w:rFonts w:ascii="Times New Roman" w:hAnsi="Times New Roman" w:cs="Times New Roman"/>
        </w:rPr>
        <w:t xml:space="preserve"> </w:t>
      </w:r>
      <w:r w:rsidR="006721D5" w:rsidRPr="00501243">
        <w:rPr>
          <w:rFonts w:ascii="Times New Roman" w:hAnsi="Times New Roman" w:cs="Times New Roman"/>
        </w:rPr>
        <w:t xml:space="preserve">was independently assessed by two authors, </w:t>
      </w:r>
      <w:r w:rsidR="006721D5">
        <w:rPr>
          <w:rFonts w:ascii="Times New Roman" w:hAnsi="Times New Roman" w:cs="Times New Roman"/>
        </w:rPr>
        <w:t>consulting</w:t>
      </w:r>
      <w:r w:rsidR="006721D5" w:rsidRPr="00501243">
        <w:rPr>
          <w:rFonts w:ascii="Times New Roman" w:hAnsi="Times New Roman" w:cs="Times New Roman"/>
        </w:rPr>
        <w:t xml:space="preserve"> a third author </w:t>
      </w:r>
      <w:r w:rsidR="006721D5">
        <w:rPr>
          <w:rFonts w:ascii="Times New Roman" w:hAnsi="Times New Roman" w:cs="Times New Roman"/>
        </w:rPr>
        <w:t>to resolve discrepancies and contacting</w:t>
      </w:r>
      <w:r w:rsidR="00572D2C">
        <w:rPr>
          <w:rFonts w:ascii="Times New Roman" w:hAnsi="Times New Roman" w:cs="Times New Roman"/>
        </w:rPr>
        <w:t xml:space="preserve"> </w:t>
      </w:r>
      <w:r w:rsidR="006721D5">
        <w:rPr>
          <w:rFonts w:ascii="Times New Roman" w:hAnsi="Times New Roman" w:cs="Times New Roman"/>
        </w:rPr>
        <w:t>s</w:t>
      </w:r>
      <w:r w:rsidR="006721D5" w:rsidRPr="00501243">
        <w:rPr>
          <w:rFonts w:ascii="Times New Roman" w:hAnsi="Times New Roman" w:cs="Times New Roman"/>
        </w:rPr>
        <w:t>tudy investigators were where necessary</w:t>
      </w:r>
      <w:r w:rsidR="006721D5">
        <w:rPr>
          <w:rFonts w:ascii="Times New Roman" w:hAnsi="Times New Roman" w:cs="Times New Roman"/>
        </w:rPr>
        <w:t xml:space="preserve">. </w:t>
      </w:r>
    </w:p>
    <w:p w14:paraId="7D8BE110" w14:textId="13620512" w:rsidR="00812EDB" w:rsidRDefault="00BC5FFA" w:rsidP="00B547CE">
      <w:pPr>
        <w:spacing w:line="360" w:lineRule="auto"/>
        <w:ind w:firstLine="720"/>
        <w:jc w:val="both"/>
        <w:rPr>
          <w:rFonts w:ascii="Times New Roman" w:hAnsi="Times New Roman" w:cs="Times New Roman"/>
        </w:rPr>
      </w:pPr>
      <w:r w:rsidRPr="00501243">
        <w:rPr>
          <w:rFonts w:ascii="Times New Roman" w:hAnsi="Times New Roman" w:cs="Times New Roman"/>
        </w:rPr>
        <w:t>The primary outcome for clinical effectiveness was defined as changes in symptom severity on both self-reported (BDI</w:t>
      </w:r>
      <w:r>
        <w:rPr>
          <w:rFonts w:ascii="Times New Roman" w:hAnsi="Times New Roman" w:cs="Times New Roman"/>
        </w:rPr>
        <w:t>, PHQ9</w:t>
      </w:r>
      <w:r w:rsidRPr="00501243">
        <w:rPr>
          <w:rFonts w:ascii="Times New Roman" w:hAnsi="Times New Roman" w:cs="Times New Roman"/>
        </w:rPr>
        <w:t>) and clinician</w:t>
      </w:r>
      <w:r w:rsidR="00F7492D">
        <w:rPr>
          <w:rFonts w:ascii="Times New Roman" w:hAnsi="Times New Roman" w:cs="Times New Roman"/>
        </w:rPr>
        <w:t>-</w:t>
      </w:r>
      <w:r w:rsidRPr="00501243">
        <w:rPr>
          <w:rFonts w:ascii="Times New Roman" w:hAnsi="Times New Roman" w:cs="Times New Roman"/>
        </w:rPr>
        <w:t xml:space="preserve">rated (HAMD, MADRS) depression scales over the duration of follow-up, most commonly reported at </w:t>
      </w:r>
      <w:r w:rsidR="00F7492D">
        <w:rPr>
          <w:rFonts w:ascii="Times New Roman" w:hAnsi="Times New Roman" w:cs="Times New Roman"/>
        </w:rPr>
        <w:t>6</w:t>
      </w:r>
      <w:r w:rsidRPr="00501243">
        <w:rPr>
          <w:rFonts w:ascii="Times New Roman" w:hAnsi="Times New Roman" w:cs="Times New Roman"/>
        </w:rPr>
        <w:t xml:space="preserve"> months following treatment</w:t>
      </w:r>
      <w:r w:rsidR="00F7492D">
        <w:rPr>
          <w:rFonts w:ascii="Times New Roman" w:hAnsi="Times New Roman" w:cs="Times New Roman"/>
        </w:rPr>
        <w:t>,</w:t>
      </w:r>
      <w:r w:rsidRPr="00501243">
        <w:rPr>
          <w:rFonts w:ascii="Times New Roman" w:hAnsi="Times New Roman" w:cs="Times New Roman"/>
        </w:rPr>
        <w:t xml:space="preserve"> though longer-term follow-up was reported in some included studies.</w:t>
      </w:r>
      <w:r w:rsidR="00812EDB">
        <w:rPr>
          <w:rFonts w:ascii="Times New Roman" w:hAnsi="Times New Roman" w:cs="Times New Roman"/>
        </w:rPr>
        <w:t xml:space="preserve"> Effect size was determined by calculating mean difference (MD) or s</w:t>
      </w:r>
      <w:r w:rsidR="00812EDB" w:rsidRPr="00812EDB">
        <w:rPr>
          <w:rFonts w:ascii="Times New Roman" w:hAnsi="Times New Roman" w:cs="Times New Roman"/>
        </w:rPr>
        <w:t>tandardised mean differences (SMD</w:t>
      </w:r>
      <w:r w:rsidR="00812EDB">
        <w:rPr>
          <w:rFonts w:ascii="Times New Roman" w:hAnsi="Times New Roman" w:cs="Times New Roman"/>
        </w:rPr>
        <w:t xml:space="preserve">, </w:t>
      </w:r>
      <w:r w:rsidR="00812EDB" w:rsidRPr="00812EDB">
        <w:rPr>
          <w:rFonts w:ascii="Times New Roman" w:hAnsi="Times New Roman" w:cs="Times New Roman"/>
        </w:rPr>
        <w:t>where different measures were used for the same outcome</w:t>
      </w:r>
      <w:r w:rsidR="00812EDB">
        <w:rPr>
          <w:rFonts w:ascii="Times New Roman" w:hAnsi="Times New Roman" w:cs="Times New Roman"/>
        </w:rPr>
        <w:t xml:space="preserve"> e.g. all self-reported measures) </w:t>
      </w:r>
      <w:r w:rsidR="00812EDB" w:rsidRPr="00501243">
        <w:rPr>
          <w:rFonts w:ascii="Times New Roman" w:hAnsi="Times New Roman" w:cs="Times New Roman"/>
        </w:rPr>
        <w:t>with 95% confidence intervals (CIs).</w:t>
      </w:r>
      <w:r w:rsidR="00B16FE5">
        <w:rPr>
          <w:rFonts w:ascii="Times New Roman" w:hAnsi="Times New Roman" w:cs="Times New Roman"/>
        </w:rPr>
        <w:t xml:space="preserve"> </w:t>
      </w:r>
      <w:r w:rsidRPr="00501243">
        <w:rPr>
          <w:rFonts w:ascii="Times New Roman" w:hAnsi="Times New Roman" w:cs="Times New Roman"/>
        </w:rPr>
        <w:t xml:space="preserve">For the secondary dichotomous clinical outcomes, the review authors indicated they would accept the original studies </w:t>
      </w:r>
      <w:r w:rsidR="00F7492D" w:rsidRPr="00501243">
        <w:rPr>
          <w:rFonts w:ascii="Times New Roman" w:hAnsi="Times New Roman" w:cs="Times New Roman"/>
        </w:rPr>
        <w:t>definition,</w:t>
      </w:r>
      <w:r w:rsidRPr="00501243">
        <w:rPr>
          <w:rFonts w:ascii="Times New Roman" w:hAnsi="Times New Roman" w:cs="Times New Roman"/>
        </w:rPr>
        <w:t xml:space="preserve"> but these are generally standardised as: response, quantified as &gt;50% reduction in depression scores; </w:t>
      </w:r>
      <w:r w:rsidR="00AD21EA">
        <w:rPr>
          <w:rFonts w:ascii="Times New Roman" w:hAnsi="Times New Roman" w:cs="Times New Roman"/>
        </w:rPr>
        <w:t>r</w:t>
      </w:r>
      <w:r w:rsidRPr="00501243">
        <w:rPr>
          <w:rFonts w:ascii="Times New Roman" w:hAnsi="Times New Roman" w:cs="Times New Roman"/>
        </w:rPr>
        <w:t xml:space="preserve">emission, absolute scores of 7 or less on HAMD, or 10 or less on </w:t>
      </w:r>
      <w:r>
        <w:rPr>
          <w:rFonts w:ascii="Times New Roman" w:hAnsi="Times New Roman" w:cs="Times New Roman"/>
        </w:rPr>
        <w:t>BDI</w:t>
      </w:r>
      <w:r w:rsidRPr="00501243">
        <w:rPr>
          <w:rFonts w:ascii="Times New Roman" w:hAnsi="Times New Roman" w:cs="Times New Roman"/>
        </w:rPr>
        <w:t xml:space="preserve">. </w:t>
      </w:r>
      <w:r w:rsidR="00812EDB">
        <w:rPr>
          <w:rFonts w:ascii="Times New Roman" w:hAnsi="Times New Roman" w:cs="Times New Roman"/>
        </w:rPr>
        <w:t xml:space="preserve"> These were reported as </w:t>
      </w:r>
      <w:r w:rsidR="00812EDB" w:rsidRPr="00501243">
        <w:rPr>
          <w:rFonts w:ascii="Times New Roman" w:hAnsi="Times New Roman" w:cs="Times New Roman"/>
        </w:rPr>
        <w:t xml:space="preserve">risk ratios (RRs) </w:t>
      </w:r>
      <w:r w:rsidR="00AD21EA">
        <w:rPr>
          <w:rFonts w:ascii="Times New Roman" w:hAnsi="Times New Roman" w:cs="Times New Roman"/>
        </w:rPr>
        <w:t>and</w:t>
      </w:r>
      <w:r w:rsidR="00812EDB" w:rsidRPr="00501243">
        <w:rPr>
          <w:rFonts w:ascii="Times New Roman" w:hAnsi="Times New Roman" w:cs="Times New Roman"/>
        </w:rPr>
        <w:t xml:space="preserve"> </w:t>
      </w:r>
      <w:r w:rsidR="00812EDB">
        <w:rPr>
          <w:rFonts w:ascii="Times New Roman" w:hAnsi="Times New Roman" w:cs="Times New Roman"/>
        </w:rPr>
        <w:t>number needed to treat for an additional benefit (</w:t>
      </w:r>
      <w:r w:rsidR="00812EDB" w:rsidRPr="00501243">
        <w:rPr>
          <w:rFonts w:ascii="Times New Roman" w:hAnsi="Times New Roman" w:cs="Times New Roman"/>
        </w:rPr>
        <w:t>NNTB</w:t>
      </w:r>
      <w:r w:rsidR="00812EDB">
        <w:rPr>
          <w:rFonts w:ascii="Times New Roman" w:hAnsi="Times New Roman" w:cs="Times New Roman"/>
        </w:rPr>
        <w:t xml:space="preserve">), also with 95% CI. </w:t>
      </w:r>
    </w:p>
    <w:p w14:paraId="33CEEDBD" w14:textId="2917AEC2" w:rsidR="00EF31F9" w:rsidRPr="00501243" w:rsidRDefault="00812EDB" w:rsidP="00C37DBE">
      <w:pPr>
        <w:spacing w:line="360" w:lineRule="auto"/>
        <w:ind w:firstLine="720"/>
        <w:jc w:val="both"/>
        <w:rPr>
          <w:rFonts w:ascii="Times New Roman" w:hAnsi="Times New Roman" w:cs="Times New Roman"/>
        </w:rPr>
      </w:pPr>
      <w:r w:rsidRPr="00501243">
        <w:rPr>
          <w:rFonts w:ascii="Times New Roman" w:hAnsi="Times New Roman" w:cs="Times New Roman"/>
        </w:rPr>
        <w:t>Number of all</w:t>
      </w:r>
      <w:r>
        <w:rPr>
          <w:rFonts w:ascii="Times New Roman" w:hAnsi="Times New Roman" w:cs="Times New Roman"/>
        </w:rPr>
        <w:t>-</w:t>
      </w:r>
      <w:r w:rsidRPr="00501243">
        <w:rPr>
          <w:rFonts w:ascii="Times New Roman" w:hAnsi="Times New Roman" w:cs="Times New Roman"/>
        </w:rPr>
        <w:t xml:space="preserve">cause dropouts was the primary indicator of </w:t>
      </w:r>
      <w:r>
        <w:rPr>
          <w:rFonts w:ascii="Times New Roman" w:hAnsi="Times New Roman" w:cs="Times New Roman"/>
        </w:rPr>
        <w:t>acceptability</w:t>
      </w:r>
      <w:r w:rsidR="00BD35BC">
        <w:rPr>
          <w:rFonts w:ascii="Times New Roman" w:hAnsi="Times New Roman" w:cs="Times New Roman"/>
        </w:rPr>
        <w:t xml:space="preserve"> with reasons summarised where possible</w:t>
      </w:r>
      <w:r w:rsidRPr="00501243">
        <w:rPr>
          <w:rFonts w:ascii="Times New Roman" w:hAnsi="Times New Roman" w:cs="Times New Roman"/>
        </w:rPr>
        <w:t>.</w:t>
      </w:r>
      <w:r w:rsidR="00BD35BC">
        <w:rPr>
          <w:rFonts w:ascii="Times New Roman" w:hAnsi="Times New Roman" w:cs="Times New Roman"/>
        </w:rPr>
        <w:t xml:space="preserve"> </w:t>
      </w:r>
      <w:r w:rsidR="00C21A20">
        <w:rPr>
          <w:rFonts w:ascii="Times New Roman" w:hAnsi="Times New Roman" w:cs="Times New Roman"/>
        </w:rPr>
        <w:t>Disappointingly, this review did not identify at baseline certain clinically relevant participant characteristics, in particular educational attainment and family history of mood disorder, which may influence acceptability of certain psychotherapies (</w:t>
      </w:r>
      <w:r w:rsidR="00B547CE">
        <w:rPr>
          <w:rFonts w:ascii="Times New Roman" w:hAnsi="Times New Roman" w:cs="Times New Roman"/>
        </w:rPr>
        <w:t>Wisniewski 2007</w:t>
      </w:r>
      <w:r w:rsidR="00C21A20">
        <w:rPr>
          <w:rFonts w:ascii="Times New Roman" w:hAnsi="Times New Roman" w:cs="Times New Roman"/>
        </w:rPr>
        <w:t xml:space="preserve">). </w:t>
      </w:r>
      <w:r w:rsidR="00BC5FFA" w:rsidRPr="00501243">
        <w:rPr>
          <w:rFonts w:ascii="Times New Roman" w:hAnsi="Times New Roman" w:cs="Times New Roman"/>
        </w:rPr>
        <w:t>Other secondary outcomes in this review included data on social functioning, quality of life</w:t>
      </w:r>
      <w:r w:rsidR="000C59B3">
        <w:rPr>
          <w:rFonts w:ascii="Times New Roman" w:hAnsi="Times New Roman" w:cs="Times New Roman"/>
        </w:rPr>
        <w:t xml:space="preserve"> (QoL)</w:t>
      </w:r>
      <w:r w:rsidR="00BC5FFA" w:rsidRPr="00501243">
        <w:rPr>
          <w:rFonts w:ascii="Times New Roman" w:hAnsi="Times New Roman" w:cs="Times New Roman"/>
        </w:rPr>
        <w:t xml:space="preserve">, economic outcomes and specific adverse events when reported in the original study. </w:t>
      </w:r>
    </w:p>
    <w:p w14:paraId="05C3B738" w14:textId="57F1A7FD" w:rsidR="00EF31F9" w:rsidRDefault="00146E6F" w:rsidP="00C37DBE">
      <w:pPr>
        <w:spacing w:line="360" w:lineRule="auto"/>
        <w:ind w:firstLine="720"/>
        <w:jc w:val="both"/>
        <w:rPr>
          <w:rFonts w:ascii="Times New Roman" w:hAnsi="Times New Roman" w:cs="Times New Roman"/>
        </w:rPr>
      </w:pPr>
      <w:bookmarkStart w:id="1" w:name="_Hlk39775676"/>
      <w:r>
        <w:rPr>
          <w:rFonts w:ascii="Times New Roman" w:hAnsi="Times New Roman" w:cs="Times New Roman"/>
        </w:rPr>
        <w:t xml:space="preserve">Given that the meta-analysis pooled results from different modalities of psychotherapy (i.e. the intervention arm was not uniform between studies), it was appropriate that the review authors used </w:t>
      </w:r>
      <w:r w:rsidR="00CA4821">
        <w:rPr>
          <w:rFonts w:ascii="Times New Roman" w:hAnsi="Times New Roman" w:cs="Times New Roman"/>
        </w:rPr>
        <w:t>a random-effect model for all analyses</w:t>
      </w:r>
      <w:r w:rsidR="00E85096">
        <w:rPr>
          <w:rFonts w:ascii="Times New Roman" w:hAnsi="Times New Roman" w:cs="Times New Roman"/>
        </w:rPr>
        <w:t xml:space="preserve"> which accounts for between-study variation in estimating the true effect. </w:t>
      </w:r>
      <w:r w:rsidR="00902B4B">
        <w:rPr>
          <w:rFonts w:ascii="Times New Roman" w:hAnsi="Times New Roman" w:cs="Times New Roman"/>
        </w:rPr>
        <w:t xml:space="preserve"> </w:t>
      </w:r>
      <w:r w:rsidR="0067721C" w:rsidRPr="00501243">
        <w:rPr>
          <w:rFonts w:ascii="Times New Roman" w:hAnsi="Times New Roman" w:cs="Times New Roman"/>
        </w:rPr>
        <w:t>Heterogeneity</w:t>
      </w:r>
      <w:r w:rsidR="00CA4821">
        <w:rPr>
          <w:rFonts w:ascii="Times New Roman" w:hAnsi="Times New Roman" w:cs="Times New Roman"/>
        </w:rPr>
        <w:t xml:space="preserve"> of included studies was</w:t>
      </w:r>
      <w:r w:rsidR="0067721C" w:rsidRPr="00501243">
        <w:rPr>
          <w:rFonts w:ascii="Times New Roman" w:hAnsi="Times New Roman" w:cs="Times New Roman"/>
        </w:rPr>
        <w:t xml:space="preserve"> formally assessed with Chi² test and the I² statistic</w:t>
      </w:r>
      <w:r w:rsidR="0008270D">
        <w:rPr>
          <w:rFonts w:ascii="Times New Roman" w:hAnsi="Times New Roman" w:cs="Times New Roman"/>
        </w:rPr>
        <w:t>,</w:t>
      </w:r>
      <w:r w:rsidR="00CA4821">
        <w:rPr>
          <w:rFonts w:ascii="Times New Roman" w:hAnsi="Times New Roman" w:cs="Times New Roman"/>
        </w:rPr>
        <w:t xml:space="preserve"> and</w:t>
      </w:r>
      <w:r w:rsidR="0067721C" w:rsidRPr="00501243">
        <w:rPr>
          <w:rFonts w:ascii="Times New Roman" w:hAnsi="Times New Roman" w:cs="Times New Roman"/>
        </w:rPr>
        <w:t xml:space="preserve"> </w:t>
      </w:r>
      <w:bookmarkEnd w:id="1"/>
      <w:r w:rsidR="00E85096">
        <w:rPr>
          <w:rFonts w:ascii="Times New Roman" w:hAnsi="Times New Roman" w:cs="Times New Roman"/>
        </w:rPr>
        <w:t>t</w:t>
      </w:r>
      <w:r w:rsidR="00AF4FAF">
        <w:rPr>
          <w:rFonts w:ascii="Times New Roman" w:hAnsi="Times New Roman" w:cs="Times New Roman"/>
        </w:rPr>
        <w:t xml:space="preserve">he GRADE approach was used to </w:t>
      </w:r>
      <w:r w:rsidR="00CA4821">
        <w:rPr>
          <w:rFonts w:ascii="Times New Roman" w:hAnsi="Times New Roman" w:cs="Times New Roman"/>
        </w:rPr>
        <w:t xml:space="preserve">denote </w:t>
      </w:r>
      <w:r w:rsidR="00AF4FAF">
        <w:rPr>
          <w:rFonts w:ascii="Times New Roman" w:hAnsi="Times New Roman" w:cs="Times New Roman"/>
        </w:rPr>
        <w:t xml:space="preserve">evidence </w:t>
      </w:r>
      <w:r w:rsidR="00E6451D">
        <w:rPr>
          <w:rFonts w:ascii="Times New Roman" w:hAnsi="Times New Roman" w:cs="Times New Roman"/>
        </w:rPr>
        <w:t>quality</w:t>
      </w:r>
      <w:r w:rsidR="00CA4821">
        <w:rPr>
          <w:rFonts w:ascii="Times New Roman" w:hAnsi="Times New Roman" w:cs="Times New Roman"/>
        </w:rPr>
        <w:t xml:space="preserve"> for each finding</w:t>
      </w:r>
      <w:r w:rsidR="00E6451D">
        <w:rPr>
          <w:rFonts w:ascii="Times New Roman" w:hAnsi="Times New Roman" w:cs="Times New Roman"/>
        </w:rPr>
        <w:t xml:space="preserve"> </w:t>
      </w:r>
      <w:r w:rsidR="00AF4FAF">
        <w:rPr>
          <w:rFonts w:ascii="Times New Roman" w:hAnsi="Times New Roman" w:cs="Times New Roman"/>
        </w:rPr>
        <w:t>(see box</w:t>
      </w:r>
      <w:r w:rsidR="00700A67">
        <w:rPr>
          <w:rFonts w:ascii="Times New Roman" w:hAnsi="Times New Roman" w:cs="Times New Roman"/>
        </w:rPr>
        <w:t xml:space="preserve"> 1</w:t>
      </w:r>
      <w:r w:rsidR="00AF4FAF">
        <w:rPr>
          <w:rFonts w:ascii="Times New Roman" w:hAnsi="Times New Roman" w:cs="Times New Roman"/>
        </w:rPr>
        <w:t xml:space="preserve">). </w:t>
      </w:r>
    </w:p>
    <w:p w14:paraId="4AC6DA25" w14:textId="77777777" w:rsidR="0067721C" w:rsidRPr="00501243" w:rsidRDefault="0067721C" w:rsidP="00501243">
      <w:pPr>
        <w:spacing w:line="360" w:lineRule="auto"/>
        <w:jc w:val="both"/>
        <w:rPr>
          <w:rFonts w:ascii="Times New Roman" w:hAnsi="Times New Roman" w:cs="Times New Roman"/>
        </w:rPr>
      </w:pPr>
    </w:p>
    <w:p w14:paraId="527BB874" w14:textId="0575969E" w:rsidR="00424021" w:rsidRPr="00501243" w:rsidRDefault="00DC54D1" w:rsidP="00AF4FAF">
      <w:pPr>
        <w:spacing w:line="360" w:lineRule="auto"/>
        <w:jc w:val="both"/>
        <w:rPr>
          <w:rFonts w:ascii="Times New Roman" w:hAnsi="Times New Roman" w:cs="Times New Roman"/>
        </w:rPr>
      </w:pPr>
      <w:r w:rsidRPr="00501243">
        <w:rPr>
          <w:rFonts w:ascii="Times New Roman" w:hAnsi="Times New Roman" w:cs="Times New Roman"/>
        </w:rPr>
        <w:t>RESULTS</w:t>
      </w:r>
    </w:p>
    <w:p w14:paraId="2FAF55DF" w14:textId="77777777" w:rsidR="00902B4B" w:rsidRDefault="00902B4B" w:rsidP="0084564A">
      <w:pPr>
        <w:spacing w:line="360" w:lineRule="auto"/>
        <w:jc w:val="both"/>
        <w:rPr>
          <w:rFonts w:ascii="Times New Roman" w:hAnsi="Times New Roman" w:cs="Times New Roman"/>
        </w:rPr>
      </w:pPr>
    </w:p>
    <w:p w14:paraId="6416E8BF" w14:textId="136C452A" w:rsidR="0084564A" w:rsidRPr="00501243" w:rsidRDefault="0084564A" w:rsidP="0024500F">
      <w:pPr>
        <w:spacing w:line="360" w:lineRule="auto"/>
        <w:ind w:firstLine="720"/>
        <w:jc w:val="both"/>
        <w:rPr>
          <w:rFonts w:ascii="Times New Roman" w:hAnsi="Times New Roman" w:cs="Times New Roman"/>
        </w:rPr>
      </w:pPr>
      <w:r w:rsidRPr="00501243">
        <w:rPr>
          <w:rFonts w:ascii="Times New Roman" w:hAnsi="Times New Roman" w:cs="Times New Roman"/>
        </w:rPr>
        <w:t xml:space="preserve">Of the </w:t>
      </w:r>
      <w:r w:rsidR="0008270D">
        <w:rPr>
          <w:rFonts w:ascii="Times New Roman" w:hAnsi="Times New Roman" w:cs="Times New Roman"/>
        </w:rPr>
        <w:t>six</w:t>
      </w:r>
      <w:r w:rsidRPr="00501243">
        <w:rPr>
          <w:rFonts w:ascii="Times New Roman" w:hAnsi="Times New Roman" w:cs="Times New Roman"/>
        </w:rPr>
        <w:t xml:space="preserve"> studies meeting all inclusion criteria, all were parallel‐group randomised trials studying a psychological treatment as an adjunct to </w:t>
      </w:r>
      <w:r w:rsidR="00BC1744">
        <w:rPr>
          <w:rFonts w:ascii="Times New Roman" w:hAnsi="Times New Roman" w:cs="Times New Roman"/>
        </w:rPr>
        <w:t>treatment as usual (TAU)</w:t>
      </w:r>
      <w:r w:rsidRPr="00501243">
        <w:rPr>
          <w:rFonts w:ascii="Times New Roman" w:hAnsi="Times New Roman" w:cs="Times New Roman"/>
        </w:rPr>
        <w:t xml:space="preserve"> </w:t>
      </w:r>
      <w:r w:rsidR="00677880">
        <w:rPr>
          <w:rFonts w:ascii="Times New Roman" w:hAnsi="Times New Roman" w:cs="Times New Roman"/>
        </w:rPr>
        <w:t>versus TAU alone</w:t>
      </w:r>
      <w:r w:rsidRPr="00501243">
        <w:rPr>
          <w:rFonts w:ascii="Times New Roman" w:hAnsi="Times New Roman" w:cs="Times New Roman"/>
        </w:rPr>
        <w:t xml:space="preserve">. Three studies evaluated individual CBT and a further study each assessed group dialectical behaviour therapy (DBT, incorporating change‐oriented cognitive‐behavioural strategies), IPT and </w:t>
      </w:r>
      <w:r w:rsidR="000C59B3">
        <w:rPr>
          <w:rFonts w:ascii="Times New Roman" w:hAnsi="Times New Roman" w:cs="Times New Roman"/>
        </w:rPr>
        <w:t>i</w:t>
      </w:r>
      <w:r w:rsidRPr="00501243">
        <w:rPr>
          <w:rFonts w:ascii="Times New Roman" w:hAnsi="Times New Roman" w:cs="Times New Roman"/>
        </w:rPr>
        <w:t xml:space="preserve">ntensive short‐term dynamic psychotherapy (ISTDP). </w:t>
      </w:r>
      <w:r w:rsidR="00A97881">
        <w:rPr>
          <w:rFonts w:ascii="Times New Roman" w:hAnsi="Times New Roman" w:cs="Times New Roman"/>
        </w:rPr>
        <w:t xml:space="preserve">Participants continued antidepressant treatment as part of TAU but further conditions, such as changes in management and contact with professionals </w:t>
      </w:r>
      <w:r w:rsidR="00C21A20">
        <w:rPr>
          <w:rFonts w:ascii="Times New Roman" w:hAnsi="Times New Roman" w:cs="Times New Roman"/>
        </w:rPr>
        <w:t>may inevitably vary</w:t>
      </w:r>
      <w:r w:rsidR="00A97881">
        <w:rPr>
          <w:rFonts w:ascii="Times New Roman" w:hAnsi="Times New Roman" w:cs="Times New Roman"/>
        </w:rPr>
        <w:t xml:space="preserve"> according to the setting and were not strictly defined. </w:t>
      </w:r>
      <w:bookmarkStart w:id="2" w:name="_Hlk44404217"/>
      <w:r w:rsidR="00A97881">
        <w:rPr>
          <w:rFonts w:ascii="Times New Roman" w:hAnsi="Times New Roman" w:cs="Times New Roman"/>
        </w:rPr>
        <w:t xml:space="preserve">For example, the majority (469 / 698) of participants included in this review came from </w:t>
      </w:r>
      <w:r w:rsidR="00E36C5C">
        <w:rPr>
          <w:rFonts w:ascii="Times New Roman" w:hAnsi="Times New Roman" w:cs="Times New Roman"/>
        </w:rPr>
        <w:t xml:space="preserve">the UK multi-centre </w:t>
      </w:r>
      <w:r w:rsidR="00A97881" w:rsidRPr="00572D2C">
        <w:rPr>
          <w:rFonts w:ascii="Times New Roman" w:hAnsi="Times New Roman" w:cs="Times New Roman"/>
        </w:rPr>
        <w:t>CoBalT</w:t>
      </w:r>
      <w:r w:rsidR="00E36C5C">
        <w:rPr>
          <w:rFonts w:ascii="Times New Roman" w:hAnsi="Times New Roman" w:cs="Times New Roman"/>
        </w:rPr>
        <w:t xml:space="preserve"> study</w:t>
      </w:r>
      <w:r w:rsidR="00A97881">
        <w:rPr>
          <w:rFonts w:ascii="Times New Roman" w:hAnsi="Times New Roman" w:cs="Times New Roman"/>
        </w:rPr>
        <w:t xml:space="preserve"> </w:t>
      </w:r>
      <w:r w:rsidR="00A97881">
        <w:rPr>
          <w:rFonts w:ascii="Times New Roman" w:hAnsi="Times New Roman" w:cs="Times New Roman"/>
        </w:rPr>
        <w:fldChar w:fldCharType="begin">
          <w:fldData xml:space="preserve">PEVuZE5vdGU+PENpdGU+PEF1dGhvcj5XaWxlczwvQXV0aG9yPjxZZWFyPjIwMTY8L1llYXI+PElE
VGV4dD5Mb25nLXRlcm0gZWZmZWN0aXZlbmVzcyBhbmQgY29zdC1lZmZlY3RpdmVuZXNzIG9mIGNv
Z25pdGl2ZSBiZWhhdmlvdXJhbCB0aGVyYXB5IGFzIGFuIGFkanVuY3QgdG8gcGhhcm1hY290aGVy
YXB5IGZvciB0cmVhdG1lbnQtcmVzaXN0YW50IGRlcHJlc3Npb24gaW4gcHJpbWFyeSBjYXJlOiBm
b2xsb3ctdXAgb2YgdGhlIENvQmFsVCByYW5kb21pc2VkIGNvbnRyb2xsZWQgdHJpYWw8L0lEVGV4
dD48RGlzcGxheVRleHQ+KFdpbGVzPHN0eWxlIGZhY2U9Iml0YWxpYyI+IGV0IGFsLjwvc3R5bGU+
LCAyMDE2KTwvRGlzcGxheVRleHQ+PHJlY29yZD48ZGF0ZXM+PHB1Yi1kYXRlcz48ZGF0ZT5GZWI8
L2RhdGU+PC9wdWItZGF0ZXM+PHllYXI+MjAxNjwveWVhcj48L2RhdGVzPjxrZXl3b3Jkcz48a2V5
d29yZD5BZG9sZXNjZW50PC9rZXl3b3JkPjxrZXl3b3JkPkFkdWx0PC9rZXl3b3JkPjxrZXl3b3Jk
PkFnZWQ8L2tleXdvcmQ+PGtleXdvcmQ+QW50aWRlcHJlc3NpdmUgQWdlbnRzLyp0aGVyYXBldXRp
YyB1c2U8L2tleXdvcmQ+PGtleXdvcmQ+KkNvZ25pdGl2ZSBCZWhhdmlvcmFsIFRoZXJhcHkvZWNv
bm9taWNzPC9rZXl3b3JkPjxrZXl3b3JkPkNvbWJpbmVkIE1vZGFsaXR5IFRoZXJhcHk8L2tleXdv
cmQ+PGtleXdvcmQ+Q29zdC1CZW5lZml0IEFuYWx5c2lzPC9rZXl3b3JkPjxrZXl3b3JkPkRlcHJl
c3NpdmUgRGlzb3JkZXIsIFRyZWF0bWVudC1SZXNpc3RhbnQvZHJ1ZyB0aGVyYXB5Lyp0aGVyYXB5
PC9rZXl3b3JkPjxrZXl3b3JkPkZvbGxvdy1VcCBTdHVkaWVzPC9rZXl3b3JkPjxrZXl3b3JkPkh1
bWFuczwva2V5d29yZD48a2V5d29yZD5NaWRkbGUgQWdlZDwva2V5d29yZD48a2V5d29yZD5Qcmlt
YXJ5IEhlYWx0aCBDYXJlLyplY29ub21pY3M8L2tleXdvcmQ+PGtleXdvcmQ+UXVhbGl0eS1BZGp1
c3RlZCBMaWZlIFllYXJzPC9rZXl3b3JkPjxrZXl3b3JkPlN1cnZleXMgYW5kIFF1ZXN0aW9ubmFp
cmVzPC9rZXl3b3JkPjxrZXl3b3JkPlRyZWF0bWVudCBPdXRjb21lPC9rZXl3b3JkPjxrZXl3b3Jk
PllvdW5nIEFkdWx0PC9rZXl3b3JkPjwva2V5d29yZHM+PGlzYm4+MjIxNS0wMzY2PC9pc2JuPjx0
aXRsZXM+PHRpdGxlPkxvbmctdGVybSBlZmZlY3RpdmVuZXNzIGFuZCBjb3N0LWVmZmVjdGl2ZW5l
c3Mgb2YgY29nbml0aXZlIGJlaGF2aW91cmFsIHRoZXJhcHkgYXMgYW4gYWRqdW5jdCB0byBwaGFy
bWFjb3RoZXJhcHkgZm9yIHRyZWF0bWVudC1yZXNpc3RhbnQgZGVwcmVzc2lvbiBpbiBwcmltYXJ5
IGNhcmU6IGZvbGxvdy11cCBvZiB0aGUgQ29CYWxUIHJhbmRvbWlzZWQgY29udHJvbGxlZCB0cmlh
bDwvdGl0bGU+PHNlY29uZGFyeS10aXRsZT5MYW5jZXQgUHN5Y2hpYXRyeTwvc2Vjb25kYXJ5LXRp
dGxlPjwvdGl0bGVzPjxwYWdlcz4xMzctNDQ8L3BhZ2VzPjxudW1iZXI+MjwvbnVtYmVyPjxjb250
cmlidXRvcnM+PGF1dGhvcnM+PGF1dGhvcj5XaWxlcywgTi4gSi48L2F1dGhvcj48YXV0aG9yPlRo
b21hcywgTC48L2F1dGhvcj48YXV0aG9yPlR1cm5lciwgTi48L2F1dGhvcj48YXV0aG9yPkdhcmZp
ZWxkLCBLLjwvYXV0aG9yPjxhdXRob3I+S291bmFsaSwgRC48L2F1dGhvcj48YXV0aG9yPkNhbXBi
ZWxsLCBKLjwvYXV0aG9yPjxhdXRob3I+S2Vzc2xlciwgRC48L2F1dGhvcj48YXV0aG9yPkt1eWtl
biwgVy48L2F1dGhvcj48YXV0aG9yPkxld2lzLCBHLjwvYXV0aG9yPjxhdXRob3I+TW9ycmlzb24s
IEouPC9hdXRob3I+PGF1dGhvcj5XaWxsaWFtcywgQy48L2F1dGhvcj48YXV0aG9yPlBldGVycywg
VC4gSi48L2F1dGhvcj48YXV0aG9yPkhvbGxpbmdodXJzdCwgUy48L2F1dGhvcj48L2F1dGhvcnM+
PC9jb250cmlidXRvcnM+PGVkaXRpb24+MjAxNi8wMS8xOTwvZWRpdGlvbj48bGFuZ3VhZ2U+ZW5n
PC9sYW5ndWFnZT48YWRkZWQtZGF0ZSBmb3JtYXQ9InV0YyI+MTU5MDI1MTI4NjwvYWRkZWQtZGF0
ZT48cmVmLXR5cGUgbmFtZT0iSm91cm5hbCBBcnRpY2xlIj4xNzwvcmVmLXR5cGU+PGF1dGgtYWRk
cmVzcz5DZW50cmUgZm9yIEFjYWRlbWljIE1lbnRhbCBIZWFsdGgsIFVuaXZlcnNpdHkgb2YgQnJp
c3RvbCwgQnJpc3RvbCwgVUsuIEVsZWN0cm9uaWMgYWRkcmVzczogbmljb2xhLndpbGVzQGJyaXN0
b2wuYWMudWsuJiN4RDtDZW50cmUgZm9yIEFjYWRlbWljIE1lbnRhbCBIZWFsdGgsIFVuaXZlcnNp
dHkgb2YgQnJpc3RvbCwgQnJpc3RvbCwgVUsuJiN4RDtCcmlzdG9sIFJhbmRvbWlzZWQgVHJpYWxz
IENvbGxhYm9yYXRpb24sIFVuaXZlcnNpdHkgb2YgQnJpc3RvbCwgQnJpc3RvbCwgVUsuJiN4RDtQ
cmltYXJ5IENhcmUgUmVzZWFyY2ggR3JvdXAsIFVuaXZlcnNpdHkgb2YgRXhldGVyIE1lZGljYWwg
U2Nob29sLCBFeGV0ZXIsIFVLLiYjeEQ7Q2VudHJlIGZvciBBY2FkZW1pYyBQcmltYXJ5IENhcmUs
IFVuaXZlcnNpdHkgb2YgQnJpc3RvbCwgQnJpc3RvbCwgVUsuJiN4RDtEZXBhcnRtZW50IG9mIFBz
eWNoaWF0cnksIFVuaXZlcnNpdHkgb2YgT3hmb3JkLCBPeGZvcmQsIFVLLiYjeEQ7RGl2aXNpb24g
b2YgUHN5Y2hpYXRyeSwgVW5pdmVyc2l0eSBDb2xsZWdlIExvbmRvbiwgTG9uZG9uLCBVSy4mI3hE
O0luc3RpdHV0ZSBvZiBIZWFsdGggYW5kIFdlbGxiZWluZywgR2VuZXJhbCBQcmFjdGljZSBhbmQg
UHJpbWFyeSBDYXJlIEdyb3VwLCBVbml2ZXJzaXR5IG9mIEdsYXNnb3csIEdsYXNnb3csIFNjb3Rs
YW5kLCBVSy4mI3hEO0luc3RpdHV0ZSBvZiBIZWFsdGggYW5kIFdlbGxiZWluZywgVW5pdmVyc2l0
eSBvZiBHbGFzZ293LCBHYXJ0bmF2ZWwgUm95YWwgSG9zcGl0YWwsIEdsYXNnb3csIFNjb3RsYW5k
LCBVSy4mI3hEO1NjaG9vbCBvZiBTb2NpYWwgYW5kIENvbW11bml0eSBNZWRpY2luZSBhbmQgU2No
b29sIG9mIENsaW5pY2FsIFNjaWVuY2VzLCBVbml2ZXJzaXR5IG9mIEJyaXN0b2wsIEJyaXN0b2ws
IFVLLjwvYXV0aC1hZGRyZXNzPjxyZW1vdGUtZGF0YWJhc2UtcHJvdmlkZXI+TkxNPC9yZW1vdGUt
ZGF0YWJhc2UtcHJvdmlkZXI+PHJlYy1udW1iZXI+Mjk8L3JlYy1udW1iZXI+PGxhc3QtdXBkYXRl
ZC1kYXRlIGZvcm1hdD0idXRjIj4xNTkwMjUxMjg2PC9sYXN0LXVwZGF0ZWQtZGF0ZT48YWNjZXNz
aW9uLW51bT4yNjc3Nzc3MzwvYWNjZXNzaW9uLW51bT48ZWxlY3Ryb25pYy1yZXNvdXJjZS1udW0+
MTAuMTAxNi9zMjIxNS0wMzY2KDE1KTAwNDk1LTI8L2VsZWN0cm9uaWMtcmVzb3VyY2UtbnVtPjx2
b2x1bWU+Mzwvdm9sdW1lPjwvcmVjb3JkPjwvQ2l0ZT48L0VuZE5vdGU+AG==
</w:fldData>
        </w:fldChar>
      </w:r>
      <w:r w:rsidR="00A97881">
        <w:rPr>
          <w:rFonts w:ascii="Times New Roman" w:hAnsi="Times New Roman" w:cs="Times New Roman"/>
        </w:rPr>
        <w:instrText xml:space="preserve"> ADDIN EN.CITE </w:instrText>
      </w:r>
      <w:r w:rsidR="00A97881">
        <w:rPr>
          <w:rFonts w:ascii="Times New Roman" w:hAnsi="Times New Roman" w:cs="Times New Roman"/>
        </w:rPr>
        <w:fldChar w:fldCharType="begin">
          <w:fldData xml:space="preserve">PEVuZE5vdGU+PENpdGU+PEF1dGhvcj5XaWxlczwvQXV0aG9yPjxZZWFyPjIwMTY8L1llYXI+PElE
VGV4dD5Mb25nLXRlcm0gZWZmZWN0aXZlbmVzcyBhbmQgY29zdC1lZmZlY3RpdmVuZXNzIG9mIGNv
Z25pdGl2ZSBiZWhhdmlvdXJhbCB0aGVyYXB5IGFzIGFuIGFkanVuY3QgdG8gcGhhcm1hY290aGVy
YXB5IGZvciB0cmVhdG1lbnQtcmVzaXN0YW50IGRlcHJlc3Npb24gaW4gcHJpbWFyeSBjYXJlOiBm
b2xsb3ctdXAgb2YgdGhlIENvQmFsVCByYW5kb21pc2VkIGNvbnRyb2xsZWQgdHJpYWw8L0lEVGV4
dD48RGlzcGxheVRleHQ+KFdpbGVzPHN0eWxlIGZhY2U9Iml0YWxpYyI+IGV0IGFsLjwvc3R5bGU+
LCAyMDE2KTwvRGlzcGxheVRleHQ+PHJlY29yZD48ZGF0ZXM+PHB1Yi1kYXRlcz48ZGF0ZT5GZWI8
L2RhdGU+PC9wdWItZGF0ZXM+PHllYXI+MjAxNjwveWVhcj48L2RhdGVzPjxrZXl3b3Jkcz48a2V5
d29yZD5BZG9sZXNjZW50PC9rZXl3b3JkPjxrZXl3b3JkPkFkdWx0PC9rZXl3b3JkPjxrZXl3b3Jk
PkFnZWQ8L2tleXdvcmQ+PGtleXdvcmQ+QW50aWRlcHJlc3NpdmUgQWdlbnRzLyp0aGVyYXBldXRp
YyB1c2U8L2tleXdvcmQ+PGtleXdvcmQ+KkNvZ25pdGl2ZSBCZWhhdmlvcmFsIFRoZXJhcHkvZWNv
bm9taWNzPC9rZXl3b3JkPjxrZXl3b3JkPkNvbWJpbmVkIE1vZGFsaXR5IFRoZXJhcHk8L2tleXdv
cmQ+PGtleXdvcmQ+Q29zdC1CZW5lZml0IEFuYWx5c2lzPC9rZXl3b3JkPjxrZXl3b3JkPkRlcHJl
c3NpdmUgRGlzb3JkZXIsIFRyZWF0bWVudC1SZXNpc3RhbnQvZHJ1ZyB0aGVyYXB5Lyp0aGVyYXB5
PC9rZXl3b3JkPjxrZXl3b3JkPkZvbGxvdy1VcCBTdHVkaWVzPC9rZXl3b3JkPjxrZXl3b3JkPkh1
bWFuczwva2V5d29yZD48a2V5d29yZD5NaWRkbGUgQWdlZDwva2V5d29yZD48a2V5d29yZD5Qcmlt
YXJ5IEhlYWx0aCBDYXJlLyplY29ub21pY3M8L2tleXdvcmQ+PGtleXdvcmQ+UXVhbGl0eS1BZGp1
c3RlZCBMaWZlIFllYXJzPC9rZXl3b3JkPjxrZXl3b3JkPlN1cnZleXMgYW5kIFF1ZXN0aW9ubmFp
cmVzPC9rZXl3b3JkPjxrZXl3b3JkPlRyZWF0bWVudCBPdXRjb21lPC9rZXl3b3JkPjxrZXl3b3Jk
PllvdW5nIEFkdWx0PC9rZXl3b3JkPjwva2V5d29yZHM+PGlzYm4+MjIxNS0wMzY2PC9pc2JuPjx0
aXRsZXM+PHRpdGxlPkxvbmctdGVybSBlZmZlY3RpdmVuZXNzIGFuZCBjb3N0LWVmZmVjdGl2ZW5l
c3Mgb2YgY29nbml0aXZlIGJlaGF2aW91cmFsIHRoZXJhcHkgYXMgYW4gYWRqdW5jdCB0byBwaGFy
bWFjb3RoZXJhcHkgZm9yIHRyZWF0bWVudC1yZXNpc3RhbnQgZGVwcmVzc2lvbiBpbiBwcmltYXJ5
IGNhcmU6IGZvbGxvdy11cCBvZiB0aGUgQ29CYWxUIHJhbmRvbWlzZWQgY29udHJvbGxlZCB0cmlh
bDwvdGl0bGU+PHNlY29uZGFyeS10aXRsZT5MYW5jZXQgUHN5Y2hpYXRyeTwvc2Vjb25kYXJ5LXRp
dGxlPjwvdGl0bGVzPjxwYWdlcz4xMzctNDQ8L3BhZ2VzPjxudW1iZXI+MjwvbnVtYmVyPjxjb250
cmlidXRvcnM+PGF1dGhvcnM+PGF1dGhvcj5XaWxlcywgTi4gSi48L2F1dGhvcj48YXV0aG9yPlRo
b21hcywgTC48L2F1dGhvcj48YXV0aG9yPlR1cm5lciwgTi48L2F1dGhvcj48YXV0aG9yPkdhcmZp
ZWxkLCBLLjwvYXV0aG9yPjxhdXRob3I+S291bmFsaSwgRC48L2F1dGhvcj48YXV0aG9yPkNhbXBi
ZWxsLCBKLjwvYXV0aG9yPjxhdXRob3I+S2Vzc2xlciwgRC48L2F1dGhvcj48YXV0aG9yPkt1eWtl
biwgVy48L2F1dGhvcj48YXV0aG9yPkxld2lzLCBHLjwvYXV0aG9yPjxhdXRob3I+TW9ycmlzb24s
IEouPC9hdXRob3I+PGF1dGhvcj5XaWxsaWFtcywgQy48L2F1dGhvcj48YXV0aG9yPlBldGVycywg
VC4gSi48L2F1dGhvcj48YXV0aG9yPkhvbGxpbmdodXJzdCwgUy48L2F1dGhvcj48L2F1dGhvcnM+
PC9jb250cmlidXRvcnM+PGVkaXRpb24+MjAxNi8wMS8xOTwvZWRpdGlvbj48bGFuZ3VhZ2U+ZW5n
PC9sYW5ndWFnZT48YWRkZWQtZGF0ZSBmb3JtYXQ9InV0YyI+MTU5MDI1MTI4NjwvYWRkZWQtZGF0
ZT48cmVmLXR5cGUgbmFtZT0iSm91cm5hbCBBcnRpY2xlIj4xNzwvcmVmLXR5cGU+PGF1dGgtYWRk
cmVzcz5DZW50cmUgZm9yIEFjYWRlbWljIE1lbnRhbCBIZWFsdGgsIFVuaXZlcnNpdHkgb2YgQnJp
c3RvbCwgQnJpc3RvbCwgVUsuIEVsZWN0cm9uaWMgYWRkcmVzczogbmljb2xhLndpbGVzQGJyaXN0
b2wuYWMudWsuJiN4RDtDZW50cmUgZm9yIEFjYWRlbWljIE1lbnRhbCBIZWFsdGgsIFVuaXZlcnNp
dHkgb2YgQnJpc3RvbCwgQnJpc3RvbCwgVUsuJiN4RDtCcmlzdG9sIFJhbmRvbWlzZWQgVHJpYWxz
IENvbGxhYm9yYXRpb24sIFVuaXZlcnNpdHkgb2YgQnJpc3RvbCwgQnJpc3RvbCwgVUsuJiN4RDtQ
cmltYXJ5IENhcmUgUmVzZWFyY2ggR3JvdXAsIFVuaXZlcnNpdHkgb2YgRXhldGVyIE1lZGljYWwg
U2Nob29sLCBFeGV0ZXIsIFVLLiYjeEQ7Q2VudHJlIGZvciBBY2FkZW1pYyBQcmltYXJ5IENhcmUs
IFVuaXZlcnNpdHkgb2YgQnJpc3RvbCwgQnJpc3RvbCwgVUsuJiN4RDtEZXBhcnRtZW50IG9mIFBz
eWNoaWF0cnksIFVuaXZlcnNpdHkgb2YgT3hmb3JkLCBPeGZvcmQsIFVLLiYjeEQ7RGl2aXNpb24g
b2YgUHN5Y2hpYXRyeSwgVW5pdmVyc2l0eSBDb2xsZWdlIExvbmRvbiwgTG9uZG9uLCBVSy4mI3hE
O0luc3RpdHV0ZSBvZiBIZWFsdGggYW5kIFdlbGxiZWluZywgR2VuZXJhbCBQcmFjdGljZSBhbmQg
UHJpbWFyeSBDYXJlIEdyb3VwLCBVbml2ZXJzaXR5IG9mIEdsYXNnb3csIEdsYXNnb3csIFNjb3Rs
YW5kLCBVSy4mI3hEO0luc3RpdHV0ZSBvZiBIZWFsdGggYW5kIFdlbGxiZWluZywgVW5pdmVyc2l0
eSBvZiBHbGFzZ293LCBHYXJ0bmF2ZWwgUm95YWwgSG9zcGl0YWwsIEdsYXNnb3csIFNjb3RsYW5k
LCBVSy4mI3hEO1NjaG9vbCBvZiBTb2NpYWwgYW5kIENvbW11bml0eSBNZWRpY2luZSBhbmQgU2No
b29sIG9mIENsaW5pY2FsIFNjaWVuY2VzLCBVbml2ZXJzaXR5IG9mIEJyaXN0b2wsIEJyaXN0b2ws
IFVLLjwvYXV0aC1hZGRyZXNzPjxyZW1vdGUtZGF0YWJhc2UtcHJvdmlkZXI+TkxNPC9yZW1vdGUt
ZGF0YWJhc2UtcHJvdmlkZXI+PHJlYy1udW1iZXI+Mjk8L3JlYy1udW1iZXI+PGxhc3QtdXBkYXRl
ZC1kYXRlIGZvcm1hdD0idXRjIj4xNTkwMjUxMjg2PC9sYXN0LXVwZGF0ZWQtZGF0ZT48YWNjZXNz
aW9uLW51bT4yNjc3Nzc3MzwvYWNjZXNzaW9uLW51bT48ZWxlY3Ryb25pYy1yZXNvdXJjZS1udW0+
MTAuMTAxNi9zMjIxNS0wMzY2KDE1KTAwNDk1LTI8L2VsZWN0cm9uaWMtcmVzb3VyY2UtbnVtPjx2
b2x1bWU+Mzwvdm9sdW1lPjwvcmVjb3JkPjwvQ2l0ZT48L0VuZE5vdGU+AG==
</w:fldData>
        </w:fldChar>
      </w:r>
      <w:r w:rsidR="00A97881">
        <w:rPr>
          <w:rFonts w:ascii="Times New Roman" w:hAnsi="Times New Roman" w:cs="Times New Roman"/>
        </w:rPr>
        <w:instrText xml:space="preserve"> ADDIN EN.CITE.DATA </w:instrText>
      </w:r>
      <w:r w:rsidR="00A97881">
        <w:rPr>
          <w:rFonts w:ascii="Times New Roman" w:hAnsi="Times New Roman" w:cs="Times New Roman"/>
        </w:rPr>
      </w:r>
      <w:r w:rsidR="00A97881">
        <w:rPr>
          <w:rFonts w:ascii="Times New Roman" w:hAnsi="Times New Roman" w:cs="Times New Roman"/>
        </w:rPr>
        <w:fldChar w:fldCharType="end"/>
      </w:r>
      <w:r w:rsidR="00A97881">
        <w:rPr>
          <w:rFonts w:ascii="Times New Roman" w:hAnsi="Times New Roman" w:cs="Times New Roman"/>
        </w:rPr>
      </w:r>
      <w:r w:rsidR="00A97881">
        <w:rPr>
          <w:rFonts w:ascii="Times New Roman" w:hAnsi="Times New Roman" w:cs="Times New Roman"/>
        </w:rPr>
        <w:fldChar w:fldCharType="separate"/>
      </w:r>
      <w:r w:rsidR="00A97881">
        <w:rPr>
          <w:rFonts w:ascii="Times New Roman" w:hAnsi="Times New Roman" w:cs="Times New Roman"/>
          <w:noProof/>
        </w:rPr>
        <w:t>(Wiles</w:t>
      </w:r>
      <w:r w:rsidR="00A97881" w:rsidRPr="008D18AA">
        <w:rPr>
          <w:rFonts w:ascii="Times New Roman" w:hAnsi="Times New Roman" w:cs="Times New Roman"/>
          <w:i/>
          <w:noProof/>
        </w:rPr>
        <w:t xml:space="preserve"> </w:t>
      </w:r>
      <w:r w:rsidR="00A97881">
        <w:rPr>
          <w:rFonts w:ascii="Times New Roman" w:hAnsi="Times New Roman" w:cs="Times New Roman"/>
          <w:noProof/>
        </w:rPr>
        <w:t>2016)</w:t>
      </w:r>
      <w:r w:rsidR="00A97881">
        <w:rPr>
          <w:rFonts w:ascii="Times New Roman" w:hAnsi="Times New Roman" w:cs="Times New Roman"/>
        </w:rPr>
        <w:fldChar w:fldCharType="end"/>
      </w:r>
      <w:r w:rsidR="00A97881">
        <w:rPr>
          <w:rFonts w:ascii="Times New Roman" w:hAnsi="Times New Roman" w:cs="Times New Roman"/>
        </w:rPr>
        <w:t xml:space="preserve"> </w:t>
      </w:r>
      <w:r w:rsidR="00E36C5C">
        <w:rPr>
          <w:rFonts w:ascii="Times New Roman" w:hAnsi="Times New Roman" w:cs="Times New Roman"/>
        </w:rPr>
        <w:t xml:space="preserve">where TAU was </w:t>
      </w:r>
      <w:bookmarkEnd w:id="2"/>
      <w:r w:rsidR="00DD1D79">
        <w:rPr>
          <w:rFonts w:ascii="Times New Roman" w:hAnsi="Times New Roman" w:cs="Times New Roman"/>
        </w:rPr>
        <w:t xml:space="preserve">overseen by the patients GP who could amend management including referral to secondary care in line with standard guidelines. </w:t>
      </w:r>
      <w:r w:rsidRPr="00501243">
        <w:rPr>
          <w:rFonts w:ascii="Times New Roman" w:hAnsi="Times New Roman" w:cs="Times New Roman"/>
        </w:rPr>
        <w:t xml:space="preserve">Secondary care settings and other countries (USA, Canada, Japan and Brazil) were represented in the other studies. </w:t>
      </w:r>
    </w:p>
    <w:p w14:paraId="0690BA04" w14:textId="6269932A" w:rsidR="00D66F6B" w:rsidRDefault="00902B4B" w:rsidP="00501243">
      <w:pPr>
        <w:spacing w:line="360" w:lineRule="auto"/>
        <w:jc w:val="both"/>
        <w:rPr>
          <w:rFonts w:ascii="Times New Roman" w:hAnsi="Times New Roman" w:cs="Times New Roman"/>
        </w:rPr>
      </w:pPr>
      <w:r>
        <w:rPr>
          <w:rFonts w:ascii="Times New Roman" w:hAnsi="Times New Roman" w:cs="Times New Roman"/>
        </w:rPr>
        <w:tab/>
      </w:r>
      <w:r w:rsidR="008D5783" w:rsidRPr="00501243">
        <w:rPr>
          <w:rFonts w:ascii="Times New Roman" w:hAnsi="Times New Roman" w:cs="Times New Roman"/>
        </w:rPr>
        <w:t xml:space="preserve">At the key </w:t>
      </w:r>
      <w:r w:rsidR="000C59B3">
        <w:rPr>
          <w:rFonts w:ascii="Times New Roman" w:hAnsi="Times New Roman" w:cs="Times New Roman"/>
        </w:rPr>
        <w:t>6</w:t>
      </w:r>
      <w:r w:rsidR="000C59B3" w:rsidRPr="00501243">
        <w:rPr>
          <w:rFonts w:ascii="Times New Roman" w:hAnsi="Times New Roman" w:cs="Times New Roman"/>
        </w:rPr>
        <w:t xml:space="preserve"> </w:t>
      </w:r>
      <w:r w:rsidR="008D5783" w:rsidRPr="00501243">
        <w:rPr>
          <w:rFonts w:ascii="Times New Roman" w:hAnsi="Times New Roman" w:cs="Times New Roman"/>
        </w:rPr>
        <w:t>month</w:t>
      </w:r>
      <w:r w:rsidR="00AD21EA">
        <w:rPr>
          <w:rFonts w:ascii="Times New Roman" w:hAnsi="Times New Roman" w:cs="Times New Roman"/>
        </w:rPr>
        <w:t>s</w:t>
      </w:r>
      <w:r w:rsidR="008D5783" w:rsidRPr="00501243">
        <w:rPr>
          <w:rFonts w:ascii="Times New Roman" w:hAnsi="Times New Roman" w:cs="Times New Roman"/>
        </w:rPr>
        <w:t xml:space="preserve"> follow-up timepoint where all studies collected self-reported depressive symptoms (either BDI or PHQ9, n=635), the pooled mean difference favoured the addition of psychotherapy to usual care when combining data from these scales (SMD ‐0.40, 95% CI ‐0.65 to ‐0.14,) and considering the</w:t>
      </w:r>
      <w:r w:rsidR="00C061D4" w:rsidRPr="00501243">
        <w:rPr>
          <w:rFonts w:ascii="Times New Roman" w:hAnsi="Times New Roman" w:cs="Times New Roman"/>
        </w:rPr>
        <w:t xml:space="preserve"> more</w:t>
      </w:r>
      <w:r w:rsidR="008D5783" w:rsidRPr="00501243">
        <w:rPr>
          <w:rFonts w:ascii="Times New Roman" w:hAnsi="Times New Roman" w:cs="Times New Roman"/>
        </w:rPr>
        <w:t xml:space="preserve"> commonly applied BDI alone (5 studies, MD ‐4.07, CI ‐7.01 to ‐1.07). These findings were moderate</w:t>
      </w:r>
      <w:r w:rsidR="00FF75A1">
        <w:rPr>
          <w:rFonts w:ascii="Times New Roman" w:hAnsi="Times New Roman" w:cs="Times New Roman"/>
        </w:rPr>
        <w:t>-</w:t>
      </w:r>
      <w:r w:rsidR="008D5783" w:rsidRPr="00501243">
        <w:rPr>
          <w:rFonts w:ascii="Times New Roman" w:hAnsi="Times New Roman" w:cs="Times New Roman"/>
        </w:rPr>
        <w:t>quality evidence with little heterogeneity</w:t>
      </w:r>
      <w:r w:rsidR="00C061D4" w:rsidRPr="00501243">
        <w:rPr>
          <w:rFonts w:ascii="Times New Roman" w:hAnsi="Times New Roman" w:cs="Times New Roman"/>
        </w:rPr>
        <w:t xml:space="preserve"> </w:t>
      </w:r>
      <w:r w:rsidR="00FF75A1">
        <w:rPr>
          <w:rFonts w:ascii="Times New Roman" w:hAnsi="Times New Roman" w:cs="Times New Roman"/>
        </w:rPr>
        <w:t>–</w:t>
      </w:r>
      <w:r w:rsidR="00C061D4" w:rsidRPr="00501243">
        <w:rPr>
          <w:rFonts w:ascii="Times New Roman" w:hAnsi="Times New Roman" w:cs="Times New Roman"/>
        </w:rPr>
        <w:t xml:space="preserve"> </w:t>
      </w:r>
      <w:r w:rsidR="00AF4FAF">
        <w:rPr>
          <w:rFonts w:ascii="Times New Roman" w:hAnsi="Times New Roman" w:cs="Times New Roman"/>
        </w:rPr>
        <w:t>I</w:t>
      </w:r>
      <w:r w:rsidR="00AF4FAF" w:rsidRPr="00281421">
        <w:rPr>
          <w:rFonts w:ascii="Times New Roman" w:hAnsi="Times New Roman" w:cs="Times New Roman"/>
          <w:vertAlign w:val="superscript"/>
        </w:rPr>
        <w:t>2</w:t>
      </w:r>
      <w:r w:rsidR="00281421">
        <w:rPr>
          <w:rFonts w:ascii="Times New Roman" w:hAnsi="Times New Roman" w:cs="Times New Roman"/>
        </w:rPr>
        <w:t xml:space="preserve"> of </w:t>
      </w:r>
      <w:r w:rsidR="008D5783" w:rsidRPr="00501243">
        <w:rPr>
          <w:rFonts w:ascii="Times New Roman" w:hAnsi="Times New Roman" w:cs="Times New Roman"/>
        </w:rPr>
        <w:t>37% and 27% respectively. A slightly lower</w:t>
      </w:r>
      <w:r w:rsidR="00C061D4" w:rsidRPr="00501243">
        <w:rPr>
          <w:rFonts w:ascii="Times New Roman" w:hAnsi="Times New Roman" w:cs="Times New Roman"/>
        </w:rPr>
        <w:t xml:space="preserve"> but still significant reduction </w:t>
      </w:r>
      <w:r w:rsidR="00281421">
        <w:rPr>
          <w:rFonts w:ascii="Times New Roman" w:hAnsi="Times New Roman" w:cs="Times New Roman"/>
        </w:rPr>
        <w:t>(</w:t>
      </w:r>
      <w:r w:rsidR="008D5783" w:rsidRPr="00501243">
        <w:rPr>
          <w:rFonts w:ascii="Times New Roman" w:hAnsi="Times New Roman" w:cs="Times New Roman"/>
        </w:rPr>
        <w:t>MD ‐3.28, 95% CI ‐5.71 to ‐0.85</w:t>
      </w:r>
      <w:r w:rsidR="00281421">
        <w:rPr>
          <w:rFonts w:ascii="Times New Roman" w:hAnsi="Times New Roman" w:cs="Times New Roman"/>
        </w:rPr>
        <w:t xml:space="preserve">, </w:t>
      </w:r>
      <w:r w:rsidR="00AF4FAF">
        <w:rPr>
          <w:rFonts w:ascii="Times New Roman" w:hAnsi="Times New Roman" w:cs="Times New Roman"/>
        </w:rPr>
        <w:t>I</w:t>
      </w:r>
      <w:r w:rsidR="00AF4FAF" w:rsidRPr="00281421">
        <w:rPr>
          <w:rFonts w:ascii="Times New Roman" w:hAnsi="Times New Roman" w:cs="Times New Roman"/>
          <w:vertAlign w:val="superscript"/>
        </w:rPr>
        <w:t>2</w:t>
      </w:r>
      <w:r w:rsidR="00AF4FAF">
        <w:rPr>
          <w:rFonts w:ascii="Times New Roman" w:hAnsi="Times New Roman" w:cs="Times New Roman"/>
        </w:rPr>
        <w:t xml:space="preserve"> </w:t>
      </w:r>
      <w:r w:rsidR="008D5783" w:rsidRPr="00501243">
        <w:rPr>
          <w:rFonts w:ascii="Times New Roman" w:hAnsi="Times New Roman" w:cs="Times New Roman"/>
        </w:rPr>
        <w:t xml:space="preserve"> 30%) was seen in the observer</w:t>
      </w:r>
      <w:r w:rsidR="00FF75A1">
        <w:rPr>
          <w:rFonts w:ascii="Times New Roman" w:hAnsi="Times New Roman" w:cs="Times New Roman"/>
        </w:rPr>
        <w:t>-</w:t>
      </w:r>
      <w:r w:rsidR="008D5783" w:rsidRPr="00501243">
        <w:rPr>
          <w:rFonts w:ascii="Times New Roman" w:hAnsi="Times New Roman" w:cs="Times New Roman"/>
        </w:rPr>
        <w:t>rated HAMD</w:t>
      </w:r>
      <w:r w:rsidR="00C144B7">
        <w:rPr>
          <w:rFonts w:ascii="Times New Roman" w:hAnsi="Times New Roman" w:cs="Times New Roman"/>
        </w:rPr>
        <w:t xml:space="preserve">, </w:t>
      </w:r>
      <w:r w:rsidR="00D66F6B">
        <w:rPr>
          <w:rFonts w:ascii="Times New Roman" w:hAnsi="Times New Roman" w:cs="Times New Roman"/>
        </w:rPr>
        <w:t>but this was deemed lower</w:t>
      </w:r>
      <w:r w:rsidR="00FF75A1">
        <w:rPr>
          <w:rFonts w:ascii="Times New Roman" w:hAnsi="Times New Roman" w:cs="Times New Roman"/>
        </w:rPr>
        <w:t>-</w:t>
      </w:r>
      <w:r w:rsidR="00D66F6B">
        <w:rPr>
          <w:rFonts w:ascii="Times New Roman" w:hAnsi="Times New Roman" w:cs="Times New Roman"/>
        </w:rPr>
        <w:t xml:space="preserve">quality evidence as this aggregated data from 4 of the smaller studies (and not the large CBT trial) and covered all three therapy subtypes. </w:t>
      </w:r>
    </w:p>
    <w:p w14:paraId="28574F3D" w14:textId="3BA61282" w:rsidR="001760B2" w:rsidRDefault="00902B4B" w:rsidP="00501243">
      <w:pPr>
        <w:spacing w:line="360" w:lineRule="auto"/>
        <w:jc w:val="both"/>
        <w:rPr>
          <w:rFonts w:ascii="Times New Roman" w:hAnsi="Times New Roman" w:cs="Times New Roman"/>
        </w:rPr>
      </w:pPr>
      <w:r>
        <w:rPr>
          <w:rFonts w:ascii="Times New Roman" w:hAnsi="Times New Roman" w:cs="Times New Roman"/>
        </w:rPr>
        <w:tab/>
      </w:r>
      <w:r w:rsidR="008D5783" w:rsidRPr="00501243">
        <w:rPr>
          <w:rFonts w:ascii="Times New Roman" w:hAnsi="Times New Roman" w:cs="Times New Roman"/>
        </w:rPr>
        <w:t xml:space="preserve">All </w:t>
      </w:r>
      <w:r w:rsidR="0008270D">
        <w:rPr>
          <w:rFonts w:ascii="Times New Roman" w:hAnsi="Times New Roman" w:cs="Times New Roman"/>
        </w:rPr>
        <w:t>six</w:t>
      </w:r>
      <w:r w:rsidR="00FF75A1" w:rsidRPr="00501243">
        <w:rPr>
          <w:rFonts w:ascii="Times New Roman" w:hAnsi="Times New Roman" w:cs="Times New Roman"/>
        </w:rPr>
        <w:t xml:space="preserve"> </w:t>
      </w:r>
      <w:r w:rsidR="008D5783" w:rsidRPr="00501243">
        <w:rPr>
          <w:rFonts w:ascii="Times New Roman" w:hAnsi="Times New Roman" w:cs="Times New Roman"/>
        </w:rPr>
        <w:t xml:space="preserve">studies reported on remission rates which showed </w:t>
      </w:r>
      <w:r w:rsidR="00700A67">
        <w:rPr>
          <w:rFonts w:ascii="Times New Roman" w:hAnsi="Times New Roman" w:cs="Times New Roman"/>
        </w:rPr>
        <w:t xml:space="preserve">an almost </w:t>
      </w:r>
      <w:r w:rsidR="008D5783" w:rsidRPr="00501243">
        <w:rPr>
          <w:rFonts w:ascii="Times New Roman" w:hAnsi="Times New Roman" w:cs="Times New Roman"/>
        </w:rPr>
        <w:t xml:space="preserve">two‐fold higher likelihood of remission (RR 1.92, 95% CI 1.46 to 2.52) </w:t>
      </w:r>
      <w:r w:rsidR="00281421">
        <w:rPr>
          <w:rFonts w:ascii="Times New Roman" w:hAnsi="Times New Roman" w:cs="Times New Roman"/>
        </w:rPr>
        <w:t xml:space="preserve">in the intervention arms </w:t>
      </w:r>
      <w:r w:rsidR="008D5783" w:rsidRPr="00501243">
        <w:rPr>
          <w:rFonts w:ascii="Times New Roman" w:hAnsi="Times New Roman" w:cs="Times New Roman"/>
        </w:rPr>
        <w:t xml:space="preserve">over the short term </w:t>
      </w:r>
      <w:r w:rsidR="00C061D4" w:rsidRPr="00501243">
        <w:rPr>
          <w:rFonts w:ascii="Times New Roman" w:hAnsi="Times New Roman" w:cs="Times New Roman"/>
        </w:rPr>
        <w:t>(</w:t>
      </w:r>
      <w:r w:rsidR="00FF75A1">
        <w:rPr>
          <w:rFonts w:ascii="Times New Roman" w:hAnsi="Times New Roman" w:cs="Times New Roman"/>
        </w:rPr>
        <w:t>6</w:t>
      </w:r>
      <w:r w:rsidR="00FF75A1" w:rsidRPr="00501243">
        <w:rPr>
          <w:rFonts w:ascii="Times New Roman" w:hAnsi="Times New Roman" w:cs="Times New Roman"/>
        </w:rPr>
        <w:t xml:space="preserve"> </w:t>
      </w:r>
      <w:r w:rsidR="00C061D4" w:rsidRPr="00501243">
        <w:rPr>
          <w:rFonts w:ascii="Times New Roman" w:hAnsi="Times New Roman" w:cs="Times New Roman"/>
        </w:rPr>
        <w:t>month</w:t>
      </w:r>
      <w:r w:rsidR="00AD21EA">
        <w:rPr>
          <w:rFonts w:ascii="Times New Roman" w:hAnsi="Times New Roman" w:cs="Times New Roman"/>
        </w:rPr>
        <w:t>s</w:t>
      </w:r>
      <w:r w:rsidR="00C061D4" w:rsidRPr="00501243">
        <w:rPr>
          <w:rFonts w:ascii="Times New Roman" w:hAnsi="Times New Roman" w:cs="Times New Roman"/>
        </w:rPr>
        <w:t xml:space="preserve">) </w:t>
      </w:r>
      <w:r w:rsidR="008D5783" w:rsidRPr="00501243">
        <w:rPr>
          <w:rFonts w:ascii="Times New Roman" w:hAnsi="Times New Roman" w:cs="Times New Roman"/>
        </w:rPr>
        <w:t xml:space="preserve">with a reported NNTB of 6.5. The response rate was similar but only collected in </w:t>
      </w:r>
      <w:r w:rsidR="0008270D">
        <w:rPr>
          <w:rFonts w:ascii="Times New Roman" w:hAnsi="Times New Roman" w:cs="Times New Roman"/>
        </w:rPr>
        <w:t>four</w:t>
      </w:r>
      <w:r w:rsidR="00FF75A1" w:rsidRPr="00501243">
        <w:rPr>
          <w:rFonts w:ascii="Times New Roman" w:hAnsi="Times New Roman" w:cs="Times New Roman"/>
        </w:rPr>
        <w:t xml:space="preserve"> </w:t>
      </w:r>
      <w:r w:rsidR="008D5783" w:rsidRPr="00501243">
        <w:rPr>
          <w:rFonts w:ascii="Times New Roman" w:hAnsi="Times New Roman" w:cs="Times New Roman"/>
        </w:rPr>
        <w:t>studies and therefore deemed a lower</w:t>
      </w:r>
      <w:r w:rsidR="00FF75A1">
        <w:rPr>
          <w:rFonts w:ascii="Times New Roman" w:hAnsi="Times New Roman" w:cs="Times New Roman"/>
        </w:rPr>
        <w:t>-</w:t>
      </w:r>
      <w:r w:rsidR="008D5783" w:rsidRPr="00501243">
        <w:rPr>
          <w:rFonts w:ascii="Times New Roman" w:hAnsi="Times New Roman" w:cs="Times New Roman"/>
        </w:rPr>
        <w:t>quality indication of favourable outcome with adjunctive psychotherapy</w:t>
      </w:r>
      <w:r w:rsidR="00281421">
        <w:rPr>
          <w:rFonts w:ascii="Times New Roman" w:hAnsi="Times New Roman" w:cs="Times New Roman"/>
        </w:rPr>
        <w:t xml:space="preserve">. </w:t>
      </w:r>
      <w:r w:rsidR="005C352F" w:rsidRPr="005C352F">
        <w:rPr>
          <w:rFonts w:ascii="Times New Roman" w:hAnsi="Times New Roman" w:cs="Times New Roman"/>
        </w:rPr>
        <w:t xml:space="preserve">One study reported </w:t>
      </w:r>
      <w:r w:rsidR="00872C7E">
        <w:rPr>
          <w:rFonts w:ascii="Times New Roman" w:hAnsi="Times New Roman" w:cs="Times New Roman"/>
        </w:rPr>
        <w:t xml:space="preserve">response and remission rates </w:t>
      </w:r>
      <w:r w:rsidR="005C352F">
        <w:rPr>
          <w:rFonts w:ascii="Times New Roman" w:hAnsi="Times New Roman" w:cs="Times New Roman"/>
        </w:rPr>
        <w:t>without</w:t>
      </w:r>
      <w:r w:rsidR="005C352F" w:rsidRPr="005C352F">
        <w:rPr>
          <w:rFonts w:ascii="Times New Roman" w:hAnsi="Times New Roman" w:cs="Times New Roman"/>
        </w:rPr>
        <w:t xml:space="preserve"> declar</w:t>
      </w:r>
      <w:r w:rsidR="005C352F">
        <w:rPr>
          <w:rFonts w:ascii="Times New Roman" w:hAnsi="Times New Roman" w:cs="Times New Roman"/>
        </w:rPr>
        <w:t>ing such</w:t>
      </w:r>
      <w:r w:rsidR="005C352F" w:rsidRPr="005C352F">
        <w:rPr>
          <w:rFonts w:ascii="Times New Roman" w:hAnsi="Times New Roman" w:cs="Times New Roman"/>
        </w:rPr>
        <w:t xml:space="preserve"> </w:t>
      </w:r>
      <w:r w:rsidR="005C352F" w:rsidRPr="00C37DBE">
        <w:rPr>
          <w:rFonts w:ascii="Times New Roman" w:hAnsi="Times New Roman" w:cs="Times New Roman"/>
          <w:i/>
          <w:iCs/>
        </w:rPr>
        <w:t>a priori</w:t>
      </w:r>
      <w:r w:rsidR="00FF75A1" w:rsidRPr="00C37DBE">
        <w:rPr>
          <w:rFonts w:ascii="Times New Roman" w:hAnsi="Times New Roman" w:cs="Times New Roman"/>
        </w:rPr>
        <w:t>,</w:t>
      </w:r>
      <w:r w:rsidR="005C352F" w:rsidRPr="005C352F">
        <w:rPr>
          <w:rFonts w:ascii="Times New Roman" w:hAnsi="Times New Roman" w:cs="Times New Roman"/>
        </w:rPr>
        <w:t xml:space="preserve"> which in individual trials may raise suspicion of selective reporting.</w:t>
      </w:r>
    </w:p>
    <w:p w14:paraId="42D51B66" w14:textId="5827B25E" w:rsidR="008D5783" w:rsidRPr="00281421" w:rsidRDefault="008D5783" w:rsidP="00C37DBE">
      <w:pPr>
        <w:spacing w:line="360" w:lineRule="auto"/>
        <w:ind w:firstLine="720"/>
        <w:jc w:val="both"/>
        <w:rPr>
          <w:rFonts w:ascii="Times New Roman" w:hAnsi="Times New Roman" w:cs="Times New Roman"/>
          <w:highlight w:val="yellow"/>
        </w:rPr>
      </w:pPr>
      <w:r w:rsidRPr="00501243">
        <w:rPr>
          <w:rFonts w:ascii="Times New Roman" w:hAnsi="Times New Roman" w:cs="Times New Roman"/>
        </w:rPr>
        <w:t xml:space="preserve">With only two studies collecting data at later timepoints, evidence for treatment effect here was generally </w:t>
      </w:r>
      <w:r w:rsidR="0096397A">
        <w:rPr>
          <w:rFonts w:ascii="Times New Roman" w:hAnsi="Times New Roman" w:cs="Times New Roman"/>
        </w:rPr>
        <w:t>considered</w:t>
      </w:r>
      <w:r w:rsidRPr="00501243">
        <w:rPr>
          <w:rFonts w:ascii="Times New Roman" w:hAnsi="Times New Roman" w:cs="Times New Roman"/>
        </w:rPr>
        <w:t xml:space="preserve"> of low quality, with mean difference of score reductions not consistently sparing the null value. RR of remission appeared preserved at 12 months (RR 1.97, 95% CI 1.51 to 2.56) and this was moderate</w:t>
      </w:r>
      <w:r w:rsidR="00FF75A1">
        <w:rPr>
          <w:rFonts w:ascii="Times New Roman" w:hAnsi="Times New Roman" w:cs="Times New Roman"/>
        </w:rPr>
        <w:t>-</w:t>
      </w:r>
      <w:r w:rsidRPr="00501243">
        <w:rPr>
          <w:rFonts w:ascii="Times New Roman" w:hAnsi="Times New Roman" w:cs="Times New Roman"/>
        </w:rPr>
        <w:t>quality evidence</w:t>
      </w:r>
      <w:r w:rsidR="00281421">
        <w:rPr>
          <w:rFonts w:ascii="Times New Roman" w:hAnsi="Times New Roman" w:cs="Times New Roman"/>
        </w:rPr>
        <w:t>.</w:t>
      </w:r>
      <w:r w:rsidRPr="00501243">
        <w:rPr>
          <w:rFonts w:ascii="Times New Roman" w:hAnsi="Times New Roman" w:cs="Times New Roman"/>
        </w:rPr>
        <w:t xml:space="preserve"> </w:t>
      </w:r>
    </w:p>
    <w:p w14:paraId="1316C27D" w14:textId="5E664839" w:rsidR="008D5783" w:rsidRPr="00501243" w:rsidRDefault="00902B4B" w:rsidP="00501243">
      <w:pPr>
        <w:spacing w:line="360" w:lineRule="auto"/>
        <w:jc w:val="both"/>
        <w:rPr>
          <w:rFonts w:ascii="Times New Roman" w:hAnsi="Times New Roman" w:cs="Times New Roman"/>
        </w:rPr>
      </w:pPr>
      <w:r>
        <w:rPr>
          <w:rFonts w:ascii="Times New Roman" w:hAnsi="Times New Roman" w:cs="Times New Roman"/>
        </w:rPr>
        <w:tab/>
      </w:r>
      <w:r w:rsidR="008D5783" w:rsidRPr="00501243">
        <w:rPr>
          <w:rFonts w:ascii="Times New Roman" w:hAnsi="Times New Roman" w:cs="Times New Roman"/>
        </w:rPr>
        <w:t xml:space="preserve">Stratifying the analysis by therapy type highlighted the relative dominance of the </w:t>
      </w:r>
      <w:r w:rsidR="008271FD">
        <w:rPr>
          <w:rFonts w:ascii="Times New Roman" w:hAnsi="Times New Roman" w:cs="Times New Roman"/>
        </w:rPr>
        <w:t>CoBalT</w:t>
      </w:r>
      <w:r w:rsidR="008D5783" w:rsidRPr="00501243">
        <w:rPr>
          <w:rFonts w:ascii="Times New Roman" w:hAnsi="Times New Roman" w:cs="Times New Roman"/>
        </w:rPr>
        <w:t xml:space="preserve"> study in the pooled result with </w:t>
      </w:r>
      <w:r w:rsidR="00FF75A1">
        <w:rPr>
          <w:rFonts w:ascii="Times New Roman" w:hAnsi="Times New Roman" w:cs="Times New Roman"/>
        </w:rPr>
        <w:t xml:space="preserve">the </w:t>
      </w:r>
      <w:r w:rsidR="008D5783" w:rsidRPr="00501243">
        <w:rPr>
          <w:rFonts w:ascii="Times New Roman" w:hAnsi="Times New Roman" w:cs="Times New Roman"/>
        </w:rPr>
        <w:t xml:space="preserve">MD in BDI scores for adjunctive CBT closely reflecting the overall result (MD ‐4.56, 95% CI ‐7.49 to ‐1.63). </w:t>
      </w:r>
      <w:r w:rsidR="00281421">
        <w:rPr>
          <w:rFonts w:ascii="Times New Roman" w:hAnsi="Times New Roman" w:cs="Times New Roman"/>
        </w:rPr>
        <w:t xml:space="preserve">The findings for the other modalities based on single small studies </w:t>
      </w:r>
      <w:r w:rsidR="007910E5">
        <w:rPr>
          <w:rFonts w:ascii="Times New Roman" w:hAnsi="Times New Roman" w:cs="Times New Roman"/>
        </w:rPr>
        <w:t>seemed imprecise</w:t>
      </w:r>
      <w:r w:rsidR="000F08D1">
        <w:rPr>
          <w:rFonts w:ascii="Times New Roman" w:hAnsi="Times New Roman" w:cs="Times New Roman"/>
        </w:rPr>
        <w:t xml:space="preserve"> and</w:t>
      </w:r>
      <w:r w:rsidR="007910E5">
        <w:rPr>
          <w:rFonts w:ascii="Times New Roman" w:hAnsi="Times New Roman" w:cs="Times New Roman"/>
        </w:rPr>
        <w:t xml:space="preserve"> benefits found were</w:t>
      </w:r>
      <w:r w:rsidR="000F08D1">
        <w:rPr>
          <w:rFonts w:ascii="Times New Roman" w:hAnsi="Times New Roman" w:cs="Times New Roman"/>
        </w:rPr>
        <w:t xml:space="preserve"> inconsistent: </w:t>
      </w:r>
      <w:r w:rsidR="007910E5" w:rsidRPr="007910E5">
        <w:rPr>
          <w:rFonts w:ascii="Times New Roman" w:hAnsi="Times New Roman" w:cs="Times New Roman"/>
        </w:rPr>
        <w:t>ISTDP reporting only with observer</w:t>
      </w:r>
      <w:r w:rsidR="00FF75A1">
        <w:rPr>
          <w:rFonts w:ascii="Times New Roman" w:hAnsi="Times New Roman" w:cs="Times New Roman"/>
        </w:rPr>
        <w:t>-</w:t>
      </w:r>
      <w:r w:rsidR="007910E5" w:rsidRPr="007910E5">
        <w:rPr>
          <w:rFonts w:ascii="Times New Roman" w:hAnsi="Times New Roman" w:cs="Times New Roman"/>
        </w:rPr>
        <w:t>rated HAMD indicated favour towards the intervention (MD ‐5.84, 95% CI ‐11.22 to ‐0.46)</w:t>
      </w:r>
      <w:r>
        <w:rPr>
          <w:rFonts w:ascii="Times New Roman" w:hAnsi="Times New Roman" w:cs="Times New Roman"/>
        </w:rPr>
        <w:t>;</w:t>
      </w:r>
      <w:r w:rsidR="007910E5" w:rsidRPr="007910E5">
        <w:rPr>
          <w:rFonts w:ascii="Times New Roman" w:hAnsi="Times New Roman" w:cs="Times New Roman"/>
        </w:rPr>
        <w:t xml:space="preserve"> </w:t>
      </w:r>
      <w:r w:rsidR="00984877">
        <w:rPr>
          <w:rFonts w:ascii="Times New Roman" w:hAnsi="Times New Roman" w:cs="Times New Roman"/>
        </w:rPr>
        <w:t>g</w:t>
      </w:r>
      <w:r w:rsidR="008D5783" w:rsidRPr="00501243">
        <w:rPr>
          <w:rFonts w:ascii="Times New Roman" w:hAnsi="Times New Roman" w:cs="Times New Roman"/>
        </w:rPr>
        <w:t xml:space="preserve">roup DBT showed a large reduction in mean BDI score but with </w:t>
      </w:r>
      <w:r w:rsidR="007910E5">
        <w:rPr>
          <w:rFonts w:ascii="Times New Roman" w:hAnsi="Times New Roman" w:cs="Times New Roman"/>
        </w:rPr>
        <w:t xml:space="preserve">even </w:t>
      </w:r>
      <w:r w:rsidR="008D5783" w:rsidRPr="00501243">
        <w:rPr>
          <w:rFonts w:ascii="Times New Roman" w:hAnsi="Times New Roman" w:cs="Times New Roman"/>
        </w:rPr>
        <w:t>wide</w:t>
      </w:r>
      <w:r w:rsidR="007910E5">
        <w:rPr>
          <w:rFonts w:ascii="Times New Roman" w:hAnsi="Times New Roman" w:cs="Times New Roman"/>
        </w:rPr>
        <w:t>r</w:t>
      </w:r>
      <w:r w:rsidR="008D5783" w:rsidRPr="00501243">
        <w:rPr>
          <w:rFonts w:ascii="Times New Roman" w:hAnsi="Times New Roman" w:cs="Times New Roman"/>
        </w:rPr>
        <w:t xml:space="preserve"> CI crossing the null value (MD ‐10.79, 95% CI ‐23.83 to 2.25)</w:t>
      </w:r>
      <w:r>
        <w:rPr>
          <w:rFonts w:ascii="Times New Roman" w:hAnsi="Times New Roman" w:cs="Times New Roman"/>
        </w:rPr>
        <w:t>;</w:t>
      </w:r>
      <w:r w:rsidR="000F08D1">
        <w:rPr>
          <w:rFonts w:ascii="Times New Roman" w:hAnsi="Times New Roman" w:cs="Times New Roman"/>
        </w:rPr>
        <w:t xml:space="preserve"> and </w:t>
      </w:r>
      <w:r w:rsidR="008D5783" w:rsidRPr="00501243">
        <w:rPr>
          <w:rFonts w:ascii="Times New Roman" w:hAnsi="Times New Roman" w:cs="Times New Roman"/>
        </w:rPr>
        <w:t xml:space="preserve">IPT showed no difference to </w:t>
      </w:r>
      <w:r w:rsidR="008271FD">
        <w:rPr>
          <w:rFonts w:ascii="Times New Roman" w:hAnsi="Times New Roman" w:cs="Times New Roman"/>
        </w:rPr>
        <w:t>TAU</w:t>
      </w:r>
      <w:r w:rsidR="008D5783" w:rsidRPr="00501243">
        <w:rPr>
          <w:rFonts w:ascii="Times New Roman" w:hAnsi="Times New Roman" w:cs="Times New Roman"/>
        </w:rPr>
        <w:t xml:space="preserve"> </w:t>
      </w:r>
      <w:r w:rsidR="00281421">
        <w:rPr>
          <w:rFonts w:ascii="Times New Roman" w:hAnsi="Times New Roman" w:cs="Times New Roman"/>
        </w:rPr>
        <w:t>(</w:t>
      </w:r>
      <w:r w:rsidR="008D5783" w:rsidRPr="00501243">
        <w:rPr>
          <w:rFonts w:ascii="Times New Roman" w:hAnsi="Times New Roman" w:cs="Times New Roman"/>
        </w:rPr>
        <w:t>MD 0.80, 95% CI ‐6.70 to 8.30</w:t>
      </w:r>
      <w:r w:rsidR="00281421">
        <w:rPr>
          <w:rFonts w:ascii="Times New Roman" w:hAnsi="Times New Roman" w:cs="Times New Roman"/>
        </w:rPr>
        <w:t>)</w:t>
      </w:r>
      <w:r w:rsidR="008D5783" w:rsidRPr="00501243">
        <w:rPr>
          <w:rFonts w:ascii="Times New Roman" w:hAnsi="Times New Roman" w:cs="Times New Roman"/>
        </w:rPr>
        <w:t xml:space="preserve">. </w:t>
      </w:r>
      <w:r w:rsidR="001760B2">
        <w:rPr>
          <w:rFonts w:ascii="Times New Roman" w:hAnsi="Times New Roman" w:cs="Times New Roman"/>
        </w:rPr>
        <w:t xml:space="preserve">Ideally, </w:t>
      </w:r>
      <w:r w:rsidR="008A07F4">
        <w:rPr>
          <w:rFonts w:ascii="Times New Roman" w:hAnsi="Times New Roman" w:cs="Times New Roman"/>
        </w:rPr>
        <w:t xml:space="preserve">a network meta-analysis would have provided a more enriched comparison of the therapy </w:t>
      </w:r>
      <w:r w:rsidR="00031B84">
        <w:rPr>
          <w:rFonts w:ascii="Times New Roman" w:hAnsi="Times New Roman" w:cs="Times New Roman"/>
        </w:rPr>
        <w:t>subtypes,</w:t>
      </w:r>
      <w:r w:rsidR="008A07F4">
        <w:rPr>
          <w:rFonts w:ascii="Times New Roman" w:hAnsi="Times New Roman" w:cs="Times New Roman"/>
        </w:rPr>
        <w:t xml:space="preserve"> but this requires a lot more trials than have thus far been identified.</w:t>
      </w:r>
    </w:p>
    <w:p w14:paraId="5A1BC885" w14:textId="10ED957B" w:rsidR="008D5783" w:rsidRPr="00501243" w:rsidRDefault="00902B4B" w:rsidP="00501243">
      <w:pPr>
        <w:spacing w:line="360" w:lineRule="auto"/>
        <w:jc w:val="both"/>
        <w:rPr>
          <w:rFonts w:ascii="Times New Roman" w:hAnsi="Times New Roman" w:cs="Times New Roman"/>
        </w:rPr>
      </w:pPr>
      <w:r>
        <w:rPr>
          <w:rFonts w:ascii="Times New Roman" w:hAnsi="Times New Roman" w:cs="Times New Roman"/>
        </w:rPr>
        <w:tab/>
      </w:r>
      <w:r w:rsidR="00F63B6F">
        <w:rPr>
          <w:rFonts w:ascii="Times New Roman" w:hAnsi="Times New Roman" w:cs="Times New Roman"/>
        </w:rPr>
        <w:t xml:space="preserve">The </w:t>
      </w:r>
      <w:r w:rsidR="00ED6CE1">
        <w:rPr>
          <w:rFonts w:ascii="Times New Roman" w:hAnsi="Times New Roman" w:cs="Times New Roman"/>
        </w:rPr>
        <w:t xml:space="preserve">all-cause </w:t>
      </w:r>
      <w:r w:rsidR="00F63B6F">
        <w:rPr>
          <w:rFonts w:ascii="Times New Roman" w:hAnsi="Times New Roman" w:cs="Times New Roman"/>
        </w:rPr>
        <w:t>d</w:t>
      </w:r>
      <w:r w:rsidR="00F63B6F" w:rsidRPr="00501243">
        <w:rPr>
          <w:rFonts w:ascii="Times New Roman" w:hAnsi="Times New Roman" w:cs="Times New Roman"/>
        </w:rPr>
        <w:t xml:space="preserve">ropout </w:t>
      </w:r>
      <w:r w:rsidR="008D5783" w:rsidRPr="00501243">
        <w:rPr>
          <w:rFonts w:ascii="Times New Roman" w:hAnsi="Times New Roman" w:cs="Times New Roman"/>
        </w:rPr>
        <w:t>from treatment</w:t>
      </w:r>
      <w:r w:rsidR="00F63B6F">
        <w:rPr>
          <w:rFonts w:ascii="Times New Roman" w:hAnsi="Times New Roman" w:cs="Times New Roman"/>
        </w:rPr>
        <w:t>s</w:t>
      </w:r>
      <w:r w:rsidR="008D5783" w:rsidRPr="00501243">
        <w:rPr>
          <w:rFonts w:ascii="Times New Roman" w:hAnsi="Times New Roman" w:cs="Times New Roman"/>
        </w:rPr>
        <w:t xml:space="preserve"> showed no significant differences between intervention arms and </w:t>
      </w:r>
      <w:r w:rsidR="008271FD">
        <w:rPr>
          <w:rFonts w:ascii="Times New Roman" w:hAnsi="Times New Roman" w:cs="Times New Roman"/>
        </w:rPr>
        <w:t>TAU</w:t>
      </w:r>
      <w:r w:rsidR="008D5783" w:rsidRPr="00501243">
        <w:rPr>
          <w:rFonts w:ascii="Times New Roman" w:hAnsi="Times New Roman" w:cs="Times New Roman"/>
        </w:rPr>
        <w:t xml:space="preserve"> with zero heterogeneity</w:t>
      </w:r>
      <w:r w:rsidR="000F08D1">
        <w:rPr>
          <w:rFonts w:ascii="Times New Roman" w:hAnsi="Times New Roman" w:cs="Times New Roman"/>
        </w:rPr>
        <w:t>,</w:t>
      </w:r>
      <w:r w:rsidR="008D5783" w:rsidRPr="00501243">
        <w:rPr>
          <w:rFonts w:ascii="Times New Roman" w:hAnsi="Times New Roman" w:cs="Times New Roman"/>
        </w:rPr>
        <w:t xml:space="preserve"> which was therefore considered high</w:t>
      </w:r>
      <w:r w:rsidR="00FF75A1">
        <w:rPr>
          <w:rFonts w:ascii="Times New Roman" w:hAnsi="Times New Roman" w:cs="Times New Roman"/>
        </w:rPr>
        <w:t>-</w:t>
      </w:r>
      <w:r w:rsidR="008D5783" w:rsidRPr="00501243">
        <w:rPr>
          <w:rFonts w:ascii="Times New Roman" w:hAnsi="Times New Roman" w:cs="Times New Roman"/>
        </w:rPr>
        <w:t>quality evidence</w:t>
      </w:r>
      <w:r w:rsidR="00501243">
        <w:rPr>
          <w:rFonts w:ascii="Times New Roman" w:hAnsi="Times New Roman" w:cs="Times New Roman"/>
        </w:rPr>
        <w:t xml:space="preserve"> of good acceptability</w:t>
      </w:r>
      <w:r w:rsidR="008D5783" w:rsidRPr="00501243">
        <w:rPr>
          <w:rFonts w:ascii="Times New Roman" w:hAnsi="Times New Roman" w:cs="Times New Roman"/>
        </w:rPr>
        <w:t>.</w:t>
      </w:r>
      <w:r w:rsidR="007910E5" w:rsidRPr="007910E5">
        <w:t xml:space="preserve"> </w:t>
      </w:r>
      <w:r w:rsidR="007910E5" w:rsidRPr="007910E5">
        <w:rPr>
          <w:rFonts w:ascii="Times New Roman" w:hAnsi="Times New Roman" w:cs="Times New Roman"/>
        </w:rPr>
        <w:t>Unfortunately, without data on reasons for study withdrawal, in particular those due to adverse events, assessment of tolerability was not possible from this review.</w:t>
      </w:r>
      <w:r w:rsidR="008D5783" w:rsidRPr="00501243">
        <w:rPr>
          <w:rFonts w:ascii="Times New Roman" w:hAnsi="Times New Roman" w:cs="Times New Roman"/>
        </w:rPr>
        <w:t xml:space="preserve"> </w:t>
      </w:r>
      <w:r w:rsidR="007910E5" w:rsidRPr="007910E5">
        <w:rPr>
          <w:rFonts w:ascii="Times New Roman" w:hAnsi="Times New Roman" w:cs="Times New Roman"/>
        </w:rPr>
        <w:t xml:space="preserve">Two studies did record </w:t>
      </w:r>
      <w:r w:rsidR="008D5783" w:rsidRPr="00501243">
        <w:rPr>
          <w:rFonts w:ascii="Times New Roman" w:hAnsi="Times New Roman" w:cs="Times New Roman"/>
        </w:rPr>
        <w:t xml:space="preserve">serious adverse events </w:t>
      </w:r>
      <w:r w:rsidR="000F08D1">
        <w:rPr>
          <w:rFonts w:ascii="Times New Roman" w:hAnsi="Times New Roman" w:cs="Times New Roman"/>
        </w:rPr>
        <w:t>(</w:t>
      </w:r>
      <w:r w:rsidR="008D5783" w:rsidRPr="00501243">
        <w:rPr>
          <w:rFonts w:ascii="Times New Roman" w:hAnsi="Times New Roman" w:cs="Times New Roman"/>
        </w:rPr>
        <w:t>SAEs</w:t>
      </w:r>
      <w:r w:rsidR="000F08D1">
        <w:rPr>
          <w:rFonts w:ascii="Times New Roman" w:hAnsi="Times New Roman" w:cs="Times New Roman"/>
        </w:rPr>
        <w:t>)</w:t>
      </w:r>
      <w:r w:rsidR="008D5783" w:rsidRPr="00501243">
        <w:rPr>
          <w:rFonts w:ascii="Times New Roman" w:hAnsi="Times New Roman" w:cs="Times New Roman"/>
        </w:rPr>
        <w:t xml:space="preserve"> </w:t>
      </w:r>
      <w:r w:rsidR="007910E5">
        <w:rPr>
          <w:rFonts w:ascii="Times New Roman" w:hAnsi="Times New Roman" w:cs="Times New Roman"/>
        </w:rPr>
        <w:t xml:space="preserve">and these were </w:t>
      </w:r>
      <w:r w:rsidR="008D5783" w:rsidRPr="00501243">
        <w:rPr>
          <w:rFonts w:ascii="Times New Roman" w:hAnsi="Times New Roman" w:cs="Times New Roman"/>
        </w:rPr>
        <w:t>only observed in the control arm</w:t>
      </w:r>
      <w:r w:rsidR="007910E5">
        <w:rPr>
          <w:rFonts w:ascii="Times New Roman" w:hAnsi="Times New Roman" w:cs="Times New Roman"/>
        </w:rPr>
        <w:t>.</w:t>
      </w:r>
      <w:r w:rsidR="008D5783" w:rsidRPr="00501243">
        <w:rPr>
          <w:rFonts w:ascii="Times New Roman" w:hAnsi="Times New Roman" w:cs="Times New Roman"/>
        </w:rPr>
        <w:t xml:space="preserve"> </w:t>
      </w:r>
    </w:p>
    <w:p w14:paraId="4E09A15E" w14:textId="3273A219" w:rsidR="008D5783" w:rsidRPr="00501243" w:rsidRDefault="00902B4B" w:rsidP="00501243">
      <w:pPr>
        <w:spacing w:line="360" w:lineRule="auto"/>
        <w:jc w:val="both"/>
        <w:rPr>
          <w:rFonts w:ascii="Times New Roman" w:hAnsi="Times New Roman" w:cs="Times New Roman"/>
        </w:rPr>
      </w:pPr>
      <w:r>
        <w:rPr>
          <w:rFonts w:ascii="Times New Roman" w:hAnsi="Times New Roman" w:cs="Times New Roman"/>
        </w:rPr>
        <w:tab/>
      </w:r>
      <w:bookmarkStart w:id="3" w:name="_Hlk39569654"/>
      <w:r w:rsidR="008D5783" w:rsidRPr="00501243">
        <w:rPr>
          <w:rFonts w:ascii="Times New Roman" w:hAnsi="Times New Roman" w:cs="Times New Roman"/>
        </w:rPr>
        <w:t>Of the other secondary outcomes, Q</w:t>
      </w:r>
      <w:r w:rsidR="00FF75A1">
        <w:rPr>
          <w:rFonts w:ascii="Times New Roman" w:hAnsi="Times New Roman" w:cs="Times New Roman"/>
        </w:rPr>
        <w:t>o</w:t>
      </w:r>
      <w:r w:rsidR="008D5783" w:rsidRPr="00501243">
        <w:rPr>
          <w:rFonts w:ascii="Times New Roman" w:hAnsi="Times New Roman" w:cs="Times New Roman"/>
        </w:rPr>
        <w:t>L data was the most widely collected (5 studies) though all used different scales. No significant differences were found between treatment groups in any study</w:t>
      </w:r>
      <w:r w:rsidR="00C061D4" w:rsidRPr="00501243">
        <w:rPr>
          <w:rFonts w:ascii="Times New Roman" w:hAnsi="Times New Roman" w:cs="Times New Roman"/>
        </w:rPr>
        <w:t>,</w:t>
      </w:r>
      <w:r w:rsidR="008D5783" w:rsidRPr="00501243">
        <w:rPr>
          <w:rFonts w:ascii="Times New Roman" w:hAnsi="Times New Roman" w:cs="Times New Roman"/>
        </w:rPr>
        <w:t xml:space="preserve"> bar </w:t>
      </w:r>
      <w:r w:rsidR="00C061D4" w:rsidRPr="00501243">
        <w:rPr>
          <w:rFonts w:ascii="Times New Roman" w:hAnsi="Times New Roman" w:cs="Times New Roman"/>
        </w:rPr>
        <w:t xml:space="preserve">an improvement on </w:t>
      </w:r>
      <w:r w:rsidR="008D5783" w:rsidRPr="00501243">
        <w:rPr>
          <w:rFonts w:ascii="Times New Roman" w:hAnsi="Times New Roman" w:cs="Times New Roman"/>
        </w:rPr>
        <w:t xml:space="preserve">the mental subscale of </w:t>
      </w:r>
      <w:r w:rsidR="007910E5">
        <w:rPr>
          <w:rFonts w:ascii="Times New Roman" w:hAnsi="Times New Roman" w:cs="Times New Roman"/>
        </w:rPr>
        <w:t xml:space="preserve">Short Form </w:t>
      </w:r>
      <w:r w:rsidR="007910E5" w:rsidRPr="00501243">
        <w:rPr>
          <w:rFonts w:ascii="Times New Roman" w:hAnsi="Times New Roman" w:cs="Times New Roman"/>
        </w:rPr>
        <w:t xml:space="preserve">12 </w:t>
      </w:r>
      <w:r w:rsidR="008D5783" w:rsidRPr="00501243">
        <w:rPr>
          <w:rFonts w:ascii="Times New Roman" w:hAnsi="Times New Roman" w:cs="Times New Roman"/>
        </w:rPr>
        <w:t>in one study</w:t>
      </w:r>
      <w:r w:rsidR="00C061D4" w:rsidRPr="00501243">
        <w:rPr>
          <w:rFonts w:ascii="Times New Roman" w:hAnsi="Times New Roman" w:cs="Times New Roman"/>
        </w:rPr>
        <w:t xml:space="preserve"> treatment arm</w:t>
      </w:r>
      <w:r w:rsidR="008D5783" w:rsidRPr="00501243">
        <w:rPr>
          <w:rFonts w:ascii="Times New Roman" w:hAnsi="Times New Roman" w:cs="Times New Roman"/>
        </w:rPr>
        <w:t>. A marginal improvement in social functioning was seen in certain domains</w:t>
      </w:r>
      <w:r w:rsidR="00C061D4" w:rsidRPr="00501243">
        <w:rPr>
          <w:rFonts w:ascii="Times New Roman" w:hAnsi="Times New Roman" w:cs="Times New Roman"/>
        </w:rPr>
        <w:t xml:space="preserve"> in</w:t>
      </w:r>
      <w:r w:rsidR="008D5783" w:rsidRPr="00501243">
        <w:rPr>
          <w:rFonts w:ascii="Times New Roman" w:hAnsi="Times New Roman" w:cs="Times New Roman"/>
        </w:rPr>
        <w:t xml:space="preserve"> the one study collecting this data but this was not consistent across observer‐rated and self‐rated scales. </w:t>
      </w:r>
    </w:p>
    <w:bookmarkEnd w:id="3"/>
    <w:p w14:paraId="62806B56" w14:textId="7340ADCE" w:rsidR="008D5783" w:rsidRPr="00501243" w:rsidRDefault="007910E5" w:rsidP="00C37DBE">
      <w:pPr>
        <w:spacing w:line="360" w:lineRule="auto"/>
        <w:ind w:firstLine="720"/>
        <w:jc w:val="both"/>
        <w:rPr>
          <w:rFonts w:ascii="Times New Roman" w:hAnsi="Times New Roman" w:cs="Times New Roman"/>
        </w:rPr>
      </w:pPr>
      <w:r>
        <w:rPr>
          <w:rFonts w:ascii="Times New Roman" w:hAnsi="Times New Roman" w:cs="Times New Roman"/>
        </w:rPr>
        <w:t>Interestingly,</w:t>
      </w:r>
      <w:r w:rsidRPr="00501243" w:rsidDel="007910E5">
        <w:rPr>
          <w:rFonts w:ascii="Times New Roman" w:hAnsi="Times New Roman" w:cs="Times New Roman"/>
        </w:rPr>
        <w:t xml:space="preserve"> </w:t>
      </w:r>
      <w:r w:rsidR="00902B4B" w:rsidRPr="00501243">
        <w:rPr>
          <w:rFonts w:ascii="Times New Roman" w:hAnsi="Times New Roman" w:cs="Times New Roman"/>
        </w:rPr>
        <w:t xml:space="preserve">the </w:t>
      </w:r>
      <w:r w:rsidR="00572D2C" w:rsidRPr="00572D2C">
        <w:rPr>
          <w:rFonts w:ascii="Times New Roman" w:hAnsi="Times New Roman" w:cs="Times New Roman"/>
        </w:rPr>
        <w:t>CoBalT</w:t>
      </w:r>
      <w:r w:rsidR="00572D2C">
        <w:rPr>
          <w:rFonts w:ascii="Times New Roman" w:hAnsi="Times New Roman" w:cs="Times New Roman"/>
        </w:rPr>
        <w:t xml:space="preserve"> study </w:t>
      </w:r>
      <w:r w:rsidR="00572D2C">
        <w:rPr>
          <w:rFonts w:ascii="Times New Roman" w:hAnsi="Times New Roman" w:cs="Times New Roman"/>
        </w:rPr>
        <w:fldChar w:fldCharType="begin">
          <w:fldData xml:space="preserve">PEVuZE5vdGU+PENpdGU+PEF1dGhvcj5XaWxlczwvQXV0aG9yPjxZZWFyPjIwMTY8L1llYXI+PElE
VGV4dD5Mb25nLXRlcm0gZWZmZWN0aXZlbmVzcyBhbmQgY29zdC1lZmZlY3RpdmVuZXNzIG9mIGNv
Z25pdGl2ZSBiZWhhdmlvdXJhbCB0aGVyYXB5IGFzIGFuIGFkanVuY3QgdG8gcGhhcm1hY290aGVy
YXB5IGZvciB0cmVhdG1lbnQtcmVzaXN0YW50IGRlcHJlc3Npb24gaW4gcHJpbWFyeSBjYXJlOiBm
b2xsb3ctdXAgb2YgdGhlIENvQmFsVCByYW5kb21pc2VkIGNvbnRyb2xsZWQgdHJpYWw8L0lEVGV4
dD48RGlzcGxheVRleHQ+KFdpbGVzPHN0eWxlIGZhY2U9Iml0YWxpYyI+IGV0IGFsLjwvc3R5bGU+
LCAyMDE2KTwvRGlzcGxheVRleHQ+PHJlY29yZD48ZGF0ZXM+PHB1Yi1kYXRlcz48ZGF0ZT5GZWI8
L2RhdGU+PC9wdWItZGF0ZXM+PHllYXI+MjAxNjwveWVhcj48L2RhdGVzPjxrZXl3b3Jkcz48a2V5
d29yZD5BZG9sZXNjZW50PC9rZXl3b3JkPjxrZXl3b3JkPkFkdWx0PC9rZXl3b3JkPjxrZXl3b3Jk
PkFnZWQ8L2tleXdvcmQ+PGtleXdvcmQ+QW50aWRlcHJlc3NpdmUgQWdlbnRzLyp0aGVyYXBldXRp
YyB1c2U8L2tleXdvcmQ+PGtleXdvcmQ+KkNvZ25pdGl2ZSBCZWhhdmlvcmFsIFRoZXJhcHkvZWNv
bm9taWNzPC9rZXl3b3JkPjxrZXl3b3JkPkNvbWJpbmVkIE1vZGFsaXR5IFRoZXJhcHk8L2tleXdv
cmQ+PGtleXdvcmQ+Q29zdC1CZW5lZml0IEFuYWx5c2lzPC9rZXl3b3JkPjxrZXl3b3JkPkRlcHJl
c3NpdmUgRGlzb3JkZXIsIFRyZWF0bWVudC1SZXNpc3RhbnQvZHJ1ZyB0aGVyYXB5Lyp0aGVyYXB5
PC9rZXl3b3JkPjxrZXl3b3JkPkZvbGxvdy1VcCBTdHVkaWVzPC9rZXl3b3JkPjxrZXl3b3JkPkh1
bWFuczwva2V5d29yZD48a2V5d29yZD5NaWRkbGUgQWdlZDwva2V5d29yZD48a2V5d29yZD5Qcmlt
YXJ5IEhlYWx0aCBDYXJlLyplY29ub21pY3M8L2tleXdvcmQ+PGtleXdvcmQ+UXVhbGl0eS1BZGp1
c3RlZCBMaWZlIFllYXJzPC9rZXl3b3JkPjxrZXl3b3JkPlN1cnZleXMgYW5kIFF1ZXN0aW9ubmFp
cmVzPC9rZXl3b3JkPjxrZXl3b3JkPlRyZWF0bWVudCBPdXRjb21lPC9rZXl3b3JkPjxrZXl3b3Jk
PllvdW5nIEFkdWx0PC9rZXl3b3JkPjwva2V5d29yZHM+PGlzYm4+MjIxNS0wMzY2PC9pc2JuPjx0
aXRsZXM+PHRpdGxlPkxvbmctdGVybSBlZmZlY3RpdmVuZXNzIGFuZCBjb3N0LWVmZmVjdGl2ZW5l
c3Mgb2YgY29nbml0aXZlIGJlaGF2aW91cmFsIHRoZXJhcHkgYXMgYW4gYWRqdW5jdCB0byBwaGFy
bWFjb3RoZXJhcHkgZm9yIHRyZWF0bWVudC1yZXNpc3RhbnQgZGVwcmVzc2lvbiBpbiBwcmltYXJ5
IGNhcmU6IGZvbGxvdy11cCBvZiB0aGUgQ29CYWxUIHJhbmRvbWlzZWQgY29udHJvbGxlZCB0cmlh
bDwvdGl0bGU+PHNlY29uZGFyeS10aXRsZT5MYW5jZXQgUHN5Y2hpYXRyeTwvc2Vjb25kYXJ5LXRp
dGxlPjwvdGl0bGVzPjxwYWdlcz4xMzctNDQ8L3BhZ2VzPjxudW1iZXI+MjwvbnVtYmVyPjxjb250
cmlidXRvcnM+PGF1dGhvcnM+PGF1dGhvcj5XaWxlcywgTi4gSi48L2F1dGhvcj48YXV0aG9yPlRo
b21hcywgTC48L2F1dGhvcj48YXV0aG9yPlR1cm5lciwgTi48L2F1dGhvcj48YXV0aG9yPkdhcmZp
ZWxkLCBLLjwvYXV0aG9yPjxhdXRob3I+S291bmFsaSwgRC48L2F1dGhvcj48YXV0aG9yPkNhbXBi
ZWxsLCBKLjwvYXV0aG9yPjxhdXRob3I+S2Vzc2xlciwgRC48L2F1dGhvcj48YXV0aG9yPkt1eWtl
biwgVy48L2F1dGhvcj48YXV0aG9yPkxld2lzLCBHLjwvYXV0aG9yPjxhdXRob3I+TW9ycmlzb24s
IEouPC9hdXRob3I+PGF1dGhvcj5XaWxsaWFtcywgQy48L2F1dGhvcj48YXV0aG9yPlBldGVycywg
VC4gSi48L2F1dGhvcj48YXV0aG9yPkhvbGxpbmdodXJzdCwgUy48L2F1dGhvcj48L2F1dGhvcnM+
PC9jb250cmlidXRvcnM+PGVkaXRpb24+MjAxNi8wMS8xOTwvZWRpdGlvbj48bGFuZ3VhZ2U+ZW5n
PC9sYW5ndWFnZT48YWRkZWQtZGF0ZSBmb3JtYXQ9InV0YyI+MTU5MDI1MTI4NjwvYWRkZWQtZGF0
ZT48cmVmLXR5cGUgbmFtZT0iSm91cm5hbCBBcnRpY2xlIj4xNzwvcmVmLXR5cGU+PGF1dGgtYWRk
cmVzcz5DZW50cmUgZm9yIEFjYWRlbWljIE1lbnRhbCBIZWFsdGgsIFVuaXZlcnNpdHkgb2YgQnJp
c3RvbCwgQnJpc3RvbCwgVUsuIEVsZWN0cm9uaWMgYWRkcmVzczogbmljb2xhLndpbGVzQGJyaXN0
b2wuYWMudWsuJiN4RDtDZW50cmUgZm9yIEFjYWRlbWljIE1lbnRhbCBIZWFsdGgsIFVuaXZlcnNp
dHkgb2YgQnJpc3RvbCwgQnJpc3RvbCwgVUsuJiN4RDtCcmlzdG9sIFJhbmRvbWlzZWQgVHJpYWxz
IENvbGxhYm9yYXRpb24sIFVuaXZlcnNpdHkgb2YgQnJpc3RvbCwgQnJpc3RvbCwgVUsuJiN4RDtQ
cmltYXJ5IENhcmUgUmVzZWFyY2ggR3JvdXAsIFVuaXZlcnNpdHkgb2YgRXhldGVyIE1lZGljYWwg
U2Nob29sLCBFeGV0ZXIsIFVLLiYjeEQ7Q2VudHJlIGZvciBBY2FkZW1pYyBQcmltYXJ5IENhcmUs
IFVuaXZlcnNpdHkgb2YgQnJpc3RvbCwgQnJpc3RvbCwgVUsuJiN4RDtEZXBhcnRtZW50IG9mIFBz
eWNoaWF0cnksIFVuaXZlcnNpdHkgb2YgT3hmb3JkLCBPeGZvcmQsIFVLLiYjeEQ7RGl2aXNpb24g
b2YgUHN5Y2hpYXRyeSwgVW5pdmVyc2l0eSBDb2xsZWdlIExvbmRvbiwgTG9uZG9uLCBVSy4mI3hE
O0luc3RpdHV0ZSBvZiBIZWFsdGggYW5kIFdlbGxiZWluZywgR2VuZXJhbCBQcmFjdGljZSBhbmQg
UHJpbWFyeSBDYXJlIEdyb3VwLCBVbml2ZXJzaXR5IG9mIEdsYXNnb3csIEdsYXNnb3csIFNjb3Rs
YW5kLCBVSy4mI3hEO0luc3RpdHV0ZSBvZiBIZWFsdGggYW5kIFdlbGxiZWluZywgVW5pdmVyc2l0
eSBvZiBHbGFzZ293LCBHYXJ0bmF2ZWwgUm95YWwgSG9zcGl0YWwsIEdsYXNnb3csIFNjb3RsYW5k
LCBVSy4mI3hEO1NjaG9vbCBvZiBTb2NpYWwgYW5kIENvbW11bml0eSBNZWRpY2luZSBhbmQgU2No
b29sIG9mIENsaW5pY2FsIFNjaWVuY2VzLCBVbml2ZXJzaXR5IG9mIEJyaXN0b2wsIEJyaXN0b2ws
IFVLLjwvYXV0aC1hZGRyZXNzPjxyZW1vdGUtZGF0YWJhc2UtcHJvdmlkZXI+TkxNPC9yZW1vdGUt
ZGF0YWJhc2UtcHJvdmlkZXI+PHJlYy1udW1iZXI+Mjk8L3JlYy1udW1iZXI+PGxhc3QtdXBkYXRl
ZC1kYXRlIGZvcm1hdD0idXRjIj4xNTkwMjUxMjg2PC9sYXN0LXVwZGF0ZWQtZGF0ZT48YWNjZXNz
aW9uLW51bT4yNjc3Nzc3MzwvYWNjZXNzaW9uLW51bT48ZWxlY3Ryb25pYy1yZXNvdXJjZS1udW0+
MTAuMTAxNi9zMjIxNS0wMzY2KDE1KTAwNDk1LTI8L2VsZWN0cm9uaWMtcmVzb3VyY2UtbnVtPjx2
b2x1bWU+Mzwvdm9sdW1lPjwvcmVjb3JkPjwvQ2l0ZT48L0VuZE5vdGU+AG==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XaWxlczwvQXV0aG9yPjxZZWFyPjIwMTY8L1llYXI+PElE
VGV4dD5Mb25nLXRlcm0gZWZmZWN0aXZlbmVzcyBhbmQgY29zdC1lZmZlY3RpdmVuZXNzIG9mIGNv
Z25pdGl2ZSBiZWhhdmlvdXJhbCB0aGVyYXB5IGFzIGFuIGFkanVuY3QgdG8gcGhhcm1hY290aGVy
YXB5IGZvciB0cmVhdG1lbnQtcmVzaXN0YW50IGRlcHJlc3Npb24gaW4gcHJpbWFyeSBjYXJlOiBm
b2xsb3ctdXAgb2YgdGhlIENvQmFsVCByYW5kb21pc2VkIGNvbnRyb2xsZWQgdHJpYWw8L0lEVGV4
dD48RGlzcGxheVRleHQ+KFdpbGVzPHN0eWxlIGZhY2U9Iml0YWxpYyI+IGV0IGFsLjwvc3R5bGU+
LCAyMDE2KTwvRGlzcGxheVRleHQ+PHJlY29yZD48ZGF0ZXM+PHB1Yi1kYXRlcz48ZGF0ZT5GZWI8
L2RhdGU+PC9wdWItZGF0ZXM+PHllYXI+MjAxNjwveWVhcj48L2RhdGVzPjxrZXl3b3Jkcz48a2V5
d29yZD5BZG9sZXNjZW50PC9rZXl3b3JkPjxrZXl3b3JkPkFkdWx0PC9rZXl3b3JkPjxrZXl3b3Jk
PkFnZWQ8L2tleXdvcmQ+PGtleXdvcmQ+QW50aWRlcHJlc3NpdmUgQWdlbnRzLyp0aGVyYXBldXRp
YyB1c2U8L2tleXdvcmQ+PGtleXdvcmQ+KkNvZ25pdGl2ZSBCZWhhdmlvcmFsIFRoZXJhcHkvZWNv
bm9taWNzPC9rZXl3b3JkPjxrZXl3b3JkPkNvbWJpbmVkIE1vZGFsaXR5IFRoZXJhcHk8L2tleXdv
cmQ+PGtleXdvcmQ+Q29zdC1CZW5lZml0IEFuYWx5c2lzPC9rZXl3b3JkPjxrZXl3b3JkPkRlcHJl
c3NpdmUgRGlzb3JkZXIsIFRyZWF0bWVudC1SZXNpc3RhbnQvZHJ1ZyB0aGVyYXB5Lyp0aGVyYXB5
PC9rZXl3b3JkPjxrZXl3b3JkPkZvbGxvdy1VcCBTdHVkaWVzPC9rZXl3b3JkPjxrZXl3b3JkPkh1
bWFuczwva2V5d29yZD48a2V5d29yZD5NaWRkbGUgQWdlZDwva2V5d29yZD48a2V5d29yZD5Qcmlt
YXJ5IEhlYWx0aCBDYXJlLyplY29ub21pY3M8L2tleXdvcmQ+PGtleXdvcmQ+UXVhbGl0eS1BZGp1
c3RlZCBMaWZlIFllYXJzPC9rZXl3b3JkPjxrZXl3b3JkPlN1cnZleXMgYW5kIFF1ZXN0aW9ubmFp
cmVzPC9rZXl3b3JkPjxrZXl3b3JkPlRyZWF0bWVudCBPdXRjb21lPC9rZXl3b3JkPjxrZXl3b3Jk
PllvdW5nIEFkdWx0PC9rZXl3b3JkPjwva2V5d29yZHM+PGlzYm4+MjIxNS0wMzY2PC9pc2JuPjx0
aXRsZXM+PHRpdGxlPkxvbmctdGVybSBlZmZlY3RpdmVuZXNzIGFuZCBjb3N0LWVmZmVjdGl2ZW5l
c3Mgb2YgY29nbml0aXZlIGJlaGF2aW91cmFsIHRoZXJhcHkgYXMgYW4gYWRqdW5jdCB0byBwaGFy
bWFjb3RoZXJhcHkgZm9yIHRyZWF0bWVudC1yZXNpc3RhbnQgZGVwcmVzc2lvbiBpbiBwcmltYXJ5
IGNhcmU6IGZvbGxvdy11cCBvZiB0aGUgQ29CYWxUIHJhbmRvbWlzZWQgY29udHJvbGxlZCB0cmlh
bDwvdGl0bGU+PHNlY29uZGFyeS10aXRsZT5MYW5jZXQgUHN5Y2hpYXRyeTwvc2Vjb25kYXJ5LXRp
dGxlPjwvdGl0bGVzPjxwYWdlcz4xMzctNDQ8L3BhZ2VzPjxudW1iZXI+MjwvbnVtYmVyPjxjb250
cmlidXRvcnM+PGF1dGhvcnM+PGF1dGhvcj5XaWxlcywgTi4gSi48L2F1dGhvcj48YXV0aG9yPlRo
b21hcywgTC48L2F1dGhvcj48YXV0aG9yPlR1cm5lciwgTi48L2F1dGhvcj48YXV0aG9yPkdhcmZp
ZWxkLCBLLjwvYXV0aG9yPjxhdXRob3I+S291bmFsaSwgRC48L2F1dGhvcj48YXV0aG9yPkNhbXBi
ZWxsLCBKLjwvYXV0aG9yPjxhdXRob3I+S2Vzc2xlciwgRC48L2F1dGhvcj48YXV0aG9yPkt1eWtl
biwgVy48L2F1dGhvcj48YXV0aG9yPkxld2lzLCBHLjwvYXV0aG9yPjxhdXRob3I+TW9ycmlzb24s
IEouPC9hdXRob3I+PGF1dGhvcj5XaWxsaWFtcywgQy48L2F1dGhvcj48YXV0aG9yPlBldGVycywg
VC4gSi48L2F1dGhvcj48YXV0aG9yPkhvbGxpbmdodXJzdCwgUy48L2F1dGhvcj48L2F1dGhvcnM+
PC9jb250cmlidXRvcnM+PGVkaXRpb24+MjAxNi8wMS8xOTwvZWRpdGlvbj48bGFuZ3VhZ2U+ZW5n
PC9sYW5ndWFnZT48YWRkZWQtZGF0ZSBmb3JtYXQ9InV0YyI+MTU5MDI1MTI4NjwvYWRkZWQtZGF0
ZT48cmVmLXR5cGUgbmFtZT0iSm91cm5hbCBBcnRpY2xlIj4xNzwvcmVmLXR5cGU+PGF1dGgtYWRk
cmVzcz5DZW50cmUgZm9yIEFjYWRlbWljIE1lbnRhbCBIZWFsdGgsIFVuaXZlcnNpdHkgb2YgQnJp
c3RvbCwgQnJpc3RvbCwgVUsuIEVsZWN0cm9uaWMgYWRkcmVzczogbmljb2xhLndpbGVzQGJyaXN0
b2wuYWMudWsuJiN4RDtDZW50cmUgZm9yIEFjYWRlbWljIE1lbnRhbCBIZWFsdGgsIFVuaXZlcnNp
dHkgb2YgQnJpc3RvbCwgQnJpc3RvbCwgVUsuJiN4RDtCcmlzdG9sIFJhbmRvbWlzZWQgVHJpYWxz
IENvbGxhYm9yYXRpb24sIFVuaXZlcnNpdHkgb2YgQnJpc3RvbCwgQnJpc3RvbCwgVUsuJiN4RDtQ
cmltYXJ5IENhcmUgUmVzZWFyY2ggR3JvdXAsIFVuaXZlcnNpdHkgb2YgRXhldGVyIE1lZGljYWwg
U2Nob29sLCBFeGV0ZXIsIFVLLiYjeEQ7Q2VudHJlIGZvciBBY2FkZW1pYyBQcmltYXJ5IENhcmUs
IFVuaXZlcnNpdHkgb2YgQnJpc3RvbCwgQnJpc3RvbCwgVUsuJiN4RDtEZXBhcnRtZW50IG9mIFBz
eWNoaWF0cnksIFVuaXZlcnNpdHkgb2YgT3hmb3JkLCBPeGZvcmQsIFVLLiYjeEQ7RGl2aXNpb24g
b2YgUHN5Y2hpYXRyeSwgVW5pdmVyc2l0eSBDb2xsZWdlIExvbmRvbiwgTG9uZG9uLCBVSy4mI3hE
O0luc3RpdHV0ZSBvZiBIZWFsdGggYW5kIFdlbGxiZWluZywgR2VuZXJhbCBQcmFjdGljZSBhbmQg
UHJpbWFyeSBDYXJlIEdyb3VwLCBVbml2ZXJzaXR5IG9mIEdsYXNnb3csIEdsYXNnb3csIFNjb3Rs
YW5kLCBVSy4mI3hEO0luc3RpdHV0ZSBvZiBIZWFsdGggYW5kIFdlbGxiZWluZywgVW5pdmVyc2l0
eSBvZiBHbGFzZ293LCBHYXJ0bmF2ZWwgUm95YWwgSG9zcGl0YWwsIEdsYXNnb3csIFNjb3RsYW5k
LCBVSy4mI3hEO1NjaG9vbCBvZiBTb2NpYWwgYW5kIENvbW11bml0eSBNZWRpY2luZSBhbmQgU2No
b29sIG9mIENsaW5pY2FsIFNjaWVuY2VzLCBVbml2ZXJzaXR5IG9mIEJyaXN0b2wsIEJyaXN0b2ws
IFVLLjwvYXV0aC1hZGRyZXNzPjxyZW1vdGUtZGF0YWJhc2UtcHJvdmlkZXI+TkxNPC9yZW1vdGUt
ZGF0YWJhc2UtcHJvdmlkZXI+PHJlYy1udW1iZXI+Mjk8L3JlYy1udW1iZXI+PGxhc3QtdXBkYXRl
ZC1kYXRlIGZvcm1hdD0idXRjIj4xNTkwMjUxMjg2PC9sYXN0LXVwZGF0ZWQtZGF0ZT48YWNjZXNz
aW9uLW51bT4yNjc3Nzc3MzwvYWNjZXNzaW9uLW51bT48ZWxlY3Ryb25pYy1yZXNvdXJjZS1udW0+
MTAuMTAxNi9zMjIxNS0wMzY2KDE1KTAwNDk1LTI8L2VsZWN0cm9uaWMtcmVzb3VyY2UtbnVtPjx2
b2x1bWU+Mzwvdm9sdW1lPjwvcmVjb3JkPjwvQ2l0ZT48L0VuZE5vdGU+AG==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572D2C">
        <w:rPr>
          <w:rFonts w:ascii="Times New Roman" w:hAnsi="Times New Roman" w:cs="Times New Roman"/>
        </w:rPr>
      </w:r>
      <w:r w:rsidR="00572D2C">
        <w:rPr>
          <w:rFonts w:ascii="Times New Roman" w:hAnsi="Times New Roman" w:cs="Times New Roman"/>
        </w:rPr>
        <w:fldChar w:fldCharType="separate"/>
      </w:r>
      <w:r w:rsidR="008D18AA">
        <w:rPr>
          <w:rFonts w:ascii="Times New Roman" w:hAnsi="Times New Roman" w:cs="Times New Roman"/>
          <w:noProof/>
        </w:rPr>
        <w:t>(Wiles</w:t>
      </w:r>
      <w:r w:rsidR="008D18AA" w:rsidRPr="008D18AA">
        <w:rPr>
          <w:rFonts w:ascii="Times New Roman" w:hAnsi="Times New Roman" w:cs="Times New Roman"/>
          <w:i/>
          <w:noProof/>
        </w:rPr>
        <w:t xml:space="preserve"> </w:t>
      </w:r>
      <w:r w:rsidR="008D18AA">
        <w:rPr>
          <w:rFonts w:ascii="Times New Roman" w:hAnsi="Times New Roman" w:cs="Times New Roman"/>
          <w:noProof/>
        </w:rPr>
        <w:t>2016)</w:t>
      </w:r>
      <w:r w:rsidR="00572D2C">
        <w:rPr>
          <w:rFonts w:ascii="Times New Roman" w:hAnsi="Times New Roman" w:cs="Times New Roman"/>
        </w:rPr>
        <w:fldChar w:fldCharType="end"/>
      </w:r>
      <w:r w:rsidR="00572D2C">
        <w:rPr>
          <w:rFonts w:ascii="Times New Roman" w:hAnsi="Times New Roman" w:cs="Times New Roman"/>
        </w:rPr>
        <w:t xml:space="preserve"> </w:t>
      </w:r>
      <w:r w:rsidR="00902B4B" w:rsidRPr="007910E5">
        <w:rPr>
          <w:rFonts w:ascii="Times New Roman" w:hAnsi="Times New Roman" w:cs="Times New Roman"/>
        </w:rPr>
        <w:t>conducted</w:t>
      </w:r>
      <w:r w:rsidR="00902B4B" w:rsidRPr="00501243">
        <w:rPr>
          <w:rFonts w:ascii="Times New Roman" w:hAnsi="Times New Roman" w:cs="Times New Roman"/>
        </w:rPr>
        <w:t xml:space="preserve"> </w:t>
      </w:r>
      <w:r w:rsidR="00902B4B">
        <w:rPr>
          <w:rFonts w:ascii="Times New Roman" w:hAnsi="Times New Roman" w:cs="Times New Roman"/>
        </w:rPr>
        <w:t>c</w:t>
      </w:r>
      <w:r w:rsidR="008D5783" w:rsidRPr="00501243">
        <w:rPr>
          <w:rFonts w:ascii="Times New Roman" w:hAnsi="Times New Roman" w:cs="Times New Roman"/>
        </w:rPr>
        <w:t>ost</w:t>
      </w:r>
      <w:r w:rsidR="00984877">
        <w:rPr>
          <w:rFonts w:ascii="Times New Roman" w:hAnsi="Times New Roman" w:cs="Times New Roman"/>
        </w:rPr>
        <w:t>-</w:t>
      </w:r>
      <w:r w:rsidR="008D5783" w:rsidRPr="00501243">
        <w:rPr>
          <w:rFonts w:ascii="Times New Roman" w:hAnsi="Times New Roman" w:cs="Times New Roman"/>
        </w:rPr>
        <w:t>utility analysis which indicated a cost per quality‐adjusted life‐year (QALY) gain of £14,911 (ranging £13,006 to £29,626 based on sensitivity analyses)</w:t>
      </w:r>
      <w:r>
        <w:rPr>
          <w:rFonts w:ascii="Times New Roman" w:hAnsi="Times New Roman" w:cs="Times New Roman"/>
        </w:rPr>
        <w:t xml:space="preserve">. </w:t>
      </w:r>
      <w:r w:rsidRPr="007910E5">
        <w:rPr>
          <w:rFonts w:ascii="Times New Roman" w:hAnsi="Times New Roman" w:cs="Times New Roman"/>
        </w:rPr>
        <w:t>Based on the societal willingness to pay of £20,000 per QALY,</w:t>
      </w:r>
      <w:r w:rsidR="008D5783" w:rsidRPr="00501243">
        <w:rPr>
          <w:rFonts w:ascii="Times New Roman" w:hAnsi="Times New Roman" w:cs="Times New Roman"/>
        </w:rPr>
        <w:t xml:space="preserve"> </w:t>
      </w:r>
      <w:r>
        <w:rPr>
          <w:rFonts w:ascii="Times New Roman" w:hAnsi="Times New Roman" w:cs="Times New Roman"/>
        </w:rPr>
        <w:t xml:space="preserve">this yielded </w:t>
      </w:r>
      <w:r w:rsidR="008D5783" w:rsidRPr="00501243">
        <w:rPr>
          <w:rFonts w:ascii="Times New Roman" w:hAnsi="Times New Roman" w:cs="Times New Roman"/>
        </w:rPr>
        <w:t>a high probability (0.92) of cost-effectiveness</w:t>
      </w:r>
      <w:r w:rsidR="00984877">
        <w:rPr>
          <w:rFonts w:ascii="Times New Roman" w:hAnsi="Times New Roman" w:cs="Times New Roman"/>
        </w:rPr>
        <w:t>,</w:t>
      </w:r>
      <w:r w:rsidR="008D5783" w:rsidRPr="00501243">
        <w:rPr>
          <w:rFonts w:ascii="Times New Roman" w:hAnsi="Times New Roman" w:cs="Times New Roman"/>
        </w:rPr>
        <w:t xml:space="preserve"> </w:t>
      </w:r>
      <w:r w:rsidRPr="007910E5">
        <w:rPr>
          <w:rFonts w:ascii="Times New Roman" w:hAnsi="Times New Roman" w:cs="Times New Roman"/>
        </w:rPr>
        <w:t xml:space="preserve">which adds weight to its adoption in UK clinical practice. </w:t>
      </w:r>
    </w:p>
    <w:p w14:paraId="665F6B66" w14:textId="64E2F2B1" w:rsidR="00134D53" w:rsidRPr="00501243" w:rsidRDefault="00134D53" w:rsidP="00501243">
      <w:pPr>
        <w:spacing w:line="360" w:lineRule="auto"/>
        <w:jc w:val="both"/>
        <w:rPr>
          <w:rFonts w:ascii="Times New Roman" w:hAnsi="Times New Roman" w:cs="Times New Roman"/>
        </w:rPr>
      </w:pPr>
    </w:p>
    <w:p w14:paraId="6F600CEF" w14:textId="6FE67E76" w:rsidR="00424021" w:rsidRDefault="000F08D1" w:rsidP="00501243">
      <w:pPr>
        <w:spacing w:line="360" w:lineRule="auto"/>
        <w:jc w:val="both"/>
        <w:rPr>
          <w:rFonts w:ascii="Times New Roman" w:hAnsi="Times New Roman" w:cs="Times New Roman"/>
        </w:rPr>
      </w:pPr>
      <w:r>
        <w:rPr>
          <w:rFonts w:ascii="Times New Roman" w:hAnsi="Times New Roman" w:cs="Times New Roman"/>
        </w:rPr>
        <w:t>DISCUSSION</w:t>
      </w:r>
    </w:p>
    <w:p w14:paraId="788E6CAD" w14:textId="77777777" w:rsidR="000F08D1" w:rsidRPr="00501243" w:rsidRDefault="000F08D1" w:rsidP="00501243">
      <w:pPr>
        <w:spacing w:line="360" w:lineRule="auto"/>
        <w:jc w:val="both"/>
        <w:rPr>
          <w:rFonts w:ascii="Times New Roman" w:hAnsi="Times New Roman" w:cs="Times New Roman"/>
          <w:i/>
        </w:rPr>
      </w:pPr>
    </w:p>
    <w:p w14:paraId="2FBD5FAE" w14:textId="6F11BEA0" w:rsidR="000A3C7C" w:rsidRDefault="00B42BFA" w:rsidP="00C37DBE">
      <w:pPr>
        <w:spacing w:line="360" w:lineRule="auto"/>
        <w:ind w:firstLine="720"/>
        <w:jc w:val="both"/>
        <w:rPr>
          <w:rFonts w:ascii="Times New Roman" w:hAnsi="Times New Roman" w:cs="Times New Roman"/>
        </w:rPr>
      </w:pPr>
      <w:r w:rsidRPr="0054257C">
        <w:rPr>
          <w:rFonts w:ascii="Times New Roman" w:hAnsi="Times New Roman" w:cs="Times New Roman"/>
        </w:rPr>
        <w:t>Overall, this review found moderate</w:t>
      </w:r>
      <w:r w:rsidR="00FF75A1">
        <w:rPr>
          <w:rFonts w:ascii="Times New Roman" w:hAnsi="Times New Roman" w:cs="Times New Roman"/>
        </w:rPr>
        <w:t>-</w:t>
      </w:r>
      <w:r w:rsidRPr="0054257C">
        <w:rPr>
          <w:rFonts w:ascii="Times New Roman" w:hAnsi="Times New Roman" w:cs="Times New Roman"/>
        </w:rPr>
        <w:t xml:space="preserve">quality evidence that adding psychotherapy to usual care with antidepressant in TRD was </w:t>
      </w:r>
      <w:r w:rsidRPr="00B42BFA">
        <w:rPr>
          <w:rFonts w:ascii="Times New Roman" w:hAnsi="Times New Roman" w:cs="Times New Roman"/>
        </w:rPr>
        <w:t>beneficial for depressive symptoms and for response and remission rates over the short term</w:t>
      </w:r>
      <w:r>
        <w:rPr>
          <w:rFonts w:ascii="Times New Roman" w:hAnsi="Times New Roman" w:cs="Times New Roman"/>
        </w:rPr>
        <w:t>, and high</w:t>
      </w:r>
      <w:r w:rsidR="00FF75A1">
        <w:rPr>
          <w:rFonts w:ascii="Times New Roman" w:hAnsi="Times New Roman" w:cs="Times New Roman"/>
        </w:rPr>
        <w:t>-</w:t>
      </w:r>
      <w:r>
        <w:rPr>
          <w:rFonts w:ascii="Times New Roman" w:hAnsi="Times New Roman" w:cs="Times New Roman"/>
        </w:rPr>
        <w:t xml:space="preserve">quality evidence that augmentation has good acceptability. </w:t>
      </w:r>
      <w:r w:rsidR="00125DD9">
        <w:rPr>
          <w:rFonts w:ascii="Times New Roman" w:hAnsi="Times New Roman" w:cs="Times New Roman"/>
        </w:rPr>
        <w:t>A closer evaluation of these findings is merited to determine any potential implications for clinical practice.</w:t>
      </w:r>
    </w:p>
    <w:p w14:paraId="013F9A36" w14:textId="05C5A77D" w:rsidR="00ED17DC" w:rsidRPr="00501243" w:rsidRDefault="00ED17DC" w:rsidP="00501243">
      <w:pPr>
        <w:spacing w:line="360" w:lineRule="auto"/>
        <w:jc w:val="both"/>
        <w:rPr>
          <w:rFonts w:ascii="Times New Roman" w:hAnsi="Times New Roman" w:cs="Times New Roman"/>
        </w:rPr>
      </w:pPr>
    </w:p>
    <w:p w14:paraId="2FDB811F" w14:textId="78CD2780" w:rsidR="00751F79" w:rsidRDefault="00751F79" w:rsidP="00501243">
      <w:pPr>
        <w:spacing w:line="360" w:lineRule="auto"/>
        <w:jc w:val="both"/>
        <w:rPr>
          <w:rFonts w:ascii="Times New Roman" w:hAnsi="Times New Roman" w:cs="Times New Roman"/>
          <w:b/>
          <w:bCs/>
        </w:rPr>
      </w:pPr>
      <w:r w:rsidRPr="00751F79">
        <w:rPr>
          <w:rFonts w:ascii="Times New Roman" w:hAnsi="Times New Roman" w:cs="Times New Roman"/>
          <w:b/>
          <w:bCs/>
        </w:rPr>
        <w:t>Assessment of reliability (bias)</w:t>
      </w:r>
    </w:p>
    <w:p w14:paraId="71714BC3" w14:textId="77777777" w:rsidR="00B547CE" w:rsidRPr="00751F79" w:rsidRDefault="00B547CE" w:rsidP="00501243">
      <w:pPr>
        <w:spacing w:line="360" w:lineRule="auto"/>
        <w:jc w:val="both"/>
        <w:rPr>
          <w:rFonts w:ascii="Times New Roman" w:hAnsi="Times New Roman" w:cs="Times New Roman"/>
          <w:b/>
          <w:bCs/>
        </w:rPr>
      </w:pPr>
    </w:p>
    <w:p w14:paraId="7CD61088" w14:textId="340BA466" w:rsidR="007F0DDF" w:rsidRDefault="000F08D1" w:rsidP="00C37DBE">
      <w:pPr>
        <w:spacing w:line="360" w:lineRule="auto"/>
        <w:ind w:firstLine="720"/>
        <w:jc w:val="both"/>
        <w:rPr>
          <w:rFonts w:ascii="Times New Roman" w:hAnsi="Times New Roman" w:cs="Times New Roman"/>
        </w:rPr>
      </w:pPr>
      <w:r w:rsidRPr="00501243">
        <w:rPr>
          <w:rFonts w:ascii="Times New Roman" w:hAnsi="Times New Roman" w:cs="Times New Roman"/>
        </w:rPr>
        <w:t>As is generally unavoidable for psychotherapy interventions</w:t>
      </w:r>
      <w:r w:rsidR="007F0DDF" w:rsidRPr="007F0DDF">
        <w:rPr>
          <w:rFonts w:ascii="Times New Roman" w:hAnsi="Times New Roman" w:cs="Times New Roman"/>
        </w:rPr>
        <w:t xml:space="preserve"> </w:t>
      </w:r>
      <w:r w:rsidR="007F0DDF" w:rsidRPr="00501243">
        <w:rPr>
          <w:rFonts w:ascii="Times New Roman" w:hAnsi="Times New Roman" w:cs="Times New Roman"/>
        </w:rPr>
        <w:t>due to lack of blinding</w:t>
      </w:r>
      <w:r w:rsidR="007F0DDF">
        <w:rPr>
          <w:rFonts w:ascii="Times New Roman" w:hAnsi="Times New Roman" w:cs="Times New Roman"/>
        </w:rPr>
        <w:t xml:space="preserve"> </w:t>
      </w:r>
      <w:r w:rsidR="007F0DDF" w:rsidRPr="00501243">
        <w:rPr>
          <w:rFonts w:ascii="Times New Roman" w:hAnsi="Times New Roman" w:cs="Times New Roman"/>
        </w:rPr>
        <w:t>(see box</w:t>
      </w:r>
      <w:r w:rsidR="007F0DDF">
        <w:rPr>
          <w:rFonts w:ascii="Times New Roman" w:hAnsi="Times New Roman" w:cs="Times New Roman"/>
        </w:rPr>
        <w:t xml:space="preserve"> 2</w:t>
      </w:r>
      <w:r w:rsidR="007F0DDF" w:rsidRPr="00501243">
        <w:rPr>
          <w:rFonts w:ascii="Times New Roman" w:hAnsi="Times New Roman" w:cs="Times New Roman"/>
        </w:rPr>
        <w:t>)</w:t>
      </w:r>
      <w:r w:rsidRPr="00501243">
        <w:rPr>
          <w:rFonts w:ascii="Times New Roman" w:hAnsi="Times New Roman" w:cs="Times New Roman"/>
        </w:rPr>
        <w:t xml:space="preserve">, all included studies were </w:t>
      </w:r>
      <w:r w:rsidR="007F0DDF">
        <w:rPr>
          <w:rFonts w:ascii="Times New Roman" w:hAnsi="Times New Roman" w:cs="Times New Roman"/>
        </w:rPr>
        <w:t xml:space="preserve">appropriately </w:t>
      </w:r>
      <w:r w:rsidRPr="00501243">
        <w:rPr>
          <w:rFonts w:ascii="Times New Roman" w:hAnsi="Times New Roman" w:cs="Times New Roman"/>
        </w:rPr>
        <w:t>flagged for high</w:t>
      </w:r>
      <w:r w:rsidR="00FF75A1">
        <w:rPr>
          <w:rFonts w:ascii="Times New Roman" w:hAnsi="Times New Roman" w:cs="Times New Roman"/>
        </w:rPr>
        <w:t>-</w:t>
      </w:r>
      <w:r w:rsidRPr="00501243">
        <w:rPr>
          <w:rFonts w:ascii="Times New Roman" w:hAnsi="Times New Roman" w:cs="Times New Roman"/>
        </w:rPr>
        <w:t>risk of performance bias and detection bias for the subjective scores</w:t>
      </w:r>
      <w:r w:rsidR="00FF75A1">
        <w:rPr>
          <w:rFonts w:ascii="Times New Roman" w:hAnsi="Times New Roman" w:cs="Times New Roman"/>
        </w:rPr>
        <w:t>,</w:t>
      </w:r>
      <w:r w:rsidRPr="00501243">
        <w:rPr>
          <w:rFonts w:ascii="Times New Roman" w:hAnsi="Times New Roman" w:cs="Times New Roman"/>
        </w:rPr>
        <w:t xml:space="preserve"> which may overestimate the treatment effect. </w:t>
      </w:r>
      <w:r w:rsidR="007F0DDF">
        <w:rPr>
          <w:rFonts w:ascii="Times New Roman" w:hAnsi="Times New Roman" w:cs="Times New Roman"/>
        </w:rPr>
        <w:t>However, similar i</w:t>
      </w:r>
      <w:r w:rsidRPr="00501243">
        <w:rPr>
          <w:rFonts w:ascii="Times New Roman" w:hAnsi="Times New Roman" w:cs="Times New Roman"/>
        </w:rPr>
        <w:t xml:space="preserve">mprovements rated by blinded independent observers on the HAMD </w:t>
      </w:r>
      <w:r w:rsidR="008F2AC8">
        <w:rPr>
          <w:rFonts w:ascii="Times New Roman" w:hAnsi="Times New Roman" w:cs="Times New Roman"/>
        </w:rPr>
        <w:t>suggests this may not be such a concern.</w:t>
      </w:r>
    </w:p>
    <w:p w14:paraId="1B5469D4" w14:textId="3B5FE8BE" w:rsidR="00127108" w:rsidRDefault="000037FA" w:rsidP="00501243">
      <w:pPr>
        <w:spacing w:line="360" w:lineRule="auto"/>
        <w:jc w:val="both"/>
        <w:rPr>
          <w:rFonts w:ascii="Times New Roman" w:hAnsi="Times New Roman" w:cs="Times New Roman"/>
        </w:rPr>
      </w:pPr>
      <w:r>
        <w:rPr>
          <w:rFonts w:ascii="Times New Roman" w:hAnsi="Times New Roman" w:cs="Times New Roman"/>
        </w:rPr>
        <w:tab/>
      </w:r>
      <w:r w:rsidR="008F2AC8">
        <w:rPr>
          <w:rFonts w:ascii="Times New Roman" w:hAnsi="Times New Roman" w:cs="Times New Roman"/>
        </w:rPr>
        <w:t xml:space="preserve">This review </w:t>
      </w:r>
      <w:r w:rsidR="00D6011A">
        <w:rPr>
          <w:rFonts w:ascii="Times New Roman" w:hAnsi="Times New Roman" w:cs="Times New Roman"/>
        </w:rPr>
        <w:t>could have been</w:t>
      </w:r>
      <w:r w:rsidR="008F2AC8">
        <w:rPr>
          <w:rFonts w:ascii="Times New Roman" w:hAnsi="Times New Roman" w:cs="Times New Roman"/>
        </w:rPr>
        <w:t xml:space="preserve"> vulnerable to </w:t>
      </w:r>
      <w:r w:rsidR="008F2AC8" w:rsidRPr="00501243">
        <w:rPr>
          <w:rFonts w:ascii="Times New Roman" w:hAnsi="Times New Roman" w:cs="Times New Roman"/>
        </w:rPr>
        <w:t xml:space="preserve">small study effect </w:t>
      </w:r>
      <w:r w:rsidR="008F2AC8">
        <w:rPr>
          <w:rFonts w:ascii="Times New Roman" w:hAnsi="Times New Roman" w:cs="Times New Roman"/>
        </w:rPr>
        <w:t>g</w:t>
      </w:r>
      <w:r w:rsidR="00982836" w:rsidRPr="00501243">
        <w:rPr>
          <w:rFonts w:ascii="Times New Roman" w:hAnsi="Times New Roman" w:cs="Times New Roman"/>
        </w:rPr>
        <w:t xml:space="preserve">iven the </w:t>
      </w:r>
      <w:r w:rsidR="008F2AC8">
        <w:rPr>
          <w:rFonts w:ascii="Times New Roman" w:hAnsi="Times New Roman" w:cs="Times New Roman"/>
        </w:rPr>
        <w:t>relative</w:t>
      </w:r>
      <w:r w:rsidR="008F2AC8" w:rsidRPr="00501243">
        <w:rPr>
          <w:rFonts w:ascii="Times New Roman" w:hAnsi="Times New Roman" w:cs="Times New Roman"/>
        </w:rPr>
        <w:t xml:space="preserve"> </w:t>
      </w:r>
      <w:r w:rsidR="00982836" w:rsidRPr="00501243">
        <w:rPr>
          <w:rFonts w:ascii="Times New Roman" w:hAnsi="Times New Roman" w:cs="Times New Roman"/>
        </w:rPr>
        <w:t>dominance of small</w:t>
      </w:r>
      <w:r w:rsidR="00D6011A">
        <w:rPr>
          <w:rFonts w:ascii="Times New Roman" w:hAnsi="Times New Roman" w:cs="Times New Roman"/>
        </w:rPr>
        <w:t>er</w:t>
      </w:r>
      <w:r w:rsidR="00982836" w:rsidRPr="00501243">
        <w:rPr>
          <w:rFonts w:ascii="Times New Roman" w:hAnsi="Times New Roman" w:cs="Times New Roman"/>
        </w:rPr>
        <w:t xml:space="preserve"> studies addressing this clinical question (3 out of the 6 included here were &lt;50 participants)</w:t>
      </w:r>
      <w:r w:rsidR="008F2AC8">
        <w:rPr>
          <w:rFonts w:ascii="Times New Roman" w:hAnsi="Times New Roman" w:cs="Times New Roman"/>
        </w:rPr>
        <w:t>.</w:t>
      </w:r>
      <w:r w:rsidR="008604D9">
        <w:rPr>
          <w:rFonts w:ascii="Times New Roman" w:hAnsi="Times New Roman" w:cs="Times New Roman"/>
        </w:rPr>
        <w:t xml:space="preserve"> This may be predicted to be of</w:t>
      </w:r>
      <w:r w:rsidR="00D6011A">
        <w:rPr>
          <w:rFonts w:ascii="Times New Roman" w:hAnsi="Times New Roman" w:cs="Times New Roman"/>
        </w:rPr>
        <w:t xml:space="preserve"> low impact given that t</w:t>
      </w:r>
      <w:r w:rsidR="008604D9">
        <w:rPr>
          <w:rFonts w:ascii="Times New Roman" w:hAnsi="Times New Roman" w:cs="Times New Roman"/>
        </w:rPr>
        <w:t>he pooled result</w:t>
      </w:r>
      <w:r w:rsidR="00D6011A">
        <w:rPr>
          <w:rFonts w:ascii="Times New Roman" w:hAnsi="Times New Roman" w:cs="Times New Roman"/>
        </w:rPr>
        <w:t xml:space="preserve"> favouring psychotherapy is lower</w:t>
      </w:r>
      <w:r w:rsidR="008604D9">
        <w:rPr>
          <w:rFonts w:ascii="Times New Roman" w:hAnsi="Times New Roman" w:cs="Times New Roman"/>
        </w:rPr>
        <w:t xml:space="preserve"> </w:t>
      </w:r>
      <w:r w:rsidR="00D6011A">
        <w:rPr>
          <w:rFonts w:ascii="Times New Roman" w:hAnsi="Times New Roman" w:cs="Times New Roman"/>
        </w:rPr>
        <w:t>than</w:t>
      </w:r>
      <w:r w:rsidR="008604D9">
        <w:rPr>
          <w:rFonts w:ascii="Times New Roman" w:hAnsi="Times New Roman" w:cs="Times New Roman"/>
        </w:rPr>
        <w:t xml:space="preserve"> that found in the </w:t>
      </w:r>
      <w:r w:rsidR="004A297C" w:rsidRPr="004A297C">
        <w:rPr>
          <w:rFonts w:ascii="Times New Roman" w:hAnsi="Times New Roman" w:cs="Times New Roman"/>
        </w:rPr>
        <w:t>CoBalT</w:t>
      </w:r>
      <w:r w:rsidR="004A297C">
        <w:rPr>
          <w:rFonts w:ascii="Times New Roman" w:hAnsi="Times New Roman" w:cs="Times New Roman"/>
        </w:rPr>
        <w:t xml:space="preserve"> </w:t>
      </w:r>
      <w:r w:rsidR="008604D9">
        <w:rPr>
          <w:rFonts w:ascii="Times New Roman" w:hAnsi="Times New Roman" w:cs="Times New Roman"/>
        </w:rPr>
        <w:t>study</w:t>
      </w:r>
      <w:r w:rsidR="004A297C">
        <w:rPr>
          <w:rFonts w:ascii="Times New Roman" w:hAnsi="Times New Roman" w:cs="Times New Roman"/>
        </w:rPr>
        <w:t xml:space="preserve"> </w:t>
      </w:r>
      <w:r w:rsidR="004A297C">
        <w:rPr>
          <w:rFonts w:ascii="Times New Roman" w:hAnsi="Times New Roman" w:cs="Times New Roman"/>
        </w:rPr>
        <w:fldChar w:fldCharType="begin">
          <w:fldData xml:space="preserve">PEVuZE5vdGU+PENpdGU+PEF1dGhvcj5XaWxlczwvQXV0aG9yPjxZZWFyPjIwMTY8L1llYXI+PElE
VGV4dD5Mb25nLXRlcm0gZWZmZWN0aXZlbmVzcyBhbmQgY29zdC1lZmZlY3RpdmVuZXNzIG9mIGNv
Z25pdGl2ZSBiZWhhdmlvdXJhbCB0aGVyYXB5IGFzIGFuIGFkanVuY3QgdG8gcGhhcm1hY290aGVy
YXB5IGZvciB0cmVhdG1lbnQtcmVzaXN0YW50IGRlcHJlc3Npb24gaW4gcHJpbWFyeSBjYXJlOiBm
b2xsb3ctdXAgb2YgdGhlIENvQmFsVCByYW5kb21pc2VkIGNvbnRyb2xsZWQgdHJpYWw8L0lEVGV4
dD48RGlzcGxheVRleHQ+KFdpbGVzPHN0eWxlIGZhY2U9Iml0YWxpYyI+IGV0IGFsLjwvc3R5bGU+
LCAyMDE2KTwvRGlzcGxheVRleHQ+PHJlY29yZD48ZGF0ZXM+PHB1Yi1kYXRlcz48ZGF0ZT5GZWI8
L2RhdGU+PC9wdWItZGF0ZXM+PHllYXI+MjAxNjwveWVhcj48L2RhdGVzPjxrZXl3b3Jkcz48a2V5
d29yZD5BZG9sZXNjZW50PC9rZXl3b3JkPjxrZXl3b3JkPkFkdWx0PC9rZXl3b3JkPjxrZXl3b3Jk
PkFnZWQ8L2tleXdvcmQ+PGtleXdvcmQ+QW50aWRlcHJlc3NpdmUgQWdlbnRzLyp0aGVyYXBldXRp
YyB1c2U8L2tleXdvcmQ+PGtleXdvcmQ+KkNvZ25pdGl2ZSBCZWhhdmlvcmFsIFRoZXJhcHkvZWNv
bm9taWNzPC9rZXl3b3JkPjxrZXl3b3JkPkNvbWJpbmVkIE1vZGFsaXR5IFRoZXJhcHk8L2tleXdv
cmQ+PGtleXdvcmQ+Q29zdC1CZW5lZml0IEFuYWx5c2lzPC9rZXl3b3JkPjxrZXl3b3JkPkRlcHJl
c3NpdmUgRGlzb3JkZXIsIFRyZWF0bWVudC1SZXNpc3RhbnQvZHJ1ZyB0aGVyYXB5Lyp0aGVyYXB5
PC9rZXl3b3JkPjxrZXl3b3JkPkZvbGxvdy1VcCBTdHVkaWVzPC9rZXl3b3JkPjxrZXl3b3JkPkh1
bWFuczwva2V5d29yZD48a2V5d29yZD5NaWRkbGUgQWdlZDwva2V5d29yZD48a2V5d29yZD5Qcmlt
YXJ5IEhlYWx0aCBDYXJlLyplY29ub21pY3M8L2tleXdvcmQ+PGtleXdvcmQ+UXVhbGl0eS1BZGp1
c3RlZCBMaWZlIFllYXJzPC9rZXl3b3JkPjxrZXl3b3JkPlN1cnZleXMgYW5kIFF1ZXN0aW9ubmFp
cmVzPC9rZXl3b3JkPjxrZXl3b3JkPlRyZWF0bWVudCBPdXRjb21lPC9rZXl3b3JkPjxrZXl3b3Jk
PllvdW5nIEFkdWx0PC9rZXl3b3JkPjwva2V5d29yZHM+PGlzYm4+MjIxNS0wMzY2PC9pc2JuPjx0
aXRsZXM+PHRpdGxlPkxvbmctdGVybSBlZmZlY3RpdmVuZXNzIGFuZCBjb3N0LWVmZmVjdGl2ZW5l
c3Mgb2YgY29nbml0aXZlIGJlaGF2aW91cmFsIHRoZXJhcHkgYXMgYW4gYWRqdW5jdCB0byBwaGFy
bWFjb3RoZXJhcHkgZm9yIHRyZWF0bWVudC1yZXNpc3RhbnQgZGVwcmVzc2lvbiBpbiBwcmltYXJ5
IGNhcmU6IGZvbGxvdy11cCBvZiB0aGUgQ29CYWxUIHJhbmRvbWlzZWQgY29udHJvbGxlZCB0cmlh
bDwvdGl0bGU+PHNlY29uZGFyeS10aXRsZT5MYW5jZXQgUHN5Y2hpYXRyeTwvc2Vjb25kYXJ5LXRp
dGxlPjwvdGl0bGVzPjxwYWdlcz4xMzctNDQ8L3BhZ2VzPjxudW1iZXI+MjwvbnVtYmVyPjxjb250
cmlidXRvcnM+PGF1dGhvcnM+PGF1dGhvcj5XaWxlcywgTi4gSi48L2F1dGhvcj48YXV0aG9yPlRo
b21hcywgTC48L2F1dGhvcj48YXV0aG9yPlR1cm5lciwgTi48L2F1dGhvcj48YXV0aG9yPkdhcmZp
ZWxkLCBLLjwvYXV0aG9yPjxhdXRob3I+S291bmFsaSwgRC48L2F1dGhvcj48YXV0aG9yPkNhbXBi
ZWxsLCBKLjwvYXV0aG9yPjxhdXRob3I+S2Vzc2xlciwgRC48L2F1dGhvcj48YXV0aG9yPkt1eWtl
biwgVy48L2F1dGhvcj48YXV0aG9yPkxld2lzLCBHLjwvYXV0aG9yPjxhdXRob3I+TW9ycmlzb24s
IEouPC9hdXRob3I+PGF1dGhvcj5XaWxsaWFtcywgQy48L2F1dGhvcj48YXV0aG9yPlBldGVycywg
VC4gSi48L2F1dGhvcj48YXV0aG9yPkhvbGxpbmdodXJzdCwgUy48L2F1dGhvcj48L2F1dGhvcnM+
PC9jb250cmlidXRvcnM+PGVkaXRpb24+MjAxNi8wMS8xOTwvZWRpdGlvbj48bGFuZ3VhZ2U+ZW5n
PC9sYW5ndWFnZT48YWRkZWQtZGF0ZSBmb3JtYXQ9InV0YyI+MTU5MDI1MTI4NjwvYWRkZWQtZGF0
ZT48cmVmLXR5cGUgbmFtZT0iSm91cm5hbCBBcnRpY2xlIj4xNzwvcmVmLXR5cGU+PGF1dGgtYWRk
cmVzcz5DZW50cmUgZm9yIEFjYWRlbWljIE1lbnRhbCBIZWFsdGgsIFVuaXZlcnNpdHkgb2YgQnJp
c3RvbCwgQnJpc3RvbCwgVUsuIEVsZWN0cm9uaWMgYWRkcmVzczogbmljb2xhLndpbGVzQGJyaXN0
b2wuYWMudWsuJiN4RDtDZW50cmUgZm9yIEFjYWRlbWljIE1lbnRhbCBIZWFsdGgsIFVuaXZlcnNp
dHkgb2YgQnJpc3RvbCwgQnJpc3RvbCwgVUsuJiN4RDtCcmlzdG9sIFJhbmRvbWlzZWQgVHJpYWxz
IENvbGxhYm9yYXRpb24sIFVuaXZlcnNpdHkgb2YgQnJpc3RvbCwgQnJpc3RvbCwgVUsuJiN4RDtQ
cmltYXJ5IENhcmUgUmVzZWFyY2ggR3JvdXAsIFVuaXZlcnNpdHkgb2YgRXhldGVyIE1lZGljYWwg
U2Nob29sLCBFeGV0ZXIsIFVLLiYjeEQ7Q2VudHJlIGZvciBBY2FkZW1pYyBQcmltYXJ5IENhcmUs
IFVuaXZlcnNpdHkgb2YgQnJpc3RvbCwgQnJpc3RvbCwgVUsuJiN4RDtEZXBhcnRtZW50IG9mIFBz
eWNoaWF0cnksIFVuaXZlcnNpdHkgb2YgT3hmb3JkLCBPeGZvcmQsIFVLLiYjeEQ7RGl2aXNpb24g
b2YgUHN5Y2hpYXRyeSwgVW5pdmVyc2l0eSBDb2xsZWdlIExvbmRvbiwgTG9uZG9uLCBVSy4mI3hE
O0luc3RpdHV0ZSBvZiBIZWFsdGggYW5kIFdlbGxiZWluZywgR2VuZXJhbCBQcmFjdGljZSBhbmQg
UHJpbWFyeSBDYXJlIEdyb3VwLCBVbml2ZXJzaXR5IG9mIEdsYXNnb3csIEdsYXNnb3csIFNjb3Rs
YW5kLCBVSy4mI3hEO0luc3RpdHV0ZSBvZiBIZWFsdGggYW5kIFdlbGxiZWluZywgVW5pdmVyc2l0
eSBvZiBHbGFzZ293LCBHYXJ0bmF2ZWwgUm95YWwgSG9zcGl0YWwsIEdsYXNnb3csIFNjb3RsYW5k
LCBVSy4mI3hEO1NjaG9vbCBvZiBTb2NpYWwgYW5kIENvbW11bml0eSBNZWRpY2luZSBhbmQgU2No
b29sIG9mIENsaW5pY2FsIFNjaWVuY2VzLCBVbml2ZXJzaXR5IG9mIEJyaXN0b2wsIEJyaXN0b2ws
IFVLLjwvYXV0aC1hZGRyZXNzPjxyZW1vdGUtZGF0YWJhc2UtcHJvdmlkZXI+TkxNPC9yZW1vdGUt
ZGF0YWJhc2UtcHJvdmlkZXI+PHJlYy1udW1iZXI+Mjk8L3JlYy1udW1iZXI+PGxhc3QtdXBkYXRl
ZC1kYXRlIGZvcm1hdD0idXRjIj4xNTkwMjUxMjg2PC9sYXN0LXVwZGF0ZWQtZGF0ZT48YWNjZXNz
aW9uLW51bT4yNjc3Nzc3MzwvYWNjZXNzaW9uLW51bT48ZWxlY3Ryb25pYy1yZXNvdXJjZS1udW0+
MTAuMTAxNi9zMjIxNS0wMzY2KDE1KTAwNDk1LTI8L2VsZWN0cm9uaWMtcmVzb3VyY2UtbnVtPjx2
b2x1bWU+Mzwvdm9sdW1lPjwvcmVjb3JkPjwvQ2l0ZT48L0VuZE5vdGU+AG==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XaWxlczwvQXV0aG9yPjxZZWFyPjIwMTY8L1llYXI+PElE
VGV4dD5Mb25nLXRlcm0gZWZmZWN0aXZlbmVzcyBhbmQgY29zdC1lZmZlY3RpdmVuZXNzIG9mIGNv
Z25pdGl2ZSBiZWhhdmlvdXJhbCB0aGVyYXB5IGFzIGFuIGFkanVuY3QgdG8gcGhhcm1hY290aGVy
YXB5IGZvciB0cmVhdG1lbnQtcmVzaXN0YW50IGRlcHJlc3Npb24gaW4gcHJpbWFyeSBjYXJlOiBm
b2xsb3ctdXAgb2YgdGhlIENvQmFsVCByYW5kb21pc2VkIGNvbnRyb2xsZWQgdHJpYWw8L0lEVGV4
dD48RGlzcGxheVRleHQ+KFdpbGVzPHN0eWxlIGZhY2U9Iml0YWxpYyI+IGV0IGFsLjwvc3R5bGU+
LCAyMDE2KTwvRGlzcGxheVRleHQ+PHJlY29yZD48ZGF0ZXM+PHB1Yi1kYXRlcz48ZGF0ZT5GZWI8
L2RhdGU+PC9wdWItZGF0ZXM+PHllYXI+MjAxNjwveWVhcj48L2RhdGVzPjxrZXl3b3Jkcz48a2V5
d29yZD5BZG9sZXNjZW50PC9rZXl3b3JkPjxrZXl3b3JkPkFkdWx0PC9rZXl3b3JkPjxrZXl3b3Jk
PkFnZWQ8L2tleXdvcmQ+PGtleXdvcmQ+QW50aWRlcHJlc3NpdmUgQWdlbnRzLyp0aGVyYXBldXRp
YyB1c2U8L2tleXdvcmQ+PGtleXdvcmQ+KkNvZ25pdGl2ZSBCZWhhdmlvcmFsIFRoZXJhcHkvZWNv
bm9taWNzPC9rZXl3b3JkPjxrZXl3b3JkPkNvbWJpbmVkIE1vZGFsaXR5IFRoZXJhcHk8L2tleXdv
cmQ+PGtleXdvcmQ+Q29zdC1CZW5lZml0IEFuYWx5c2lzPC9rZXl3b3JkPjxrZXl3b3JkPkRlcHJl
c3NpdmUgRGlzb3JkZXIsIFRyZWF0bWVudC1SZXNpc3RhbnQvZHJ1ZyB0aGVyYXB5Lyp0aGVyYXB5
PC9rZXl3b3JkPjxrZXl3b3JkPkZvbGxvdy1VcCBTdHVkaWVzPC9rZXl3b3JkPjxrZXl3b3JkPkh1
bWFuczwva2V5d29yZD48a2V5d29yZD5NaWRkbGUgQWdlZDwva2V5d29yZD48a2V5d29yZD5Qcmlt
YXJ5IEhlYWx0aCBDYXJlLyplY29ub21pY3M8L2tleXdvcmQ+PGtleXdvcmQ+UXVhbGl0eS1BZGp1
c3RlZCBMaWZlIFllYXJzPC9rZXl3b3JkPjxrZXl3b3JkPlN1cnZleXMgYW5kIFF1ZXN0aW9ubmFp
cmVzPC9rZXl3b3JkPjxrZXl3b3JkPlRyZWF0bWVudCBPdXRjb21lPC9rZXl3b3JkPjxrZXl3b3Jk
PllvdW5nIEFkdWx0PC9rZXl3b3JkPjwva2V5d29yZHM+PGlzYm4+MjIxNS0wMzY2PC9pc2JuPjx0
aXRsZXM+PHRpdGxlPkxvbmctdGVybSBlZmZlY3RpdmVuZXNzIGFuZCBjb3N0LWVmZmVjdGl2ZW5l
c3Mgb2YgY29nbml0aXZlIGJlaGF2aW91cmFsIHRoZXJhcHkgYXMgYW4gYWRqdW5jdCB0byBwaGFy
bWFjb3RoZXJhcHkgZm9yIHRyZWF0bWVudC1yZXNpc3RhbnQgZGVwcmVzc2lvbiBpbiBwcmltYXJ5
IGNhcmU6IGZvbGxvdy11cCBvZiB0aGUgQ29CYWxUIHJhbmRvbWlzZWQgY29udHJvbGxlZCB0cmlh
bDwvdGl0bGU+PHNlY29uZGFyeS10aXRsZT5MYW5jZXQgUHN5Y2hpYXRyeTwvc2Vjb25kYXJ5LXRp
dGxlPjwvdGl0bGVzPjxwYWdlcz4xMzctNDQ8L3BhZ2VzPjxudW1iZXI+MjwvbnVtYmVyPjxjb250
cmlidXRvcnM+PGF1dGhvcnM+PGF1dGhvcj5XaWxlcywgTi4gSi48L2F1dGhvcj48YXV0aG9yPlRo
b21hcywgTC48L2F1dGhvcj48YXV0aG9yPlR1cm5lciwgTi48L2F1dGhvcj48YXV0aG9yPkdhcmZp
ZWxkLCBLLjwvYXV0aG9yPjxhdXRob3I+S291bmFsaSwgRC48L2F1dGhvcj48YXV0aG9yPkNhbXBi
ZWxsLCBKLjwvYXV0aG9yPjxhdXRob3I+S2Vzc2xlciwgRC48L2F1dGhvcj48YXV0aG9yPkt1eWtl
biwgVy48L2F1dGhvcj48YXV0aG9yPkxld2lzLCBHLjwvYXV0aG9yPjxhdXRob3I+TW9ycmlzb24s
IEouPC9hdXRob3I+PGF1dGhvcj5XaWxsaWFtcywgQy48L2F1dGhvcj48YXV0aG9yPlBldGVycywg
VC4gSi48L2F1dGhvcj48YXV0aG9yPkhvbGxpbmdodXJzdCwgUy48L2F1dGhvcj48L2F1dGhvcnM+
PC9jb250cmlidXRvcnM+PGVkaXRpb24+MjAxNi8wMS8xOTwvZWRpdGlvbj48bGFuZ3VhZ2U+ZW5n
PC9sYW5ndWFnZT48YWRkZWQtZGF0ZSBmb3JtYXQ9InV0YyI+MTU5MDI1MTI4NjwvYWRkZWQtZGF0
ZT48cmVmLXR5cGUgbmFtZT0iSm91cm5hbCBBcnRpY2xlIj4xNzwvcmVmLXR5cGU+PGF1dGgtYWRk
cmVzcz5DZW50cmUgZm9yIEFjYWRlbWljIE1lbnRhbCBIZWFsdGgsIFVuaXZlcnNpdHkgb2YgQnJp
c3RvbCwgQnJpc3RvbCwgVUsuIEVsZWN0cm9uaWMgYWRkcmVzczogbmljb2xhLndpbGVzQGJyaXN0
b2wuYWMudWsuJiN4RDtDZW50cmUgZm9yIEFjYWRlbWljIE1lbnRhbCBIZWFsdGgsIFVuaXZlcnNp
dHkgb2YgQnJpc3RvbCwgQnJpc3RvbCwgVUsuJiN4RDtCcmlzdG9sIFJhbmRvbWlzZWQgVHJpYWxz
IENvbGxhYm9yYXRpb24sIFVuaXZlcnNpdHkgb2YgQnJpc3RvbCwgQnJpc3RvbCwgVUsuJiN4RDtQ
cmltYXJ5IENhcmUgUmVzZWFyY2ggR3JvdXAsIFVuaXZlcnNpdHkgb2YgRXhldGVyIE1lZGljYWwg
U2Nob29sLCBFeGV0ZXIsIFVLLiYjeEQ7Q2VudHJlIGZvciBBY2FkZW1pYyBQcmltYXJ5IENhcmUs
IFVuaXZlcnNpdHkgb2YgQnJpc3RvbCwgQnJpc3RvbCwgVUsuJiN4RDtEZXBhcnRtZW50IG9mIFBz
eWNoaWF0cnksIFVuaXZlcnNpdHkgb2YgT3hmb3JkLCBPeGZvcmQsIFVLLiYjeEQ7RGl2aXNpb24g
b2YgUHN5Y2hpYXRyeSwgVW5pdmVyc2l0eSBDb2xsZWdlIExvbmRvbiwgTG9uZG9uLCBVSy4mI3hE
O0luc3RpdHV0ZSBvZiBIZWFsdGggYW5kIFdlbGxiZWluZywgR2VuZXJhbCBQcmFjdGljZSBhbmQg
UHJpbWFyeSBDYXJlIEdyb3VwLCBVbml2ZXJzaXR5IG9mIEdsYXNnb3csIEdsYXNnb3csIFNjb3Rs
YW5kLCBVSy4mI3hEO0luc3RpdHV0ZSBvZiBIZWFsdGggYW5kIFdlbGxiZWluZywgVW5pdmVyc2l0
eSBvZiBHbGFzZ293LCBHYXJ0bmF2ZWwgUm95YWwgSG9zcGl0YWwsIEdsYXNnb3csIFNjb3RsYW5k
LCBVSy4mI3hEO1NjaG9vbCBvZiBTb2NpYWwgYW5kIENvbW11bml0eSBNZWRpY2luZSBhbmQgU2No
b29sIG9mIENsaW5pY2FsIFNjaWVuY2VzLCBVbml2ZXJzaXR5IG9mIEJyaXN0b2wsIEJyaXN0b2ws
IFVLLjwvYXV0aC1hZGRyZXNzPjxyZW1vdGUtZGF0YWJhc2UtcHJvdmlkZXI+TkxNPC9yZW1vdGUt
ZGF0YWJhc2UtcHJvdmlkZXI+PHJlYy1udW1iZXI+Mjk8L3JlYy1udW1iZXI+PGxhc3QtdXBkYXRl
ZC1kYXRlIGZvcm1hdD0idXRjIj4xNTkwMjUxMjg2PC9sYXN0LXVwZGF0ZWQtZGF0ZT48YWNjZXNz
aW9uLW51bT4yNjc3Nzc3MzwvYWNjZXNzaW9uLW51bT48ZWxlY3Ryb25pYy1yZXNvdXJjZS1udW0+
MTAuMTAxNi9zMjIxNS0wMzY2KDE1KTAwNDk1LTI8L2VsZWN0cm9uaWMtcmVzb3VyY2UtbnVtPjx2
b2x1bWU+Mzwvdm9sdW1lPjwvcmVjb3JkPjwvQ2l0ZT48L0VuZE5vdGU+AG==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4A297C">
        <w:rPr>
          <w:rFonts w:ascii="Times New Roman" w:hAnsi="Times New Roman" w:cs="Times New Roman"/>
        </w:rPr>
      </w:r>
      <w:r w:rsidR="004A297C">
        <w:rPr>
          <w:rFonts w:ascii="Times New Roman" w:hAnsi="Times New Roman" w:cs="Times New Roman"/>
        </w:rPr>
        <w:fldChar w:fldCharType="separate"/>
      </w:r>
      <w:r w:rsidR="008D18AA">
        <w:rPr>
          <w:rFonts w:ascii="Times New Roman" w:hAnsi="Times New Roman" w:cs="Times New Roman"/>
          <w:noProof/>
        </w:rPr>
        <w:t>(Wiles</w:t>
      </w:r>
      <w:r w:rsidR="008D18AA" w:rsidRPr="008D18AA">
        <w:rPr>
          <w:rFonts w:ascii="Times New Roman" w:hAnsi="Times New Roman" w:cs="Times New Roman"/>
          <w:i/>
          <w:noProof/>
        </w:rPr>
        <w:t xml:space="preserve"> </w:t>
      </w:r>
      <w:r w:rsidR="008D18AA">
        <w:rPr>
          <w:rFonts w:ascii="Times New Roman" w:hAnsi="Times New Roman" w:cs="Times New Roman"/>
          <w:noProof/>
        </w:rPr>
        <w:t>2016)</w:t>
      </w:r>
      <w:r w:rsidR="004A297C">
        <w:rPr>
          <w:rFonts w:ascii="Times New Roman" w:hAnsi="Times New Roman" w:cs="Times New Roman"/>
        </w:rPr>
        <w:fldChar w:fldCharType="end"/>
      </w:r>
      <w:r w:rsidR="00D6011A">
        <w:rPr>
          <w:rFonts w:ascii="Times New Roman" w:hAnsi="Times New Roman" w:cs="Times New Roman"/>
        </w:rPr>
        <w:t xml:space="preserve"> and</w:t>
      </w:r>
      <w:r w:rsidR="00D6011A" w:rsidRPr="00D6011A">
        <w:rPr>
          <w:rFonts w:ascii="Times New Roman" w:hAnsi="Times New Roman" w:cs="Times New Roman"/>
        </w:rPr>
        <w:t xml:space="preserve"> </w:t>
      </w:r>
      <w:r w:rsidR="00D6011A">
        <w:rPr>
          <w:rFonts w:ascii="Times New Roman" w:hAnsi="Times New Roman" w:cs="Times New Roman"/>
        </w:rPr>
        <w:t>one included study reported no benefit</w:t>
      </w:r>
      <w:r w:rsidR="004A297C">
        <w:rPr>
          <w:rFonts w:ascii="Times New Roman" w:hAnsi="Times New Roman" w:cs="Times New Roman"/>
        </w:rPr>
        <w:t xml:space="preserve"> </w:t>
      </w:r>
      <w:r w:rsidR="004A297C">
        <w:rPr>
          <w:rFonts w:ascii="Times New Roman" w:hAnsi="Times New Roman" w:cs="Times New Roman"/>
        </w:rPr>
        <w:fldChar w:fldCharType="begin">
          <w:fldData xml:space="preserve">PEVuZE5vdGU+PENpdGU+PEF1dGhvcj5Tb3V6YTwvQXV0aG9yPjxZZWFyPjIwMTY8L1llYXI+PElE
VGV4dD5JbnRlcnBlcnNvbmFsIHBzeWNob3RoZXJhcHkgYXMgYWRkLW9uIGZvciB0cmVhdG1lbnQt
cmVzaXN0YW50IGRlcHJlc3Npb246IEEgcHJhZ21hdGljIHJhbmRvbWl6ZWQgY29udHJvbGxlZCB0
cmlhbDwvSURUZXh0PjxEaXNwbGF5VGV4dD4oU291emE8c3R5bGUgZmFjZT0iaXRhbGljIj4gZXQg
YWwuPC9zdHlsZT4sIDIwMTYpPC9EaXNwbGF5VGV4dD48cmVjb3JkPjxkYXRlcz48cHViLWRhdGVz
PjxkYXRlPk1hciAxNTwvZGF0ZT48L3B1Yi1kYXRlcz48eWVhcj4yMDE2PC95ZWFyPjwvZGF0ZXM+
PGtleXdvcmRzPjxrZXl3b3JkPkFkdWx0PC9rZXl3b3JkPjxrZXl3b3JkPkFudGlkZXByZXNzaXZl
IEFnZW50cy90aGVyYXBldXRpYyB1c2U8L2tleXdvcmQ+PGtleXdvcmQ+Q29tYmluZWQgTW9kYWxp
dHkgVGhlcmFweS8qbWV0aG9kczwva2V5d29yZD48a2V5d29yZD5Db21tdW5pY2F0aW9uPC9rZXl3
b3JkPjxrZXl3b3JkPkRlcHJlc3NpdmUgRGlzb3JkZXIsIFRyZWF0bWVudC1SZXNpc3RhbnQvZHJ1
ZyB0aGVyYXB5Lypwc3ljaG9sb2d5Lyp0aGVyYXB5PC9rZXl3b3JkPjxrZXl3b3JkPkRpc2Vhc2Ug
TWFuYWdlbWVudDwva2V5d29yZD48a2V5d29yZD5GZW1hbGU8L2tleXdvcmQ+PGtleXdvcmQ+SHVt
YW5zPC9rZXl3b3JkPjxrZXl3b3JkPk1hbGU8L2tleXdvcmQ+PGtleXdvcmQ+TWlkZGxlIEFnZWQ8
L2tleXdvcmQ+PGtleXdvcmQ+KlBzeWNob3RoZXJhcHk8L2tleXdvcmQ+PGtleXdvcmQ+UXVhbGl0
eSBvZiBMaWZlPC9rZXl3b3JkPjxrZXl3b3JkPlNpbmdsZS1CbGluZCBNZXRob2Q8L2tleXdvcmQ+
PGtleXdvcmQ+VHJlYXRtZW50IE91dGNvbWU8L2tleXdvcmQ+PGtleXdvcmQ+RGVwcmVzc2lvbjwv
a2V5d29yZD48a2V5d29yZD5JbnRlcnBlcnNvbmFsIHBzeWNob3RoZXJhcHk8L2tleXdvcmQ+PGtl
eXdvcmQ+UmFuZG9taXplZCBwcmFnbWF0aWMgY2xpbmljYWwgdHJpYWw8L2tleXdvcmQ+PGtleXdv
cmQ+VHJlYXRtZW50LXJlc2lzdGFudCBkZXByZXNzaW9uPC9rZXl3b3JkPjwva2V5d29yZHM+PGlz
Ym4+MDE2NS0wMzI3PC9pc2JuPjx0aXRsZXM+PHRpdGxlPkludGVycGVyc29uYWwgcHN5Y2hvdGhl
cmFweSBhcyBhZGQtb24gZm9yIHRyZWF0bWVudC1yZXNpc3RhbnQgZGVwcmVzc2lvbjogQSBwcmFn
bWF0aWMgcmFuZG9taXplZCBjb250cm9sbGVkIHRyaWFsPC90aXRsZT48c2Vjb25kYXJ5LXRpdGxl
PkogQWZmZWN0IERpc29yZDwvc2Vjb25kYXJ5LXRpdGxlPjwvdGl0bGVzPjxwYWdlcz4zNzMtODA8
L3BhZ2VzPjxjb250cmlidXRvcnM+PGF1dGhvcnM+PGF1dGhvcj5Tb3V6YSwgTC4gSC48L2F1dGhv
cj48YXV0aG9yPlNhbHVtLCBHLiBBLjwvYXV0aG9yPjxhdXRob3I+TW9zcXVlaXJvLCBCLiBQLjwv
YXV0aG9yPjxhdXRob3I+Q2FsZGllcmFybywgTS4gQS48L2F1dGhvcj48YXV0aG9yPkd1ZXJyYSwg
VC4gQS48L2F1dGhvcj48YXV0aG9yPkZsZWNrLCBNLiBQLjwvYXV0aG9yPjwvYXV0aG9ycz48L2Nv
bnRyaWJ1dG9ycz48ZWRpdGlvbj4yMDE2LzAxLzIzPC9lZGl0aW9uPjxsYW5ndWFnZT5lbmc8L2xh
bmd1YWdlPjxhZGRlZC1kYXRlIGZvcm1hdD0idXRjIj4xNTkwMjUxMTE4PC9hZGRlZC1kYXRlPjxy
ZWYtdHlwZSBuYW1lPSJKb3VybmFsIEFydGljbGUiPjE3PC9yZWYtdHlwZT48YXV0aC1hZGRyZXNz
Pk1vb2QgRGlzb3JkZXJzIE91dHBhdGllbnQgUHJvZ3JhbSwgUFJPVEhVTSwgRmVkZXJhbCBVbml2
ZXJzaXR5IG9mIFJpbyBHcmFuZGUgZG8gU3VsLCBVRlJHUy9Ib3NwaXRhbCBkZSBDbMOtbmljYXMg
ZGUgUG9ydG8gQWxlZ3JlLCBIQ1BBLCBQb3J0byBBbGVncmUsIEJyYXppbCYjeEQ7UG9zdCBHcmFk
dWF0ZSBQcm9ncmFtIGluIE1lZGljYWwgU2NpZW5jZXM6IFBzeWNoaWF0cnksIEZlZGVyYWwgVW5p
dmVyc2l0eSBvZiBSaW8gR3JhbmRlIGRvIFN1bCwgVUZSR1MsIFBvcnRvIEFsZWdyZSwgQnJhemls
LiBFbGVjdHJvbmljIGFkZHJlc3M6IGxpdmlhaGFydG1hbm5kZXNvdXphQGdtYWlsLmNvbS4mI3hE
O1Bvc3QgR3JhZHVhdGUgUHJvZ3JhbSBpbiBNZWRpY2FsIFNjaWVuY2VzOiBQc3ljaGlhdHJ5LCBG
ZWRlcmFsIFVuaXZlcnNpdHkgb2YgUmlvIEdyYW5kZSBkbyBTdWwsIFVGUkdTLCBQb3J0byBBbGVn
cmUsIEJyYXppbCYjeEQ7QW54aWV0eSBEaXNvcmRlcnMgT3V0cGF0aWVudCBQcm9ncmFtIGZvciBD
aGlsZHJlbiBhbmQgQWRvbGVzY2VudHMsIFBST1RBSUEsIEZlZGVyYWwgVW5pdmVyc2l0eSBvZiBS
aW8gR3JhbmRlIGRvIFN1bCwgVUZSR1MvSG9zcGl0YWwgZGUgQ2zDrW5pY2FzIGRlIFBvcnRvIEFs
ZWdyZSwgSENQQSwgUG9ydG8gQWxlZ3JlLCBCcmF6aWwmI3hEO05hdGlvbmFsIEluc3RpdHV0ZSBv
ZiBEZXZlbG9wbWVudGFsIFBzeWNoaWF0cnkgZm9yIENoaWxkcmVuIGFuZCBBZG9sZXNjZW50cyAo
SU5QRC8gQ05QcSksIEJyYXppbC4mI3hEO01vb2QgRGlzb3JkZXJzIE91dHBhdGllbnQgUHJvZ3Jh
bSwgUFJPVEhVTSwgRmVkZXJhbCBVbml2ZXJzaXR5IG9mIFJpbyBHcmFuZGUgZG8gU3VsLCBVRlJH
Uy9Ib3NwaXRhbCBkZSBDbMOtbmljYXMgZGUgUG9ydG8gQWxlZ3JlLCBIQ1BBLCBQb3J0byBBbGVn
cmUsIEJyYXppbCYjeEQ7UG9zdCBHcmFkdWF0ZSBQcm9ncmFtIGluIE1lZGljYWwgU2NpZW5jZXM6
IFBzeWNoaWF0cnksIEZlZGVyYWwgVW5pdmVyc2l0eSBvZiBSaW8gR3JhbmRlIGRvIFN1bCwgVUZS
R1MsIFBvcnRvIEFsZWdyZSwgQnJhemlsLiYjeEQ7TW9vZCBEaXNvcmRlcnMgT3V0cGF0aWVudCBQ
cm9ncmFtLCBQUk9USFVNLCBGZWRlcmFsIFVuaXZlcnNpdHkgb2YgUmlvIEdyYW5kZSBkbyBTdWws
IFVGUkdTL0hvc3BpdGFsIGRlIENsw61uaWNhcyBkZSBQb3J0byBBbGVncmUsIEhDUEEsIFBvcnRv
IEFsZWdyZSwgQnJhemlsJiN4RDtGZWRlcmFsIFVuaXZlcnNpdHkgb2YgUmlvIEdyYW5kZSBkbyBT
dWwsIFVGUkdTLCBQb3J0byBBbGVncmUsIEJyYXppbC48L2F1dGgtYWRkcmVzcz48cmVtb3RlLWRh
dGFiYXNlLXByb3ZpZGVyPk5MTTwvcmVtb3RlLWRhdGFiYXNlLXByb3ZpZGVyPjxyZWMtbnVtYmVy
PjI3PC9yZWMtbnVtYmVyPjxsYXN0LXVwZGF0ZWQtZGF0ZSBmb3JtYXQ9InV0YyI+MTU5MDI1MTEx
ODwvbGFzdC11cGRhdGVkLWRhdGU+PGFjY2Vzc2lvbi1udW0+MjY3OTkzMzI8L2FjY2Vzc2lvbi1u
dW0+PGVsZWN0cm9uaWMtcmVzb3VyY2UtbnVtPjEwLjEwMTYvai5qYWQuMjAxNi4wMS4wMDQ8L2Vs
ZWN0cm9uaWMtcmVzb3VyY2UtbnVtPjx2b2x1bWU+MTkzPC92b2x1bWU+PC9yZWNvcmQ+PC9DaXRl
PjwvRW5kTm90ZT4A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Tb3V6YTwvQXV0aG9yPjxZZWFyPjIwMTY8L1llYXI+PElE
VGV4dD5JbnRlcnBlcnNvbmFsIHBzeWNob3RoZXJhcHkgYXMgYWRkLW9uIGZvciB0cmVhdG1lbnQt
cmVzaXN0YW50IGRlcHJlc3Npb246IEEgcHJhZ21hdGljIHJhbmRvbWl6ZWQgY29udHJvbGxlZCB0
cmlhbDwvSURUZXh0PjxEaXNwbGF5VGV4dD4oU291emE8c3R5bGUgZmFjZT0iaXRhbGljIj4gZXQg
YWwuPC9zdHlsZT4sIDIwMTYpPC9EaXNwbGF5VGV4dD48cmVjb3JkPjxkYXRlcz48cHViLWRhdGVz
PjxkYXRlPk1hciAxNTwvZGF0ZT48L3B1Yi1kYXRlcz48eWVhcj4yMDE2PC95ZWFyPjwvZGF0ZXM+
PGtleXdvcmRzPjxrZXl3b3JkPkFkdWx0PC9rZXl3b3JkPjxrZXl3b3JkPkFudGlkZXByZXNzaXZl
IEFnZW50cy90aGVyYXBldXRpYyB1c2U8L2tleXdvcmQ+PGtleXdvcmQ+Q29tYmluZWQgTW9kYWxp
dHkgVGhlcmFweS8qbWV0aG9kczwva2V5d29yZD48a2V5d29yZD5Db21tdW5pY2F0aW9uPC9rZXl3
b3JkPjxrZXl3b3JkPkRlcHJlc3NpdmUgRGlzb3JkZXIsIFRyZWF0bWVudC1SZXNpc3RhbnQvZHJ1
ZyB0aGVyYXB5Lypwc3ljaG9sb2d5Lyp0aGVyYXB5PC9rZXl3b3JkPjxrZXl3b3JkPkRpc2Vhc2Ug
TWFuYWdlbWVudDwva2V5d29yZD48a2V5d29yZD5GZW1hbGU8L2tleXdvcmQ+PGtleXdvcmQ+SHVt
YW5zPC9rZXl3b3JkPjxrZXl3b3JkPk1hbGU8L2tleXdvcmQ+PGtleXdvcmQ+TWlkZGxlIEFnZWQ8
L2tleXdvcmQ+PGtleXdvcmQ+KlBzeWNob3RoZXJhcHk8L2tleXdvcmQ+PGtleXdvcmQ+UXVhbGl0
eSBvZiBMaWZlPC9rZXl3b3JkPjxrZXl3b3JkPlNpbmdsZS1CbGluZCBNZXRob2Q8L2tleXdvcmQ+
PGtleXdvcmQ+VHJlYXRtZW50IE91dGNvbWU8L2tleXdvcmQ+PGtleXdvcmQ+RGVwcmVzc2lvbjwv
a2V5d29yZD48a2V5d29yZD5JbnRlcnBlcnNvbmFsIHBzeWNob3RoZXJhcHk8L2tleXdvcmQ+PGtl
eXdvcmQ+UmFuZG9taXplZCBwcmFnbWF0aWMgY2xpbmljYWwgdHJpYWw8L2tleXdvcmQ+PGtleXdv
cmQ+VHJlYXRtZW50LXJlc2lzdGFudCBkZXByZXNzaW9uPC9rZXl3b3JkPjwva2V5d29yZHM+PGlz
Ym4+MDE2NS0wMzI3PC9pc2JuPjx0aXRsZXM+PHRpdGxlPkludGVycGVyc29uYWwgcHN5Y2hvdGhl
cmFweSBhcyBhZGQtb24gZm9yIHRyZWF0bWVudC1yZXNpc3RhbnQgZGVwcmVzc2lvbjogQSBwcmFn
bWF0aWMgcmFuZG9taXplZCBjb250cm9sbGVkIHRyaWFsPC90aXRsZT48c2Vjb25kYXJ5LXRpdGxl
PkogQWZmZWN0IERpc29yZDwvc2Vjb25kYXJ5LXRpdGxlPjwvdGl0bGVzPjxwYWdlcz4zNzMtODA8
L3BhZ2VzPjxjb250cmlidXRvcnM+PGF1dGhvcnM+PGF1dGhvcj5Tb3V6YSwgTC4gSC48L2F1dGhv
cj48YXV0aG9yPlNhbHVtLCBHLiBBLjwvYXV0aG9yPjxhdXRob3I+TW9zcXVlaXJvLCBCLiBQLjwv
YXV0aG9yPjxhdXRob3I+Q2FsZGllcmFybywgTS4gQS48L2F1dGhvcj48YXV0aG9yPkd1ZXJyYSwg
VC4gQS48L2F1dGhvcj48YXV0aG9yPkZsZWNrLCBNLiBQLjwvYXV0aG9yPjwvYXV0aG9ycz48L2Nv
bnRyaWJ1dG9ycz48ZWRpdGlvbj4yMDE2LzAxLzIzPC9lZGl0aW9uPjxsYW5ndWFnZT5lbmc8L2xh
bmd1YWdlPjxhZGRlZC1kYXRlIGZvcm1hdD0idXRjIj4xNTkwMjUxMTE4PC9hZGRlZC1kYXRlPjxy
ZWYtdHlwZSBuYW1lPSJKb3VybmFsIEFydGljbGUiPjE3PC9yZWYtdHlwZT48YXV0aC1hZGRyZXNz
Pk1vb2QgRGlzb3JkZXJzIE91dHBhdGllbnQgUHJvZ3JhbSwgUFJPVEhVTSwgRmVkZXJhbCBVbml2
ZXJzaXR5IG9mIFJpbyBHcmFuZGUgZG8gU3VsLCBVRlJHUy9Ib3NwaXRhbCBkZSBDbMOtbmljYXMg
ZGUgUG9ydG8gQWxlZ3JlLCBIQ1BBLCBQb3J0byBBbGVncmUsIEJyYXppbCYjeEQ7UG9zdCBHcmFk
dWF0ZSBQcm9ncmFtIGluIE1lZGljYWwgU2NpZW5jZXM6IFBzeWNoaWF0cnksIEZlZGVyYWwgVW5p
dmVyc2l0eSBvZiBSaW8gR3JhbmRlIGRvIFN1bCwgVUZSR1MsIFBvcnRvIEFsZWdyZSwgQnJhemls
LiBFbGVjdHJvbmljIGFkZHJlc3M6IGxpdmlhaGFydG1hbm5kZXNvdXphQGdtYWlsLmNvbS4mI3hE
O1Bvc3QgR3JhZHVhdGUgUHJvZ3JhbSBpbiBNZWRpY2FsIFNjaWVuY2VzOiBQc3ljaGlhdHJ5LCBG
ZWRlcmFsIFVuaXZlcnNpdHkgb2YgUmlvIEdyYW5kZSBkbyBTdWwsIFVGUkdTLCBQb3J0byBBbGVn
cmUsIEJyYXppbCYjeEQ7QW54aWV0eSBEaXNvcmRlcnMgT3V0cGF0aWVudCBQcm9ncmFtIGZvciBD
aGlsZHJlbiBhbmQgQWRvbGVzY2VudHMsIFBST1RBSUEsIEZlZGVyYWwgVW5pdmVyc2l0eSBvZiBS
aW8gR3JhbmRlIGRvIFN1bCwgVUZSR1MvSG9zcGl0YWwgZGUgQ2zDrW5pY2FzIGRlIFBvcnRvIEFs
ZWdyZSwgSENQQSwgUG9ydG8gQWxlZ3JlLCBCcmF6aWwmI3hEO05hdGlvbmFsIEluc3RpdHV0ZSBv
ZiBEZXZlbG9wbWVudGFsIFBzeWNoaWF0cnkgZm9yIENoaWxkcmVuIGFuZCBBZG9sZXNjZW50cyAo
SU5QRC8gQ05QcSksIEJyYXppbC4mI3hEO01vb2QgRGlzb3JkZXJzIE91dHBhdGllbnQgUHJvZ3Jh
bSwgUFJPVEhVTSwgRmVkZXJhbCBVbml2ZXJzaXR5IG9mIFJpbyBHcmFuZGUgZG8gU3VsLCBVRlJH
Uy9Ib3NwaXRhbCBkZSBDbMOtbmljYXMgZGUgUG9ydG8gQWxlZ3JlLCBIQ1BBLCBQb3J0byBBbGVn
cmUsIEJyYXppbCYjeEQ7UG9zdCBHcmFkdWF0ZSBQcm9ncmFtIGluIE1lZGljYWwgU2NpZW5jZXM6
IFBzeWNoaWF0cnksIEZlZGVyYWwgVW5pdmVyc2l0eSBvZiBSaW8gR3JhbmRlIGRvIFN1bCwgVUZS
R1MsIFBvcnRvIEFsZWdyZSwgQnJhemlsLiYjeEQ7TW9vZCBEaXNvcmRlcnMgT3V0cGF0aWVudCBQ
cm9ncmFtLCBQUk9USFVNLCBGZWRlcmFsIFVuaXZlcnNpdHkgb2YgUmlvIEdyYW5kZSBkbyBTdWws
IFVGUkdTL0hvc3BpdGFsIGRlIENsw61uaWNhcyBkZSBQb3J0byBBbGVncmUsIEhDUEEsIFBvcnRv
IEFsZWdyZSwgQnJhemlsJiN4RDtGZWRlcmFsIFVuaXZlcnNpdHkgb2YgUmlvIEdyYW5kZSBkbyBT
dWwsIFVGUkdTLCBQb3J0byBBbGVncmUsIEJyYXppbC48L2F1dGgtYWRkcmVzcz48cmVtb3RlLWRh
dGFiYXNlLXByb3ZpZGVyPk5MTTwvcmVtb3RlLWRhdGFiYXNlLXByb3ZpZGVyPjxyZWMtbnVtYmVy
PjI3PC9yZWMtbnVtYmVyPjxsYXN0LXVwZGF0ZWQtZGF0ZSBmb3JtYXQ9InV0YyI+MTU5MDI1MTEx
ODwvbGFzdC11cGRhdGVkLWRhdGU+PGFjY2Vzc2lvbi1udW0+MjY3OTkzMzI8L2FjY2Vzc2lvbi1u
dW0+PGVsZWN0cm9uaWMtcmVzb3VyY2UtbnVtPjEwLjEwMTYvai5qYWQuMjAxNi4wMS4wMDQ8L2Vs
ZWN0cm9uaWMtcmVzb3VyY2UtbnVtPjx2b2x1bWU+MTkzPC92b2x1bWU+PC9yZWNvcmQ+PC9DaXRl
PjwvRW5kTm90ZT4A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4A297C">
        <w:rPr>
          <w:rFonts w:ascii="Times New Roman" w:hAnsi="Times New Roman" w:cs="Times New Roman"/>
        </w:rPr>
      </w:r>
      <w:r w:rsidR="004A297C">
        <w:rPr>
          <w:rFonts w:ascii="Times New Roman" w:hAnsi="Times New Roman" w:cs="Times New Roman"/>
        </w:rPr>
        <w:fldChar w:fldCharType="separate"/>
      </w:r>
      <w:r w:rsidR="008D18AA">
        <w:rPr>
          <w:rFonts w:ascii="Times New Roman" w:hAnsi="Times New Roman" w:cs="Times New Roman"/>
          <w:noProof/>
        </w:rPr>
        <w:t>(Souza</w:t>
      </w:r>
      <w:r w:rsidR="008D18AA" w:rsidRPr="008D18AA">
        <w:rPr>
          <w:rFonts w:ascii="Times New Roman" w:hAnsi="Times New Roman" w:cs="Times New Roman"/>
          <w:i/>
          <w:noProof/>
        </w:rPr>
        <w:t xml:space="preserve"> </w:t>
      </w:r>
      <w:r w:rsidR="008D18AA">
        <w:rPr>
          <w:rFonts w:ascii="Times New Roman" w:hAnsi="Times New Roman" w:cs="Times New Roman"/>
          <w:noProof/>
        </w:rPr>
        <w:t>2016)</w:t>
      </w:r>
      <w:r w:rsidR="004A297C">
        <w:rPr>
          <w:rFonts w:ascii="Times New Roman" w:hAnsi="Times New Roman" w:cs="Times New Roman"/>
        </w:rPr>
        <w:fldChar w:fldCharType="end"/>
      </w:r>
      <w:r w:rsidR="004A297C">
        <w:rPr>
          <w:rFonts w:ascii="Times New Roman" w:hAnsi="Times New Roman" w:cs="Times New Roman"/>
        </w:rPr>
        <w:t xml:space="preserve">. </w:t>
      </w:r>
      <w:r w:rsidR="00FF1940">
        <w:rPr>
          <w:rFonts w:ascii="Times New Roman" w:hAnsi="Times New Roman" w:cs="Times New Roman"/>
        </w:rPr>
        <w:t xml:space="preserve">Ultimately, formal evaluation of publication bias was not possible with insufficient studies for a funnel plot (see box 3) and this would be desirable as more trials are conducted. </w:t>
      </w:r>
      <w:r w:rsidR="005C352F">
        <w:rPr>
          <w:rFonts w:ascii="Times New Roman" w:hAnsi="Times New Roman" w:cs="Times New Roman"/>
        </w:rPr>
        <w:t xml:space="preserve">Three review authors themselves also reasonably declared a conflict of interest having led </w:t>
      </w:r>
      <w:r w:rsidR="005C352F" w:rsidRPr="00CB625D">
        <w:rPr>
          <w:rFonts w:ascii="Times New Roman" w:hAnsi="Times New Roman" w:cs="Times New Roman"/>
        </w:rPr>
        <w:t>the two UK studies of CBT</w:t>
      </w:r>
      <w:r w:rsidR="005357FB">
        <w:rPr>
          <w:rFonts w:ascii="Times New Roman" w:hAnsi="Times New Roman" w:cs="Times New Roman"/>
        </w:rPr>
        <w:t xml:space="preserve">. Whilst this would not interfere with analysis of included studies, </w:t>
      </w:r>
      <w:r w:rsidR="00127108">
        <w:rPr>
          <w:rFonts w:ascii="Times New Roman" w:hAnsi="Times New Roman" w:cs="Times New Roman"/>
        </w:rPr>
        <w:t xml:space="preserve">one possible introduction of bias could be the influence of their </w:t>
      </w:r>
      <w:r w:rsidR="00BE3DF6">
        <w:rPr>
          <w:rFonts w:ascii="Times New Roman" w:hAnsi="Times New Roman" w:cs="Times New Roman"/>
        </w:rPr>
        <w:t>persona</w:t>
      </w:r>
      <w:r w:rsidR="00127108">
        <w:rPr>
          <w:rFonts w:ascii="Times New Roman" w:hAnsi="Times New Roman" w:cs="Times New Roman"/>
        </w:rPr>
        <w:t xml:space="preserve">l experience on the inclusion criteria and hence scope of the review. </w:t>
      </w:r>
    </w:p>
    <w:p w14:paraId="0589D0C4" w14:textId="557F1B7B" w:rsidR="00982836" w:rsidRPr="00501243" w:rsidRDefault="000037FA" w:rsidP="00501243">
      <w:pPr>
        <w:spacing w:line="360" w:lineRule="auto"/>
        <w:jc w:val="both"/>
        <w:rPr>
          <w:rFonts w:ascii="Times New Roman" w:hAnsi="Times New Roman" w:cs="Times New Roman"/>
        </w:rPr>
      </w:pPr>
      <w:r>
        <w:rPr>
          <w:rFonts w:ascii="Times New Roman" w:hAnsi="Times New Roman" w:cs="Times New Roman"/>
        </w:rPr>
        <w:tab/>
      </w:r>
      <w:r w:rsidR="00982836" w:rsidRPr="00501243">
        <w:rPr>
          <w:rFonts w:ascii="Times New Roman" w:hAnsi="Times New Roman" w:cs="Times New Roman"/>
        </w:rPr>
        <w:t xml:space="preserve">The other potential sources of variation in study quality such as attrition and treatment fidelity did not seem to greatly </w:t>
      </w:r>
      <w:r w:rsidR="005C352F">
        <w:rPr>
          <w:rFonts w:ascii="Times New Roman" w:hAnsi="Times New Roman" w:cs="Times New Roman"/>
        </w:rPr>
        <w:t xml:space="preserve">alter </w:t>
      </w:r>
      <w:r w:rsidR="00982836" w:rsidRPr="00501243">
        <w:rPr>
          <w:rFonts w:ascii="Times New Roman" w:hAnsi="Times New Roman" w:cs="Times New Roman"/>
        </w:rPr>
        <w:t xml:space="preserve">the effectiveness when removed from the pooled effect size in the subsequent sensitivity analysis. </w:t>
      </w:r>
    </w:p>
    <w:p w14:paraId="50C1205C" w14:textId="34A50047" w:rsidR="0062106C" w:rsidRPr="00501243" w:rsidRDefault="0062106C" w:rsidP="00501243">
      <w:pPr>
        <w:spacing w:line="360" w:lineRule="auto"/>
        <w:jc w:val="both"/>
        <w:rPr>
          <w:rFonts w:ascii="Times New Roman" w:hAnsi="Times New Roman" w:cs="Times New Roman"/>
        </w:rPr>
      </w:pPr>
    </w:p>
    <w:p w14:paraId="39086BA6" w14:textId="374138EF" w:rsidR="00CE0258" w:rsidRPr="00751F79" w:rsidRDefault="00751F79" w:rsidP="00501243">
      <w:pPr>
        <w:spacing w:line="360" w:lineRule="auto"/>
        <w:jc w:val="both"/>
        <w:rPr>
          <w:rFonts w:ascii="Times New Roman" w:hAnsi="Times New Roman" w:cs="Times New Roman"/>
          <w:b/>
          <w:bCs/>
        </w:rPr>
      </w:pPr>
      <w:r w:rsidRPr="00751F79">
        <w:rPr>
          <w:rFonts w:ascii="Times New Roman" w:hAnsi="Times New Roman" w:cs="Times New Roman"/>
          <w:b/>
          <w:bCs/>
        </w:rPr>
        <w:t xml:space="preserve">Evaluating </w:t>
      </w:r>
      <w:r w:rsidR="00ED6CE1">
        <w:rPr>
          <w:rFonts w:ascii="Times New Roman" w:hAnsi="Times New Roman" w:cs="Times New Roman"/>
          <w:b/>
          <w:bCs/>
        </w:rPr>
        <w:t xml:space="preserve">the </w:t>
      </w:r>
      <w:r w:rsidRPr="00751F79">
        <w:rPr>
          <w:rFonts w:ascii="Times New Roman" w:hAnsi="Times New Roman" w:cs="Times New Roman"/>
          <w:b/>
          <w:bCs/>
        </w:rPr>
        <w:t>clinical significance of the findings</w:t>
      </w:r>
    </w:p>
    <w:p w14:paraId="468298A1" w14:textId="77777777" w:rsidR="0062106C" w:rsidRPr="00501243" w:rsidRDefault="0062106C" w:rsidP="00501243">
      <w:pPr>
        <w:spacing w:line="360" w:lineRule="auto"/>
        <w:jc w:val="both"/>
        <w:rPr>
          <w:rFonts w:ascii="Times New Roman" w:hAnsi="Times New Roman" w:cs="Times New Roman"/>
        </w:rPr>
      </w:pPr>
    </w:p>
    <w:p w14:paraId="45615004" w14:textId="63825B15" w:rsidR="00EA7E4A" w:rsidRDefault="00FE714E" w:rsidP="0024500F">
      <w:pPr>
        <w:spacing w:line="360" w:lineRule="auto"/>
        <w:ind w:firstLine="720"/>
        <w:jc w:val="both"/>
        <w:rPr>
          <w:rFonts w:ascii="Times New Roman" w:hAnsi="Times New Roman" w:cs="Times New Roman"/>
        </w:rPr>
      </w:pPr>
      <w:r>
        <w:rPr>
          <w:rFonts w:ascii="Times New Roman" w:hAnsi="Times New Roman" w:cs="Times New Roman"/>
        </w:rPr>
        <w:t>Whilst this review reports some positive effect of psychological interventions in TRD,</w:t>
      </w:r>
      <w:r w:rsidR="00B547CE">
        <w:rPr>
          <w:rFonts w:ascii="Times New Roman" w:hAnsi="Times New Roman" w:cs="Times New Roman"/>
        </w:rPr>
        <w:t xml:space="preserve"> </w:t>
      </w:r>
      <w:r w:rsidR="00686D6A" w:rsidRPr="00501243">
        <w:rPr>
          <w:rFonts w:ascii="Times New Roman" w:hAnsi="Times New Roman" w:cs="Times New Roman"/>
        </w:rPr>
        <w:t>the clinical significance of the</w:t>
      </w:r>
      <w:r>
        <w:rPr>
          <w:rFonts w:ascii="Times New Roman" w:hAnsi="Times New Roman" w:cs="Times New Roman"/>
        </w:rPr>
        <w:t>se findings remains un</w:t>
      </w:r>
      <w:r w:rsidR="00686D6A" w:rsidRPr="00501243">
        <w:rPr>
          <w:rFonts w:ascii="Times New Roman" w:hAnsi="Times New Roman" w:cs="Times New Roman"/>
        </w:rPr>
        <w:t xml:space="preserve">certain. The authors note that the mean reduction of depressive symptoms on the BDI (-4.7 based on the </w:t>
      </w:r>
      <w:r w:rsidR="00031B84">
        <w:rPr>
          <w:rFonts w:ascii="Times New Roman" w:hAnsi="Times New Roman" w:cs="Times New Roman"/>
        </w:rPr>
        <w:t>five</w:t>
      </w:r>
      <w:r w:rsidR="00686D6A" w:rsidRPr="00501243">
        <w:rPr>
          <w:rFonts w:ascii="Times New Roman" w:hAnsi="Times New Roman" w:cs="Times New Roman"/>
        </w:rPr>
        <w:t xml:space="preserve"> studies that used this outcome) is indeed of greater magnitude than the </w:t>
      </w:r>
      <w:r w:rsidR="00751F79" w:rsidRPr="00501243">
        <w:rPr>
          <w:rFonts w:ascii="Times New Roman" w:hAnsi="Times New Roman" w:cs="Times New Roman"/>
        </w:rPr>
        <w:t>minimum</w:t>
      </w:r>
      <w:r w:rsidR="00686D6A" w:rsidRPr="00501243">
        <w:rPr>
          <w:rFonts w:ascii="Times New Roman" w:hAnsi="Times New Roman" w:cs="Times New Roman"/>
        </w:rPr>
        <w:t xml:space="preserve"> clinically important difference (MCID) previously defined by NICE as at least 3 points. </w:t>
      </w:r>
      <w:r w:rsidR="000144DA">
        <w:rPr>
          <w:rFonts w:ascii="Times New Roman" w:hAnsi="Times New Roman" w:cs="Times New Roman"/>
        </w:rPr>
        <w:t>However, t</w:t>
      </w:r>
      <w:r w:rsidR="00686D6A" w:rsidRPr="00501243">
        <w:rPr>
          <w:rFonts w:ascii="Times New Roman" w:hAnsi="Times New Roman" w:cs="Times New Roman"/>
        </w:rPr>
        <w:t xml:space="preserve">his threshold has since been under challenge by more recent evidence suggesting patients themselves may place greater emphasis on larger relative (rather than absolute) changes to BDI </w:t>
      </w:r>
      <w:r w:rsidR="004A297C">
        <w:rPr>
          <w:rFonts w:ascii="Times New Roman" w:hAnsi="Times New Roman" w:cs="Times New Roman"/>
        </w:rPr>
        <w:fldChar w:fldCharType="begin">
          <w:fldData xml:space="preserve">PEVuZE5vdGU+PENpdGU+PEF1dGhvcj5CdXR0b248L0F1dGhvcj48WWVhcj4yMDE1PC9ZZWFyPjxJ
RFRleHQ+TWluaW1hbCBjbGluaWNhbGx5IGltcG9ydGFudCBkaWZmZXJlbmNlIG9uIHRoZSBCZWNr
IERlcHJlc3Npb24gSW52ZW50b3J5LS1JSSBhY2NvcmRpbmcgdG8gdGhlIHBhdGllbnQmYXBvcztz
IHBlcnNwZWN0aXZlPC9JRFRleHQ+PERpc3BsYXlUZXh0PihCdXR0b248c3R5bGUgZmFjZT0iaXRh
bGljIj4gZXQgYWwuPC9zdHlsZT4sIDIwMTUpPC9EaXNwbGF5VGV4dD48cmVjb3JkPjxkYXRlcz48
cHViLWRhdGVzPjxkYXRlPk5vdjwvZGF0ZT48L3B1Yi1kYXRlcz48eWVhcj4yMDE1PC95ZWFyPjwv
ZGF0ZXM+PGtleXdvcmRzPjxrZXl3b3JkPkFkdWx0PC9rZXl3b3JkPjxrZXl3b3JkPkRlcHJlc3Np
b24vKmRpYWdub3Npcy90aGVyYXB5PC9rZXl3b3JkPjxrZXl3b3JkPkRlcHJlc3NpdmUgRGlzb3Jk
ZXIvKmRpYWdub3Npcy90aGVyYXB5PC9rZXl3b3JkPjxrZXl3b3JkPkRlcHJlc3NpdmUgRGlzb3Jk
ZXIsIFRyZWF0bWVudC1SZXNpc3RhbnQvZGlhZ25vc2lzL3RoZXJhcHk8L2tleXdvcmQ+PGtleXdv
cmQ+RmVtYWxlPC9rZXl3b3JkPjxrZXl3b3JkPkh1bWFuczwva2V5d29yZD48a2V5d29yZD5NYWxl
PC9rZXl3b3JkPjxrZXl3b3JkPk1pZGRsZSBBZ2VkPC9rZXl3b3JkPjxrZXl3b3JkPk91dGNvbWUg
QXNzZXNzbWVudCwgSGVhbHRoIENhcmUvKnN0YW5kYXJkczwva2V5d29yZD48a2V5d29yZD5Qc3lj
aGlhdHJpYyBTdGF0dXMgUmF0aW5nIFNjYWxlcy8qc3RhbmRhcmRzPC9rZXl3b3JkPjxrZXl3b3Jk
PlBzeWNob21ldHJpY3MvKnN0YW5kYXJkczwva2V5d29yZD48a2V5d29yZD5SYW5kb21pemVkIENv
bnRyb2xsZWQgVHJpYWxzIGFzIFRvcGljPC9rZXl3b3JkPjxrZXl3b3JkPipTZXZlcml0eSBvZiBJ
bGxuZXNzIEluZGV4PC9rZXl3b3JkPjxrZXl3b3JkPjJuZCBlZGl0aW9uIChCREktSUkpPC9rZXl3
b3JkPjxrZXl3b3JkPkJlY2sgRGVwcmVzc2lvbiBJbnZlbnRvcnk8L2tleXdvcmQ+PGtleXdvcmQ+
ZGVwcmVzc2lvbjwva2V5d29yZD48a2V5d29yZD5taW5pbWFsIGNsaW5pY2FsbHkgaW1wb3J0YW50
IGRpZmZlcmVuY2U8L2tleXdvcmQ+PGtleXdvcmQ+b3V0Y29tZSBhc3Nlc3NtZW50PC9rZXl3b3Jk
PjxrZXl3b3JkPnByaW1hcnkgY2FyZTwva2V5d29yZD48L2tleXdvcmRzPjxpc2JuPjAwMzMtMjkx
NyAoUHJpbnQpJiN4RDswMDMzLTI5MTc8L2lzYm4+PGN1c3RvbTI+UE1DNDYxMTM1NjwvY3VzdG9t
Mj48dGl0bGVzPjx0aXRsZT5NaW5pbWFsIGNsaW5pY2FsbHkgaW1wb3J0YW50IGRpZmZlcmVuY2Ug
b24gdGhlIEJlY2sgRGVwcmVzc2lvbiBJbnZlbnRvcnktLUlJIGFjY29yZGluZyB0byB0aGUgcGF0
aWVudCZhcG9zO3MgcGVyc3BlY3RpdmU8L3RpdGxlPjxzZWNvbmRhcnktdGl0bGU+UHN5Y2hvbCBN
ZWQ8L3NlY29uZGFyeS10aXRsZT48L3RpdGxlcz48cGFnZXM+MzI2OS03OTwvcGFnZXM+PG51bWJl
cj4xNTwvbnVtYmVyPjxjb250cmlidXRvcnM+PGF1dGhvcnM+PGF1dGhvcj5CdXR0b24sIEsuIFMu
PC9hdXRob3I+PGF1dGhvcj5Lb3VuYWxpLCBELjwvYXV0aG9yPjxhdXRob3I+VGhvbWFzLCBMLjwv
YXV0aG9yPjxhdXRob3I+V2lsZXMsIE4uIEouPC9hdXRob3I+PGF1dGhvcj5QZXRlcnMsIFQuIEou
PC9hdXRob3I+PGF1dGhvcj5XZWx0b24sIE4uIEouPC9hdXRob3I+PGF1dGhvcj5BZGVzLCBBLiBF
LjwvYXV0aG9yPjxhdXRob3I+TGV3aXMsIEcuPC9hdXRob3I+PC9hdXRob3JzPjwvY29udHJpYnV0
b3JzPjxlZGl0aW9uPjIwMTUvMDcvMTU8L2VkaXRpb24+PGxhbmd1YWdlPmVuZzwvbGFuZ3VhZ2U+
PGFkZGVkLWRhdGUgZm9ybWF0PSJ1dGMiPjE1OTAyNTIzNTc8L2FkZGVkLWRhdGU+PHJlZi10eXBl
IG5hbWU9IkpvdXJuYWwgQXJ0aWNsZSI+MTc8L3JlZi10eXBlPjxhdXRoLWFkZHJlc3M+U2Nob29s
IG9mIFNvY2lhbCBhbmQgQ29tbXVuaXR5IE1lZGljaW5lLFVuaXZlcnNpdHkgb2YgQnJpc3RvbCxC
cmlzdG9sLFVLLiYjeEQ7U2Nob29sIG9mIENsaW5pY2FsIFNjaWVuY2VzLFVuaXZlcnNpdHkgb2Yg
QnJpc3RvbCxCcmlzdG9sLFVLLiYjeEQ7RGl2aXNpb24gb2YgUHN5Y2hpYXRyeSxVbml2ZXJzaXR5
IENvbGxlZ2UgTG9uZG9uLExvbmRvbixVSy48L2F1dGgtYWRkcmVzcz48cmVtb3RlLWRhdGFiYXNl
LXByb3ZpZGVyPk5MTTwvcmVtb3RlLWRhdGFiYXNlLXByb3ZpZGVyPjxyZWMtbnVtYmVyPjMzPC9y
ZWMtbnVtYmVyPjxsYXN0LXVwZGF0ZWQtZGF0ZSBmb3JtYXQ9InV0YyI+MTU5MDI1MjM1NzwvbGFz
dC11cGRhdGVkLWRhdGU+PGFjY2Vzc2lvbi1udW0+MjYxNjU3NDg8L2FjY2Vzc2lvbi1udW0+PGVs
ZWN0cm9uaWMtcmVzb3VyY2UtbnVtPjEwLjEwMTcvczAwMzMyOTE3MTUwMDEyNzA8L2VsZWN0cm9u
aWMtcmVzb3VyY2UtbnVtPjx2b2x1bWU+NDU8L3ZvbHVtZT48L3JlY29yZD48L0NpdGU+PC9FbmRO
b3RlPgB=
</w:fldData>
        </w:fldChar>
      </w:r>
      <w:r w:rsidR="008D18AA">
        <w:rPr>
          <w:rFonts w:ascii="Times New Roman" w:hAnsi="Times New Roman" w:cs="Times New Roman"/>
        </w:rPr>
        <w:instrText xml:space="preserve"> ADDIN EN.CITE </w:instrText>
      </w:r>
      <w:r w:rsidR="008D18AA">
        <w:rPr>
          <w:rFonts w:ascii="Times New Roman" w:hAnsi="Times New Roman" w:cs="Times New Roman"/>
        </w:rPr>
        <w:fldChar w:fldCharType="begin">
          <w:fldData xml:space="preserve">PEVuZE5vdGU+PENpdGU+PEF1dGhvcj5CdXR0b248L0F1dGhvcj48WWVhcj4yMDE1PC9ZZWFyPjxJ
RFRleHQ+TWluaW1hbCBjbGluaWNhbGx5IGltcG9ydGFudCBkaWZmZXJlbmNlIG9uIHRoZSBCZWNr
IERlcHJlc3Npb24gSW52ZW50b3J5LS1JSSBhY2NvcmRpbmcgdG8gdGhlIHBhdGllbnQmYXBvcztz
IHBlcnNwZWN0aXZlPC9JRFRleHQ+PERpc3BsYXlUZXh0PihCdXR0b248c3R5bGUgZmFjZT0iaXRh
bGljIj4gZXQgYWwuPC9zdHlsZT4sIDIwMTUpPC9EaXNwbGF5VGV4dD48cmVjb3JkPjxkYXRlcz48
cHViLWRhdGVzPjxkYXRlPk5vdjwvZGF0ZT48L3B1Yi1kYXRlcz48eWVhcj4yMDE1PC95ZWFyPjwv
ZGF0ZXM+PGtleXdvcmRzPjxrZXl3b3JkPkFkdWx0PC9rZXl3b3JkPjxrZXl3b3JkPkRlcHJlc3Np
b24vKmRpYWdub3Npcy90aGVyYXB5PC9rZXl3b3JkPjxrZXl3b3JkPkRlcHJlc3NpdmUgRGlzb3Jk
ZXIvKmRpYWdub3Npcy90aGVyYXB5PC9rZXl3b3JkPjxrZXl3b3JkPkRlcHJlc3NpdmUgRGlzb3Jk
ZXIsIFRyZWF0bWVudC1SZXNpc3RhbnQvZGlhZ25vc2lzL3RoZXJhcHk8L2tleXdvcmQ+PGtleXdv
cmQ+RmVtYWxlPC9rZXl3b3JkPjxrZXl3b3JkPkh1bWFuczwva2V5d29yZD48a2V5d29yZD5NYWxl
PC9rZXl3b3JkPjxrZXl3b3JkPk1pZGRsZSBBZ2VkPC9rZXl3b3JkPjxrZXl3b3JkPk91dGNvbWUg
QXNzZXNzbWVudCwgSGVhbHRoIENhcmUvKnN0YW5kYXJkczwva2V5d29yZD48a2V5d29yZD5Qc3lj
aGlhdHJpYyBTdGF0dXMgUmF0aW5nIFNjYWxlcy8qc3RhbmRhcmRzPC9rZXl3b3JkPjxrZXl3b3Jk
PlBzeWNob21ldHJpY3MvKnN0YW5kYXJkczwva2V5d29yZD48a2V5d29yZD5SYW5kb21pemVkIENv
bnRyb2xsZWQgVHJpYWxzIGFzIFRvcGljPC9rZXl3b3JkPjxrZXl3b3JkPipTZXZlcml0eSBvZiBJ
bGxuZXNzIEluZGV4PC9rZXl3b3JkPjxrZXl3b3JkPjJuZCBlZGl0aW9uIChCREktSUkpPC9rZXl3
b3JkPjxrZXl3b3JkPkJlY2sgRGVwcmVzc2lvbiBJbnZlbnRvcnk8L2tleXdvcmQ+PGtleXdvcmQ+
ZGVwcmVzc2lvbjwva2V5d29yZD48a2V5d29yZD5taW5pbWFsIGNsaW5pY2FsbHkgaW1wb3J0YW50
IGRpZmZlcmVuY2U8L2tleXdvcmQ+PGtleXdvcmQ+b3V0Y29tZSBhc3Nlc3NtZW50PC9rZXl3b3Jk
PjxrZXl3b3JkPnByaW1hcnkgY2FyZTwva2V5d29yZD48L2tleXdvcmRzPjxpc2JuPjAwMzMtMjkx
NyAoUHJpbnQpJiN4RDswMDMzLTI5MTc8L2lzYm4+PGN1c3RvbTI+UE1DNDYxMTM1NjwvY3VzdG9t
Mj48dGl0bGVzPjx0aXRsZT5NaW5pbWFsIGNsaW5pY2FsbHkgaW1wb3J0YW50IGRpZmZlcmVuY2Ug
b24gdGhlIEJlY2sgRGVwcmVzc2lvbiBJbnZlbnRvcnktLUlJIGFjY29yZGluZyB0byB0aGUgcGF0
aWVudCZhcG9zO3MgcGVyc3BlY3RpdmU8L3RpdGxlPjxzZWNvbmRhcnktdGl0bGU+UHN5Y2hvbCBN
ZWQ8L3NlY29uZGFyeS10aXRsZT48L3RpdGxlcz48cGFnZXM+MzI2OS03OTwvcGFnZXM+PG51bWJl
cj4xNTwvbnVtYmVyPjxjb250cmlidXRvcnM+PGF1dGhvcnM+PGF1dGhvcj5CdXR0b24sIEsuIFMu
PC9hdXRob3I+PGF1dGhvcj5Lb3VuYWxpLCBELjwvYXV0aG9yPjxhdXRob3I+VGhvbWFzLCBMLjwv
YXV0aG9yPjxhdXRob3I+V2lsZXMsIE4uIEouPC9hdXRob3I+PGF1dGhvcj5QZXRlcnMsIFQuIEou
PC9hdXRob3I+PGF1dGhvcj5XZWx0b24sIE4uIEouPC9hdXRob3I+PGF1dGhvcj5BZGVzLCBBLiBF
LjwvYXV0aG9yPjxhdXRob3I+TGV3aXMsIEcuPC9hdXRob3I+PC9hdXRob3JzPjwvY29udHJpYnV0
b3JzPjxlZGl0aW9uPjIwMTUvMDcvMTU8L2VkaXRpb24+PGxhbmd1YWdlPmVuZzwvbGFuZ3VhZ2U+
PGFkZGVkLWRhdGUgZm9ybWF0PSJ1dGMiPjE1OTAyNTIzNTc8L2FkZGVkLWRhdGU+PHJlZi10eXBl
IG5hbWU9IkpvdXJuYWwgQXJ0aWNsZSI+MTc8L3JlZi10eXBlPjxhdXRoLWFkZHJlc3M+U2Nob29s
IG9mIFNvY2lhbCBhbmQgQ29tbXVuaXR5IE1lZGljaW5lLFVuaXZlcnNpdHkgb2YgQnJpc3RvbCxC
cmlzdG9sLFVLLiYjeEQ7U2Nob29sIG9mIENsaW5pY2FsIFNjaWVuY2VzLFVuaXZlcnNpdHkgb2Yg
QnJpc3RvbCxCcmlzdG9sLFVLLiYjeEQ7RGl2aXNpb24gb2YgUHN5Y2hpYXRyeSxVbml2ZXJzaXR5
IENvbGxlZ2UgTG9uZG9uLExvbmRvbixVSy48L2F1dGgtYWRkcmVzcz48cmVtb3RlLWRhdGFiYXNl
LXByb3ZpZGVyPk5MTTwvcmVtb3RlLWRhdGFiYXNlLXByb3ZpZGVyPjxyZWMtbnVtYmVyPjMzPC9y
ZWMtbnVtYmVyPjxsYXN0LXVwZGF0ZWQtZGF0ZSBmb3JtYXQ9InV0YyI+MTU5MDI1MjM1NzwvbGFz
dC11cGRhdGVkLWRhdGU+PGFjY2Vzc2lvbi1udW0+MjYxNjU3NDg8L2FjY2Vzc2lvbi1udW0+PGVs
ZWN0cm9uaWMtcmVzb3VyY2UtbnVtPjEwLjEwMTcvczAwMzMyOTE3MTUwMDEyNzA8L2VsZWN0cm9u
aWMtcmVzb3VyY2UtbnVtPjx2b2x1bWU+NDU8L3ZvbHVtZT48L3JlY29yZD48L0NpdGU+PC9FbmRO
b3RlPgB=
</w:fldData>
        </w:fldChar>
      </w:r>
      <w:r w:rsidR="008D18AA">
        <w:rPr>
          <w:rFonts w:ascii="Times New Roman" w:hAnsi="Times New Roman" w:cs="Times New Roman"/>
        </w:rPr>
        <w:instrText xml:space="preserve"> ADDIN EN.CITE.DATA </w:instrText>
      </w:r>
      <w:r w:rsidR="008D18AA">
        <w:rPr>
          <w:rFonts w:ascii="Times New Roman" w:hAnsi="Times New Roman" w:cs="Times New Roman"/>
        </w:rPr>
      </w:r>
      <w:r w:rsidR="008D18AA">
        <w:rPr>
          <w:rFonts w:ascii="Times New Roman" w:hAnsi="Times New Roman" w:cs="Times New Roman"/>
        </w:rPr>
        <w:fldChar w:fldCharType="end"/>
      </w:r>
      <w:r w:rsidR="004A297C">
        <w:rPr>
          <w:rFonts w:ascii="Times New Roman" w:hAnsi="Times New Roman" w:cs="Times New Roman"/>
        </w:rPr>
      </w:r>
      <w:r w:rsidR="004A297C">
        <w:rPr>
          <w:rFonts w:ascii="Times New Roman" w:hAnsi="Times New Roman" w:cs="Times New Roman"/>
        </w:rPr>
        <w:fldChar w:fldCharType="separate"/>
      </w:r>
      <w:r w:rsidR="008D18AA">
        <w:rPr>
          <w:rFonts w:ascii="Times New Roman" w:hAnsi="Times New Roman" w:cs="Times New Roman"/>
          <w:noProof/>
        </w:rPr>
        <w:t>(Button</w:t>
      </w:r>
      <w:r w:rsidR="008D18AA" w:rsidRPr="008D18AA">
        <w:rPr>
          <w:rFonts w:ascii="Times New Roman" w:hAnsi="Times New Roman" w:cs="Times New Roman"/>
          <w:i/>
          <w:noProof/>
        </w:rPr>
        <w:t xml:space="preserve"> </w:t>
      </w:r>
      <w:r w:rsidR="008D18AA">
        <w:rPr>
          <w:rFonts w:ascii="Times New Roman" w:hAnsi="Times New Roman" w:cs="Times New Roman"/>
          <w:noProof/>
        </w:rPr>
        <w:t>2015)</w:t>
      </w:r>
      <w:r w:rsidR="004A297C">
        <w:rPr>
          <w:rFonts w:ascii="Times New Roman" w:hAnsi="Times New Roman" w:cs="Times New Roman"/>
        </w:rPr>
        <w:fldChar w:fldCharType="end"/>
      </w:r>
      <w:r w:rsidR="004A297C">
        <w:rPr>
          <w:rFonts w:ascii="Times New Roman" w:hAnsi="Times New Roman" w:cs="Times New Roman"/>
        </w:rPr>
        <w:t>,</w:t>
      </w:r>
      <w:r w:rsidR="00686D6A" w:rsidRPr="00501243">
        <w:rPr>
          <w:rFonts w:ascii="Times New Roman" w:hAnsi="Times New Roman" w:cs="Times New Roman"/>
        </w:rPr>
        <w:t xml:space="preserve"> and </w:t>
      </w:r>
      <w:r w:rsidR="000144DA">
        <w:rPr>
          <w:rFonts w:ascii="Times New Roman" w:hAnsi="Times New Roman" w:cs="Times New Roman"/>
        </w:rPr>
        <w:t xml:space="preserve">clinical significance </w:t>
      </w:r>
      <w:r w:rsidR="00686D6A" w:rsidRPr="00501243">
        <w:rPr>
          <w:rFonts w:ascii="Times New Roman" w:hAnsi="Times New Roman" w:cs="Times New Roman"/>
        </w:rPr>
        <w:t xml:space="preserve">may be better </w:t>
      </w:r>
      <w:r w:rsidR="000144DA">
        <w:rPr>
          <w:rFonts w:ascii="Times New Roman" w:hAnsi="Times New Roman" w:cs="Times New Roman"/>
        </w:rPr>
        <w:t>assessed</w:t>
      </w:r>
      <w:r w:rsidR="000144DA" w:rsidRPr="00501243">
        <w:rPr>
          <w:rFonts w:ascii="Times New Roman" w:hAnsi="Times New Roman" w:cs="Times New Roman"/>
        </w:rPr>
        <w:t xml:space="preserve"> </w:t>
      </w:r>
      <w:r w:rsidR="00686D6A" w:rsidRPr="00501243">
        <w:rPr>
          <w:rFonts w:ascii="Times New Roman" w:hAnsi="Times New Roman" w:cs="Times New Roman"/>
        </w:rPr>
        <w:t xml:space="preserve">by addressing </w:t>
      </w:r>
      <w:r w:rsidR="001813C3">
        <w:rPr>
          <w:rFonts w:ascii="Times New Roman" w:hAnsi="Times New Roman" w:cs="Times New Roman"/>
        </w:rPr>
        <w:t xml:space="preserve">changes in </w:t>
      </w:r>
      <w:r w:rsidR="00686D6A" w:rsidRPr="00501243">
        <w:rPr>
          <w:rFonts w:ascii="Times New Roman" w:hAnsi="Times New Roman" w:cs="Times New Roman"/>
        </w:rPr>
        <w:t>specific functional impairments</w:t>
      </w:r>
      <w:r w:rsidR="004A297C">
        <w:rPr>
          <w:rFonts w:ascii="Times New Roman" w:hAnsi="Times New Roman" w:cs="Times New Roman"/>
        </w:rPr>
        <w:t xml:space="preserve"> </w:t>
      </w:r>
      <w:r w:rsidR="004A297C">
        <w:rPr>
          <w:rFonts w:ascii="Times New Roman" w:hAnsi="Times New Roman" w:cs="Times New Roman"/>
        </w:rPr>
        <w:fldChar w:fldCharType="begin"/>
      </w:r>
      <w:r w:rsidR="00A04056">
        <w:rPr>
          <w:rFonts w:ascii="Times New Roman" w:hAnsi="Times New Roman" w:cs="Times New Roman"/>
        </w:rPr>
        <w:instrText xml:space="preserve"> ADDIN EN.CITE &lt;EndNote&gt;&lt;Cite&gt;&lt;Author&gt;Saltiel&lt;/Author&gt;&lt;Year&gt;2015&lt;/Year&gt;&lt;IDText&gt;Major depressive disorder: mechanism-based prescribing for personalized medicine&lt;/IDText&gt;&lt;DisplayText&gt;(Saltiel and Silvershein, 2015)&lt;/DisplayText&gt;&lt;record&gt;&lt;keywords&gt;&lt;keyword&gt;Mdd&lt;/keyword&gt;&lt;keyword&gt;individualized pharmacotherapy&lt;/keyword&gt;&lt;keyword&gt;patient-specific profile&lt;/keyword&gt;&lt;keyword&gt;tailored pharmacotherapy&lt;/keyword&gt;&lt;/keywords&gt;&lt;isbn&gt;1176-6328 (Print)&amp;#xD;1176-6328&lt;/isbn&gt;&lt;custom2&gt;PMC4386790&lt;/custom2&gt;&lt;titles&gt;&lt;title&gt;Major depressive disorder: mechanism-based prescribing for personalized medicine&lt;/title&gt;&lt;secondary-title&gt;Neuropsychiatr Dis Treat&lt;/secondary-title&gt;&lt;/titles&gt;&lt;pages&gt;875-88&lt;/pages&gt;&lt;contributors&gt;&lt;authors&gt;&lt;author&gt;Saltiel, P. F.&lt;/author&gt;&lt;author&gt;Silvershein, D. I.&lt;/author&gt;&lt;/authors&gt;&lt;/contributors&gt;&lt;edition&gt;2015/04/08&lt;/edition&gt;&lt;language&gt;eng&lt;/language&gt;&lt;added-date format="utc"&gt;1590252604&lt;/added-date&gt;&lt;ref-type name="Journal Article"&gt;17&lt;/ref-type&gt;&lt;auth-address&gt;Department of Psychiatry, New York University School of Medicine/Langone Medical Center New York University Behavioral Health Programs, New York University Pearl Barlow Center for Memory Evaluation and Treatment, New York, NY, USA.&amp;#xD;Department of Medicine, New York University School of Medicine/Langone Medical Center, New York, NY, USA.&lt;/auth-address&gt;&lt;dates&gt;&lt;year&gt;2015&lt;/year&gt;&lt;/dates&gt;&lt;remote-database-provider&gt;NLM&lt;/remote-database-provider&gt;&lt;rec-number&gt;34&lt;/rec-number&gt;&lt;last-updated-date format="utc"&gt;1590252604&lt;/last-updated-date&gt;&lt;accession-num&gt;25848287&lt;/accession-num&gt;&lt;electronic-resource-num&gt;10.2147/ndt.s73261&lt;/electronic-resource-num&gt;&lt;volume&gt;11&lt;/volume&gt;&lt;/record&gt;&lt;/Cite&gt;&lt;/EndNote&gt;</w:instrText>
      </w:r>
      <w:r w:rsidR="004A297C">
        <w:rPr>
          <w:rFonts w:ascii="Times New Roman" w:hAnsi="Times New Roman" w:cs="Times New Roman"/>
        </w:rPr>
        <w:fldChar w:fldCharType="separate"/>
      </w:r>
      <w:r w:rsidR="00A04056">
        <w:rPr>
          <w:rFonts w:ascii="Times New Roman" w:hAnsi="Times New Roman" w:cs="Times New Roman"/>
          <w:noProof/>
        </w:rPr>
        <w:t>(Saltiel 2015)</w:t>
      </w:r>
      <w:r w:rsidR="004A297C">
        <w:rPr>
          <w:rFonts w:ascii="Times New Roman" w:hAnsi="Times New Roman" w:cs="Times New Roman"/>
        </w:rPr>
        <w:fldChar w:fldCharType="end"/>
      </w:r>
      <w:r w:rsidR="004A297C">
        <w:rPr>
          <w:rFonts w:ascii="Times New Roman" w:hAnsi="Times New Roman" w:cs="Times New Roman"/>
        </w:rPr>
        <w:t>.</w:t>
      </w:r>
      <w:r w:rsidR="00686D6A" w:rsidRPr="00501243">
        <w:rPr>
          <w:rFonts w:ascii="Times New Roman" w:hAnsi="Times New Roman" w:cs="Times New Roman"/>
        </w:rPr>
        <w:t xml:space="preserve"> </w:t>
      </w:r>
      <w:r w:rsidR="00115082">
        <w:rPr>
          <w:rFonts w:ascii="Times New Roman" w:hAnsi="Times New Roman" w:cs="Times New Roman"/>
        </w:rPr>
        <w:t xml:space="preserve">Although a secondary outcome, the remission and response rates in the intervention arms do suggest improvements were likely clinically significant. </w:t>
      </w:r>
      <w:r w:rsidR="00686D6A" w:rsidRPr="00501243">
        <w:rPr>
          <w:rFonts w:ascii="Times New Roman" w:hAnsi="Times New Roman" w:cs="Times New Roman"/>
        </w:rPr>
        <w:t xml:space="preserve">Data in this review for benefits on social functioning and quality of life was </w:t>
      </w:r>
      <w:r w:rsidR="00751F79" w:rsidRPr="00501243">
        <w:rPr>
          <w:rFonts w:ascii="Times New Roman" w:hAnsi="Times New Roman" w:cs="Times New Roman"/>
        </w:rPr>
        <w:t>scarcer and more inconsistent</w:t>
      </w:r>
      <w:r w:rsidR="00686D6A" w:rsidRPr="00501243">
        <w:rPr>
          <w:rFonts w:ascii="Times New Roman" w:hAnsi="Times New Roman" w:cs="Times New Roman"/>
        </w:rPr>
        <w:t xml:space="preserve"> in its findings. </w:t>
      </w:r>
      <w:r w:rsidR="004C565D" w:rsidRPr="00501243">
        <w:rPr>
          <w:rFonts w:ascii="Times New Roman" w:hAnsi="Times New Roman" w:cs="Times New Roman"/>
        </w:rPr>
        <w:t xml:space="preserve"> </w:t>
      </w:r>
    </w:p>
    <w:p w14:paraId="1B957BC9" w14:textId="643D9C6A" w:rsidR="003F389D" w:rsidRDefault="00EA7E4A" w:rsidP="00C37DBE">
      <w:pPr>
        <w:spacing w:line="360" w:lineRule="auto"/>
        <w:ind w:firstLine="720"/>
        <w:jc w:val="both"/>
        <w:rPr>
          <w:rFonts w:ascii="Times New Roman" w:hAnsi="Times New Roman" w:cs="Times New Roman"/>
        </w:rPr>
      </w:pPr>
      <w:r w:rsidRPr="00EA7E4A">
        <w:rPr>
          <w:rFonts w:ascii="Times New Roman" w:hAnsi="Times New Roman" w:cs="Times New Roman"/>
        </w:rPr>
        <w:t xml:space="preserve">This </w:t>
      </w:r>
      <w:r>
        <w:rPr>
          <w:rFonts w:ascii="Times New Roman" w:hAnsi="Times New Roman" w:cs="Times New Roman"/>
        </w:rPr>
        <w:t>review was able to make a confident conclusion about good treatment acceptability based on dropouts from the data available but it is becoming increasingly recogni</w:t>
      </w:r>
      <w:r w:rsidR="00D31220">
        <w:rPr>
          <w:rFonts w:ascii="Times New Roman" w:hAnsi="Times New Roman" w:cs="Times New Roman"/>
        </w:rPr>
        <w:t>s</w:t>
      </w:r>
      <w:r>
        <w:rPr>
          <w:rFonts w:ascii="Times New Roman" w:hAnsi="Times New Roman" w:cs="Times New Roman"/>
        </w:rPr>
        <w:t xml:space="preserve">ed that </w:t>
      </w:r>
      <w:r w:rsidR="002E6B8F">
        <w:rPr>
          <w:rFonts w:ascii="Times New Roman" w:hAnsi="Times New Roman" w:cs="Times New Roman"/>
        </w:rPr>
        <w:t xml:space="preserve">psychotherapy trials in general often have more limited systems for capturing adverse event data – either not reported or using guidelines developed for drug trials </w:t>
      </w:r>
      <w:r w:rsidR="004A297C">
        <w:rPr>
          <w:rFonts w:ascii="Times New Roman" w:hAnsi="Times New Roman" w:cs="Times New Roman"/>
        </w:rPr>
        <w:fldChar w:fldCharType="begin"/>
      </w:r>
      <w:r w:rsidR="008D18AA">
        <w:rPr>
          <w:rFonts w:ascii="Times New Roman" w:hAnsi="Times New Roman" w:cs="Times New Roman"/>
        </w:rPr>
        <w:instrText xml:space="preserve"> ADDIN EN.CITE &lt;EndNote&gt;&lt;Cite&gt;&lt;Author&gt;Duggan&lt;/Author&gt;&lt;Year&gt;2014&lt;/Year&gt;&lt;IDText&gt;The recording of adverse events from psychological treatments in clinical trials: evidence from a review of NIHR-funded trials&lt;/IDText&gt;&lt;DisplayText&gt;(Duggan&lt;style face="italic"&gt; et al.&lt;/style&gt;, 2014)&lt;/DisplayText&gt;&lt;record&gt;&lt;dates&gt;&lt;pub-dates&gt;&lt;date&gt;Aug 27&lt;/date&gt;&lt;/pub-dates&gt;&lt;year&gt;2014&lt;/year&gt;&lt;/dates&gt;&lt;keywords&gt;&lt;keyword&gt;Biomedical Technology&lt;/keyword&gt;&lt;keyword&gt;Clinical Protocols&lt;/keyword&gt;&lt;keyword&gt;*Clinical Trials as Topic&lt;/keyword&gt;&lt;keyword&gt;Humans&lt;/keyword&gt;&lt;keyword&gt;*Psychotherapy&lt;/keyword&gt;&lt;/keywords&gt;&lt;isbn&gt;1745-6215&lt;/isbn&gt;&lt;custom2&gt;PMC4152561&lt;/custom2&gt;&lt;titles&gt;&lt;title&gt;The recording of adverse events from psychological treatments in clinical trials: evidence from a review of NIHR-funded trials&lt;/title&gt;&lt;secondary-title&gt;Trials&lt;/secondary-title&gt;&lt;/titles&gt;&lt;pages&gt;335&lt;/pages&gt;&lt;contributors&gt;&lt;authors&gt;&lt;author&gt;Duggan, C.&lt;/author&gt;&lt;author&gt;Parry, G.&lt;/author&gt;&lt;author&gt;McMurran, M.&lt;/author&gt;&lt;author&gt;Davidson, K.&lt;/author&gt;&lt;author&gt;Dennis, J.&lt;/author&gt;&lt;/authors&gt;&lt;/contributors&gt;&lt;edition&gt;2014/08/28&lt;/edition&gt;&lt;language&gt;eng&lt;/language&gt;&lt;added-date format="utc"&gt;1590252702&lt;/added-date&gt;&lt;ref-type name="Journal Article"&gt;17&lt;/ref-type&gt;&lt;auth-address&gt;Institute of Mental Health, University of Nottingham Innovation Park, Triumph Road, Nottingham NG7 2TU, UK. Conor.Duggan@Nottingham.ac.uk.&lt;/auth-address&gt;&lt;remote-database-provider&gt;NLM&lt;/remote-database-provider&gt;&lt;rec-number&gt;35&lt;/rec-number&gt;&lt;last-updated-date format="utc"&gt;1590252702&lt;/last-updated-date&gt;&lt;accession-num&gt;25158932&lt;/accession-num&gt;&lt;electronic-resource-num&gt;10.1186/1745-6215-15-335&lt;/electronic-resource-num&gt;&lt;volume&gt;15&lt;/volume&gt;&lt;/record&gt;&lt;/Cite&gt;&lt;/EndNote&gt;</w:instrText>
      </w:r>
      <w:r w:rsidR="004A297C">
        <w:rPr>
          <w:rFonts w:ascii="Times New Roman" w:hAnsi="Times New Roman" w:cs="Times New Roman"/>
        </w:rPr>
        <w:fldChar w:fldCharType="separate"/>
      </w:r>
      <w:r w:rsidR="008D18AA">
        <w:rPr>
          <w:rFonts w:ascii="Times New Roman" w:hAnsi="Times New Roman" w:cs="Times New Roman"/>
          <w:noProof/>
        </w:rPr>
        <w:t>(Duggan</w:t>
      </w:r>
      <w:r w:rsidR="008D18AA" w:rsidRPr="008D18AA">
        <w:rPr>
          <w:rFonts w:ascii="Times New Roman" w:hAnsi="Times New Roman" w:cs="Times New Roman"/>
          <w:i/>
          <w:noProof/>
        </w:rPr>
        <w:t xml:space="preserve"> </w:t>
      </w:r>
      <w:r w:rsidR="008D18AA">
        <w:rPr>
          <w:rFonts w:ascii="Times New Roman" w:hAnsi="Times New Roman" w:cs="Times New Roman"/>
          <w:noProof/>
        </w:rPr>
        <w:t>2014)</w:t>
      </w:r>
      <w:r w:rsidR="004A297C">
        <w:rPr>
          <w:rFonts w:ascii="Times New Roman" w:hAnsi="Times New Roman" w:cs="Times New Roman"/>
        </w:rPr>
        <w:fldChar w:fldCharType="end"/>
      </w:r>
      <w:r w:rsidR="002E6B8F">
        <w:rPr>
          <w:rFonts w:ascii="Times New Roman" w:hAnsi="Times New Roman" w:cs="Times New Roman"/>
        </w:rPr>
        <w:t>.</w:t>
      </w:r>
      <w:r w:rsidR="00862D3B">
        <w:rPr>
          <w:rFonts w:ascii="Times New Roman" w:hAnsi="Times New Roman" w:cs="Times New Roman"/>
        </w:rPr>
        <w:t xml:space="preserve"> Weaker understanding of tolerability may pose further limitations on the clinical utility of psychotherapy trials which should readily be addressed in future studies </w:t>
      </w:r>
      <w:r w:rsidR="004A297C">
        <w:rPr>
          <w:rFonts w:ascii="Times New Roman" w:hAnsi="Times New Roman" w:cs="Times New Roman"/>
        </w:rPr>
        <w:fldChar w:fldCharType="begin"/>
      </w:r>
      <w:r w:rsidR="00A04056">
        <w:rPr>
          <w:rFonts w:ascii="Times New Roman" w:hAnsi="Times New Roman" w:cs="Times New Roman"/>
        </w:rPr>
        <w:instrText xml:space="preserve"> ADDIN EN.CITE &lt;EndNote&gt;&lt;Cite&gt;&lt;Author&gt;Linden&lt;/Author&gt;&lt;Year&gt;2014&lt;/Year&gt;&lt;IDText&gt;Definition, assessment and rate of psychotherapy side effects&lt;/IDText&gt;&lt;DisplayText&gt;(Linden and Schermuly-Haupt, 2014)&lt;/DisplayText&gt;&lt;record&gt;&lt;dates&gt;&lt;pub-dates&gt;&lt;date&gt;Oct&lt;/date&gt;&lt;/pub-dates&gt;&lt;year&gt;2014&lt;/year&gt;&lt;/dates&gt;&lt;isbn&gt;1723-8617 (Print)&amp;#xD;1723-8617&lt;/isbn&gt;&lt;custom2&gt;PMC4219072&lt;/custom2&gt;&lt;titles&gt;&lt;title&gt;Definition, assessment and rate of psychotherapy side effects&lt;/title&gt;&lt;secondary-title&gt;World Psychiatry&lt;/secondary-title&gt;&lt;/titles&gt;&lt;pages&gt;306-9&lt;/pages&gt;&lt;number&gt;3&lt;/number&gt;&lt;contributors&gt;&lt;authors&gt;&lt;author&gt;Linden, M.&lt;/author&gt;&lt;author&gt;Schermuly-Haupt, M. L.&lt;/author&gt;&lt;/authors&gt;&lt;/contributors&gt;&lt;edition&gt;2014/10/03&lt;/edition&gt;&lt;language&gt;eng&lt;/language&gt;&lt;added-date format="utc"&gt;1590252790&lt;/added-date&gt;&lt;ref-type name="Journal Article"&gt;17&lt;/ref-type&gt;&lt;auth-address&gt;Research Group Psychosomatic Rehabilitation, Charité University Medicine Berlin&amp;#xD;Department of Behavioral Medicine, Rehabilitation Centre Seehof, Lichterfelder Allee 35, 14513, Teltow, Germany.&lt;/auth-address&gt;&lt;remote-database-provider&gt;NLM&lt;/remote-database-provider&gt;&lt;rec-number&gt;36&lt;/rec-number&gt;&lt;last-updated-date format="utc"&gt;1590252790&lt;/last-updated-date&gt;&lt;accession-num&gt;25273304&lt;/accession-num&gt;&lt;electronic-resource-num&gt;10.1002/wps.20153&lt;/electronic-resource-num&gt;&lt;volume&gt;13&lt;/volume&gt;&lt;/record&gt;&lt;/Cite&gt;&lt;/EndNote&gt;</w:instrText>
      </w:r>
      <w:r w:rsidR="004A297C">
        <w:rPr>
          <w:rFonts w:ascii="Times New Roman" w:hAnsi="Times New Roman" w:cs="Times New Roman"/>
        </w:rPr>
        <w:fldChar w:fldCharType="separate"/>
      </w:r>
      <w:r w:rsidR="00A04056">
        <w:rPr>
          <w:rFonts w:ascii="Times New Roman" w:hAnsi="Times New Roman" w:cs="Times New Roman"/>
          <w:noProof/>
        </w:rPr>
        <w:t>(Linden and Schermuly-Haupt, 2014)</w:t>
      </w:r>
      <w:r w:rsidR="004A297C">
        <w:rPr>
          <w:rFonts w:ascii="Times New Roman" w:hAnsi="Times New Roman" w:cs="Times New Roman"/>
        </w:rPr>
        <w:fldChar w:fldCharType="end"/>
      </w:r>
      <w:r w:rsidR="004A297C">
        <w:rPr>
          <w:rFonts w:ascii="Times New Roman" w:hAnsi="Times New Roman" w:cs="Times New Roman"/>
        </w:rPr>
        <w:t>.</w:t>
      </w:r>
      <w:r w:rsidRPr="00EA7E4A">
        <w:rPr>
          <w:rFonts w:ascii="Times New Roman" w:hAnsi="Times New Roman" w:cs="Times New Roman"/>
        </w:rPr>
        <w:t xml:space="preserve"> </w:t>
      </w:r>
    </w:p>
    <w:p w14:paraId="3DF6D822" w14:textId="523A0425" w:rsidR="00E752E3" w:rsidRDefault="00E752E3" w:rsidP="00501243">
      <w:pPr>
        <w:spacing w:line="360" w:lineRule="auto"/>
        <w:jc w:val="both"/>
        <w:rPr>
          <w:rFonts w:ascii="Times New Roman" w:hAnsi="Times New Roman" w:cs="Times New Roman"/>
        </w:rPr>
      </w:pPr>
    </w:p>
    <w:p w14:paraId="6C84A360" w14:textId="77777777" w:rsidR="000A3DF1" w:rsidRPr="00B547CE" w:rsidRDefault="000A3DF1" w:rsidP="00416C69">
      <w:pPr>
        <w:spacing w:line="360" w:lineRule="auto"/>
        <w:rPr>
          <w:rFonts w:ascii="Times New Roman" w:hAnsi="Times New Roman" w:cs="Times New Roman"/>
          <w:b/>
          <w:bCs/>
        </w:rPr>
      </w:pPr>
      <w:r w:rsidRPr="00B547CE">
        <w:rPr>
          <w:rFonts w:ascii="Times New Roman" w:hAnsi="Times New Roman" w:cs="Times New Roman"/>
          <w:b/>
          <w:bCs/>
        </w:rPr>
        <w:t>Applicability of the findings</w:t>
      </w:r>
    </w:p>
    <w:p w14:paraId="5E066030" w14:textId="77777777" w:rsidR="00B547CE" w:rsidRDefault="00B547CE" w:rsidP="00416C69">
      <w:pPr>
        <w:spacing w:line="360" w:lineRule="auto"/>
        <w:ind w:firstLine="720"/>
        <w:jc w:val="both"/>
        <w:rPr>
          <w:rFonts w:ascii="Times New Roman" w:hAnsi="Times New Roman" w:cs="Times New Roman"/>
        </w:rPr>
      </w:pPr>
    </w:p>
    <w:p w14:paraId="377C86F9" w14:textId="12443733" w:rsidR="000A3DF1" w:rsidRPr="00B547CE" w:rsidRDefault="000A3DF1" w:rsidP="00416C69">
      <w:pPr>
        <w:spacing w:line="360" w:lineRule="auto"/>
        <w:ind w:firstLine="720"/>
        <w:jc w:val="both"/>
        <w:rPr>
          <w:rFonts w:ascii="Times New Roman" w:hAnsi="Times New Roman" w:cs="Times New Roman"/>
        </w:rPr>
      </w:pPr>
      <w:r w:rsidRPr="00B547CE">
        <w:rPr>
          <w:rFonts w:ascii="Times New Roman" w:hAnsi="Times New Roman" w:cs="Times New Roman"/>
        </w:rPr>
        <w:t xml:space="preserve">As previously mentioned much of the evidence in this review is derived from a single large trial of CBT conducted in primary care. One key consequence for this review is that this clearly weakens the generalizability of the purported pooled result to the other modalities of psychotherapy for which effect sizes were imprecise and less consistent. Of note however, the severity of symptoms (BDI 31.8 in both the intervention and TAU) at baseline in this study was similar to included studies based in secondary care, and therefore whether results could feasibly translate between settings remains an interesting question. Addressing this would ultimately benefit from further studies of psychotherapy in TRD </w:t>
      </w:r>
      <w:r w:rsidR="00483230" w:rsidRPr="00B547CE">
        <w:rPr>
          <w:rFonts w:ascii="Times New Roman" w:hAnsi="Times New Roman" w:cs="Times New Roman"/>
        </w:rPr>
        <w:t>amongst patients under</w:t>
      </w:r>
      <w:r w:rsidRPr="00B547CE">
        <w:rPr>
          <w:rFonts w:ascii="Times New Roman" w:hAnsi="Times New Roman" w:cs="Times New Roman"/>
        </w:rPr>
        <w:t xml:space="preserve"> secondary care</w:t>
      </w:r>
      <w:r w:rsidR="00483230" w:rsidRPr="00B547CE">
        <w:rPr>
          <w:rFonts w:ascii="Times New Roman" w:hAnsi="Times New Roman" w:cs="Times New Roman"/>
        </w:rPr>
        <w:t xml:space="preserve"> in the UK</w:t>
      </w:r>
      <w:r w:rsidRPr="00B547CE">
        <w:rPr>
          <w:rFonts w:ascii="Times New Roman" w:hAnsi="Times New Roman" w:cs="Times New Roman"/>
        </w:rPr>
        <w:t xml:space="preserve">. </w:t>
      </w:r>
    </w:p>
    <w:p w14:paraId="7271EEBB" w14:textId="718A8CF6" w:rsidR="00AD16D3" w:rsidRPr="00B547CE" w:rsidRDefault="000A3DF1" w:rsidP="00416C69">
      <w:pPr>
        <w:spacing w:line="360" w:lineRule="auto"/>
        <w:ind w:firstLine="720"/>
        <w:jc w:val="both"/>
        <w:rPr>
          <w:rFonts w:ascii="Times New Roman" w:hAnsi="Times New Roman" w:cs="Times New Roman"/>
        </w:rPr>
      </w:pPr>
      <w:r w:rsidRPr="00B547CE">
        <w:rPr>
          <w:rFonts w:ascii="Times New Roman" w:hAnsi="Times New Roman" w:cs="Times New Roman"/>
        </w:rPr>
        <w:t xml:space="preserve">The treatment resistant clinical population should also be considered heterogenous - perhaps more so when defined by single antidepressant failure – </w:t>
      </w:r>
      <w:r w:rsidR="00416C69">
        <w:rPr>
          <w:rFonts w:ascii="Times New Roman" w:hAnsi="Times New Roman" w:cs="Times New Roman"/>
        </w:rPr>
        <w:t>with</w:t>
      </w:r>
      <w:r w:rsidRPr="00B547CE">
        <w:rPr>
          <w:rFonts w:ascii="Times New Roman" w:hAnsi="Times New Roman" w:cs="Times New Roman"/>
        </w:rPr>
        <w:t xml:space="preserve"> illness severity, </w:t>
      </w:r>
      <w:bookmarkStart w:id="4" w:name="_Hlk44696329"/>
      <w:r w:rsidRPr="00B547CE">
        <w:rPr>
          <w:rFonts w:ascii="Times New Roman" w:hAnsi="Times New Roman" w:cs="Times New Roman"/>
        </w:rPr>
        <w:t xml:space="preserve">number of treatments used and duration of episode </w:t>
      </w:r>
      <w:bookmarkEnd w:id="4"/>
      <w:r w:rsidRPr="00B547CE">
        <w:rPr>
          <w:rFonts w:ascii="Times New Roman" w:hAnsi="Times New Roman" w:cs="Times New Roman"/>
        </w:rPr>
        <w:t>hav</w:t>
      </w:r>
      <w:r w:rsidR="00416C69">
        <w:rPr>
          <w:rFonts w:ascii="Times New Roman" w:hAnsi="Times New Roman" w:cs="Times New Roman"/>
        </w:rPr>
        <w:t>ing</w:t>
      </w:r>
      <w:r w:rsidRPr="00B547CE">
        <w:rPr>
          <w:rFonts w:ascii="Times New Roman" w:hAnsi="Times New Roman" w:cs="Times New Roman"/>
        </w:rPr>
        <w:t xml:space="preserve"> been laid out as potential variables within treatment resistance in the “The Maudsley Staging Method” (Fekadu 2009). For a more granular understanding of treatment effects, ideally meta-analyses would consider such factors as potential effect modifiers. To its credit, this review did identify </w:t>
      </w:r>
      <w:r w:rsidRPr="00B547CE">
        <w:rPr>
          <w:rFonts w:ascii="Times New Roman" w:hAnsi="Times New Roman" w:cs="Times New Roman"/>
          <w:i/>
          <w:iCs/>
        </w:rPr>
        <w:t>a priori</w:t>
      </w:r>
      <w:r w:rsidRPr="00B547CE">
        <w:rPr>
          <w:rFonts w:ascii="Times New Roman" w:hAnsi="Times New Roman" w:cs="Times New Roman"/>
        </w:rPr>
        <w:t xml:space="preserve"> initial treatment duration and degree of response for subgroup analyses but this was not ultimately possible with the small number of studies. One would anticipate in clinical practice that augmentation (either psychological or pharmacological) after a single drug treatment is most likely to be attempted when there has been at least partial response to the primary antidepressant, so this analysis would have added to the review’s external validity</w:t>
      </w:r>
      <w:r w:rsidR="00AD16D3" w:rsidRPr="00B547CE">
        <w:rPr>
          <w:rFonts w:ascii="Times New Roman" w:hAnsi="Times New Roman" w:cs="Times New Roman"/>
        </w:rPr>
        <w:t>.</w:t>
      </w:r>
    </w:p>
    <w:p w14:paraId="09E6D0D7" w14:textId="1199F645" w:rsidR="00AD16D3" w:rsidRPr="00B547CE" w:rsidRDefault="00AD16D3" w:rsidP="00416C69">
      <w:pPr>
        <w:spacing w:line="360" w:lineRule="auto"/>
        <w:ind w:firstLine="720"/>
        <w:jc w:val="both"/>
        <w:rPr>
          <w:rFonts w:ascii="Times New Roman" w:hAnsi="Times New Roman" w:cs="Times New Roman"/>
        </w:rPr>
      </w:pPr>
      <w:r w:rsidRPr="00B547CE">
        <w:rPr>
          <w:rFonts w:ascii="Times New Roman" w:hAnsi="Times New Roman" w:cs="Times New Roman"/>
        </w:rPr>
        <w:t>Preference for psychological therapies over pharmacological treatment for psychiatric disorders is suggested to be common in a meta-analysis by McHugh 2013, though this could be challenged by the limited uptake of cognitive therapy in STAR*D</w:t>
      </w:r>
      <w:r w:rsidR="00E24ED8" w:rsidRPr="00B547CE">
        <w:rPr>
          <w:rFonts w:ascii="Times New Roman" w:hAnsi="Times New Roman" w:cs="Times New Roman"/>
        </w:rPr>
        <w:t xml:space="preserve"> (Wisniewski 2007). </w:t>
      </w:r>
      <w:r w:rsidRPr="00B547CE">
        <w:rPr>
          <w:rFonts w:ascii="Times New Roman" w:hAnsi="Times New Roman" w:cs="Times New Roman"/>
        </w:rPr>
        <w:t>Given that treatment preference may ultimately influence outcome (Mergl 2011</w:t>
      </w:r>
      <w:r w:rsidR="00E24ED8" w:rsidRPr="00B547CE">
        <w:rPr>
          <w:rFonts w:ascii="Times New Roman" w:hAnsi="Times New Roman" w:cs="Times New Roman"/>
        </w:rPr>
        <w:t>)</w:t>
      </w:r>
      <w:r w:rsidRPr="00B547CE">
        <w:rPr>
          <w:rFonts w:ascii="Times New Roman" w:hAnsi="Times New Roman" w:cs="Times New Roman"/>
        </w:rPr>
        <w:t xml:space="preserve"> as well as uptake in clinical practice, it would have been useful if this review had tak</w:t>
      </w:r>
      <w:r w:rsidR="00416C69">
        <w:rPr>
          <w:rFonts w:ascii="Times New Roman" w:hAnsi="Times New Roman" w:cs="Times New Roman"/>
        </w:rPr>
        <w:t>en</w:t>
      </w:r>
      <w:r w:rsidRPr="00B547CE">
        <w:rPr>
          <w:rFonts w:ascii="Times New Roman" w:hAnsi="Times New Roman" w:cs="Times New Roman"/>
        </w:rPr>
        <w:t xml:space="preserve"> into account baseline characteristics such as educational attainment and prior treatment experiences thought to effect patient preference. </w:t>
      </w:r>
    </w:p>
    <w:p w14:paraId="16343920" w14:textId="77777777" w:rsidR="00AD16D3" w:rsidRPr="004754E5" w:rsidRDefault="00AD16D3" w:rsidP="000A3DF1">
      <w:pPr>
        <w:spacing w:line="360" w:lineRule="auto"/>
        <w:jc w:val="both"/>
        <w:rPr>
          <w:rFonts w:ascii="Times New Roman" w:hAnsi="Times New Roman" w:cs="Times New Roman"/>
        </w:rPr>
      </w:pPr>
    </w:p>
    <w:p w14:paraId="1B944157" w14:textId="59413400" w:rsidR="00751F79" w:rsidRDefault="00BA38BE" w:rsidP="00501243">
      <w:pPr>
        <w:spacing w:line="360" w:lineRule="auto"/>
        <w:jc w:val="both"/>
        <w:rPr>
          <w:rFonts w:ascii="Times New Roman" w:hAnsi="Times New Roman" w:cs="Times New Roman"/>
        </w:rPr>
      </w:pPr>
      <w:r w:rsidRPr="00BA38BE">
        <w:rPr>
          <w:rFonts w:ascii="Times New Roman" w:hAnsi="Times New Roman" w:cs="Times New Roman"/>
        </w:rPr>
        <w:t>CONCLUSIONS AND IMPLICATIONS FOR RESEARCH</w:t>
      </w:r>
    </w:p>
    <w:p w14:paraId="3574C7F5" w14:textId="77777777" w:rsidR="00BA38BE" w:rsidRPr="00BA38BE" w:rsidRDefault="00BA38BE" w:rsidP="00501243">
      <w:pPr>
        <w:spacing w:line="360" w:lineRule="auto"/>
        <w:jc w:val="both"/>
        <w:rPr>
          <w:rFonts w:ascii="Times New Roman" w:hAnsi="Times New Roman" w:cs="Times New Roman"/>
        </w:rPr>
      </w:pPr>
    </w:p>
    <w:p w14:paraId="5F8E9631" w14:textId="3B67F6F5" w:rsidR="000037FA" w:rsidRPr="00C37DBE" w:rsidRDefault="0061219B" w:rsidP="00C37DBE">
      <w:pPr>
        <w:spacing w:line="360" w:lineRule="auto"/>
        <w:ind w:firstLine="720"/>
        <w:jc w:val="both"/>
        <w:rPr>
          <w:rFonts w:ascii="Times New Roman" w:hAnsi="Times New Roman" w:cs="Times New Roman"/>
        </w:rPr>
      </w:pPr>
      <w:r w:rsidRPr="00501243">
        <w:rPr>
          <w:rFonts w:ascii="Times New Roman" w:hAnsi="Times New Roman" w:cs="Times New Roman"/>
        </w:rPr>
        <w:t xml:space="preserve">In summary, </w:t>
      </w:r>
      <w:r w:rsidR="00FF2F04">
        <w:rPr>
          <w:rFonts w:ascii="Times New Roman" w:hAnsi="Times New Roman" w:cs="Times New Roman"/>
        </w:rPr>
        <w:t>through applying</w:t>
      </w:r>
      <w:r w:rsidR="00FF2F04" w:rsidRPr="00501243">
        <w:rPr>
          <w:rFonts w:ascii="Times New Roman" w:hAnsi="Times New Roman" w:cs="Times New Roman"/>
        </w:rPr>
        <w:t xml:space="preserve"> rigorous inclusion standards </w:t>
      </w:r>
      <w:r w:rsidR="00FF2F04">
        <w:rPr>
          <w:rFonts w:ascii="Times New Roman" w:hAnsi="Times New Roman" w:cs="Times New Roman"/>
        </w:rPr>
        <w:t xml:space="preserve">of case definition and controlled studies, this review </w:t>
      </w:r>
      <w:r w:rsidR="00FF2F04" w:rsidRPr="00501243">
        <w:rPr>
          <w:rFonts w:ascii="Times New Roman" w:hAnsi="Times New Roman" w:cs="Times New Roman"/>
        </w:rPr>
        <w:t xml:space="preserve">provides the strongest clinical evidence yet </w:t>
      </w:r>
      <w:r w:rsidR="00FF2F04">
        <w:rPr>
          <w:rFonts w:ascii="Times New Roman" w:hAnsi="Times New Roman" w:cs="Times New Roman"/>
        </w:rPr>
        <w:t xml:space="preserve">for a benefit </w:t>
      </w:r>
      <w:r w:rsidR="00FF2F04" w:rsidRPr="00501243">
        <w:rPr>
          <w:rFonts w:ascii="Times New Roman" w:hAnsi="Times New Roman" w:cs="Times New Roman"/>
        </w:rPr>
        <w:t>of psychotherapy given in addition to usual care over usual care alone for TRD.</w:t>
      </w:r>
      <w:r w:rsidR="00FF2F04">
        <w:rPr>
          <w:rFonts w:ascii="Times New Roman" w:hAnsi="Times New Roman" w:cs="Times New Roman"/>
        </w:rPr>
        <w:t xml:space="preserve"> </w:t>
      </w:r>
    </w:p>
    <w:p w14:paraId="70C7EC13" w14:textId="77777777" w:rsidR="005120A4" w:rsidRDefault="000037FA" w:rsidP="00CB28EB">
      <w:pPr>
        <w:spacing w:line="360" w:lineRule="auto"/>
        <w:jc w:val="both"/>
        <w:rPr>
          <w:rFonts w:ascii="Times New Roman" w:hAnsi="Times New Roman" w:cs="Times New Roman"/>
        </w:rPr>
      </w:pPr>
      <w:r>
        <w:tab/>
      </w:r>
      <w:r w:rsidR="00115082">
        <w:rPr>
          <w:rFonts w:ascii="Times New Roman" w:hAnsi="Times New Roman" w:cs="Times New Roman"/>
        </w:rPr>
        <w:t xml:space="preserve">This review could be regarded as confirming adjunctive psychotherapy in TRD is very much a credible option amongst the various next-step choices. </w:t>
      </w:r>
      <w:r w:rsidR="00A903B8">
        <w:rPr>
          <w:rFonts w:ascii="Times New Roman" w:hAnsi="Times New Roman" w:cs="Times New Roman"/>
        </w:rPr>
        <w:t>There remains however no great advancement in guiding the choice for clinicians and patients. NNTB calculated for the included studies here look favourable</w:t>
      </w:r>
      <w:r w:rsidR="00807DAB">
        <w:rPr>
          <w:rFonts w:ascii="Times New Roman" w:hAnsi="Times New Roman" w:cs="Times New Roman"/>
        </w:rPr>
        <w:t xml:space="preserve"> to those quoted for antidepressant switch</w:t>
      </w:r>
      <w:r w:rsidR="004A297C">
        <w:rPr>
          <w:rFonts w:ascii="Times New Roman" w:hAnsi="Times New Roman" w:cs="Times New Roman"/>
        </w:rPr>
        <w:t xml:space="preserve"> </w:t>
      </w:r>
      <w:r w:rsidR="004A297C">
        <w:rPr>
          <w:rFonts w:ascii="Times New Roman" w:hAnsi="Times New Roman" w:cs="Times New Roman"/>
        </w:rPr>
        <w:fldChar w:fldCharType="begin"/>
      </w:r>
      <w:r w:rsidR="00A04056">
        <w:rPr>
          <w:rFonts w:ascii="Times New Roman" w:hAnsi="Times New Roman" w:cs="Times New Roman"/>
        </w:rPr>
        <w:instrText xml:space="preserve"> ADDIN EN.CITE &lt;EndNote&gt;&lt;Cite&gt;&lt;Author&gt;Papakostas&lt;/Author&gt;&lt;Year&gt;2008&lt;/Year&gt;&lt;IDText&gt;Treatment of SSRI-resistant depression: a meta-analysis comparing within- versus across-class switches&lt;/IDText&gt;&lt;DisplayText&gt;(Papakostas, Fava and Thase, 2008)&lt;/DisplayText&gt;&lt;record&gt;&lt;dates&gt;&lt;pub-dates&gt;&lt;date&gt;Apr 1&lt;/date&gt;&lt;/pub-dates&gt;&lt;year&gt;2008&lt;/year&gt;&lt;/dates&gt;&lt;keywords&gt;&lt;keyword&gt;Bupropion/therapeutic use&lt;/keyword&gt;&lt;keyword&gt;Cyclohexanols/therapeutic use&lt;/keyword&gt;&lt;keyword&gt;Depressive Disorder, Major/*drug therapy&lt;/keyword&gt;&lt;keyword&gt;*Drug Resistance&lt;/keyword&gt;&lt;keyword&gt;Humans&lt;/keyword&gt;&lt;keyword&gt;Mianserin/analogs &amp;amp; derivatives/therapeutic use&lt;/keyword&gt;&lt;keyword&gt;Mirtazapine&lt;/keyword&gt;&lt;keyword&gt;Randomized Controlled Trials as Topic&lt;/keyword&gt;&lt;keyword&gt;Serotonin Uptake Inhibitors/*classification/*therapeutic use&lt;/keyword&gt;&lt;keyword&gt;Venlafaxine Hydrochloride&lt;/keyword&gt;&lt;/keywords&gt;&lt;isbn&gt;0006-3223&lt;/isbn&gt;&lt;titles&gt;&lt;title&gt;Treatment of SSRI-resistant depression: a meta-analysis comparing within- versus across-class switches&lt;/title&gt;&lt;secondary-title&gt;Biol Psychiatry&lt;/secondary-title&gt;&lt;/titles&gt;&lt;pages&gt;699-704&lt;/pages&gt;&lt;number&gt;7&lt;/number&gt;&lt;contributors&gt;&lt;authors&gt;&lt;author&gt;Papakostas, G. I.&lt;/author&gt;&lt;author&gt;Fava, M.&lt;/author&gt;&lt;author&gt;Thase, M. E.&lt;/author&gt;&lt;/authors&gt;&lt;/contributors&gt;&lt;edition&gt;2007/10/09&lt;/edition&gt;&lt;language&gt;eng&lt;/language&gt;&lt;added-date format="utc"&gt;1590253340&lt;/added-date&gt;&lt;ref-type name="Journal Article"&gt;17&lt;/ref-type&gt;&lt;auth-address&gt;Department of Psychiatry, Massachusetts General Hospital, Harvard Medical School, Boston, Massachusetts 02114, USA. gpapakostas@partners.org&lt;/auth-address&gt;&lt;remote-database-provider&gt;NLM&lt;/remote-database-provider&gt;&lt;rec-number&gt;38&lt;/rec-number&gt;&lt;last-updated-date format="utc"&gt;1590253340&lt;/last-updated-date&gt;&lt;accession-num&gt;17919460&lt;/accession-num&gt;&lt;electronic-resource-num&gt;10.1016/j.biopsych.2007.08.010&lt;/electronic-resource-num&gt;&lt;volume&gt;63&lt;/volume&gt;&lt;/record&gt;&lt;/Cite&gt;&lt;/EndNote&gt;</w:instrText>
      </w:r>
      <w:r w:rsidR="004A297C">
        <w:rPr>
          <w:rFonts w:ascii="Times New Roman" w:hAnsi="Times New Roman" w:cs="Times New Roman"/>
        </w:rPr>
        <w:fldChar w:fldCharType="separate"/>
      </w:r>
      <w:r w:rsidR="00A04056">
        <w:rPr>
          <w:rFonts w:ascii="Times New Roman" w:hAnsi="Times New Roman" w:cs="Times New Roman"/>
          <w:noProof/>
        </w:rPr>
        <w:t>(Papakostas 2008)</w:t>
      </w:r>
      <w:r w:rsidR="004A297C">
        <w:rPr>
          <w:rFonts w:ascii="Times New Roman" w:hAnsi="Times New Roman" w:cs="Times New Roman"/>
        </w:rPr>
        <w:fldChar w:fldCharType="end"/>
      </w:r>
      <w:r w:rsidR="00807DAB">
        <w:rPr>
          <w:rFonts w:ascii="Times New Roman" w:hAnsi="Times New Roman" w:cs="Times New Roman"/>
        </w:rPr>
        <w:t xml:space="preserve"> and antipsychotic augmentation </w:t>
      </w:r>
      <w:r w:rsidR="004A297C">
        <w:rPr>
          <w:rFonts w:ascii="Times New Roman" w:hAnsi="Times New Roman" w:cs="Times New Roman"/>
        </w:rPr>
        <w:fldChar w:fldCharType="begin"/>
      </w:r>
      <w:r w:rsidR="00A04056">
        <w:rPr>
          <w:rFonts w:ascii="Times New Roman" w:hAnsi="Times New Roman" w:cs="Times New Roman"/>
        </w:rPr>
        <w:instrText xml:space="preserve"> ADDIN EN.CITE &lt;EndNote&gt;&lt;Cite&gt;&lt;Author&gt;Nelson&lt;/Author&gt;&lt;Year&gt;2009&lt;/Year&gt;&lt;IDText&gt;Atypical antipsychotic augmentation in major depressive disorder: a meta-analysis of placebo-controlled randomized trials&lt;/IDText&gt;&lt;DisplayText&gt;(Nelson and Papakostas, 2009)&lt;/DisplayText&gt;&lt;record&gt;&lt;dates&gt;&lt;pub-dates&gt;&lt;date&gt;Sep&lt;/date&gt;&lt;/pub-dates&gt;&lt;year&gt;2009&lt;/year&gt;&lt;/dates&gt;&lt;keywords&gt;&lt;keyword&gt;Antipsychotic Agents/adverse effects/*therapeutic use&lt;/keyword&gt;&lt;keyword&gt;Depressive Disorder, Major/*drug therapy/psychology&lt;/keyword&gt;&lt;keyword&gt;Drug Therapy, Combination&lt;/keyword&gt;&lt;keyword&gt;Humans&lt;/keyword&gt;&lt;keyword&gt;MEDLINE/statistics &amp;amp; numerical data&lt;/keyword&gt;&lt;keyword&gt;Placebos&lt;/keyword&gt;&lt;keyword&gt;Psychiatric Status Rating Scales/statistics &amp;amp; numerical data&lt;/keyword&gt;&lt;keyword&gt;Randomized Controlled Trials as Topic/statistics &amp;amp; numerical data&lt;/keyword&gt;&lt;keyword&gt;Treatment Outcome&lt;/keyword&gt;&lt;keyword&gt;United States&lt;/keyword&gt;&lt;/keywords&gt;&lt;isbn&gt;0002-953x&lt;/isbn&gt;&lt;titles&gt;&lt;title&gt;Atypical antipsychotic augmentation in major depressive disorder: a meta-analysis of placebo-controlled randomized trials&lt;/title&gt;&lt;secondary-title&gt;Am J Psychiatry&lt;/secondary-title&gt;&lt;/titles&gt;&lt;pages&gt;980-91&lt;/pages&gt;&lt;number&gt;9&lt;/number&gt;&lt;contributors&gt;&lt;authors&gt;&lt;author&gt;Nelson, J. C.&lt;/author&gt;&lt;author&gt;Papakostas, G. I.&lt;/author&gt;&lt;/authors&gt;&lt;/contributors&gt;&lt;edition&gt;2009/08/19&lt;/edition&gt;&lt;language&gt;eng&lt;/language&gt;&lt;added-date format="utc"&gt;1590253245&lt;/added-date&gt;&lt;ref-type name="Journal Article"&gt;17&lt;/ref-type&gt;&lt;auth-address&gt;Department of Psychiatry, University of California San Francisco, 401 Parnassus Ave., Box 0984-F, San Francisco, CA 94143, USA. craign@lppi.ucsf.edu&lt;/auth-address&gt;&lt;remote-database-provider&gt;NLM&lt;/remote-database-provider&gt;&lt;rec-number&gt;37&lt;/rec-number&gt;&lt;last-updated-date format="utc"&gt;1590253245&lt;/last-updated-date&gt;&lt;accession-num&gt;19687129&lt;/accession-num&gt;&lt;electronic-resource-num&gt;10.1176/appi.ajp.2009.09030312&lt;/electronic-resource-num&gt;&lt;volume&gt;166&lt;/volume&gt;&lt;/record&gt;&lt;/Cite&gt;&lt;/EndNote&gt;</w:instrText>
      </w:r>
      <w:r w:rsidR="004A297C">
        <w:rPr>
          <w:rFonts w:ascii="Times New Roman" w:hAnsi="Times New Roman" w:cs="Times New Roman"/>
        </w:rPr>
        <w:fldChar w:fldCharType="separate"/>
      </w:r>
      <w:r w:rsidR="00A04056">
        <w:rPr>
          <w:rFonts w:ascii="Times New Roman" w:hAnsi="Times New Roman" w:cs="Times New Roman"/>
          <w:noProof/>
        </w:rPr>
        <w:t>(Nelson and Papakostas, 2009)</w:t>
      </w:r>
      <w:r w:rsidR="004A297C">
        <w:rPr>
          <w:rFonts w:ascii="Times New Roman" w:hAnsi="Times New Roman" w:cs="Times New Roman"/>
        </w:rPr>
        <w:fldChar w:fldCharType="end"/>
      </w:r>
      <w:r w:rsidR="00807DAB">
        <w:rPr>
          <w:rFonts w:ascii="Times New Roman" w:hAnsi="Times New Roman" w:cs="Times New Roman"/>
        </w:rPr>
        <w:t xml:space="preserve"> </w:t>
      </w:r>
      <w:r w:rsidR="00A903B8">
        <w:rPr>
          <w:rFonts w:ascii="Times New Roman" w:hAnsi="Times New Roman" w:cs="Times New Roman"/>
        </w:rPr>
        <w:t>but cannot re</w:t>
      </w:r>
      <w:r w:rsidR="00807DAB">
        <w:rPr>
          <w:rFonts w:ascii="Times New Roman" w:hAnsi="Times New Roman" w:cs="Times New Roman"/>
        </w:rPr>
        <w:t>liably</w:t>
      </w:r>
      <w:r w:rsidR="00A903B8">
        <w:rPr>
          <w:rFonts w:ascii="Times New Roman" w:hAnsi="Times New Roman" w:cs="Times New Roman"/>
        </w:rPr>
        <w:t xml:space="preserve"> be extrapolated</w:t>
      </w:r>
      <w:r w:rsidR="00807DAB">
        <w:rPr>
          <w:rFonts w:ascii="Times New Roman" w:hAnsi="Times New Roman" w:cs="Times New Roman"/>
        </w:rPr>
        <w:t xml:space="preserve"> to compare interventions under differing study conditions. It is noted in the STAR*D study, CBT augmentation and medication augmentation as a next-step were similar </w:t>
      </w:r>
      <w:r w:rsidR="00807DAB" w:rsidRPr="0081163E">
        <w:rPr>
          <w:rFonts w:ascii="Times New Roman" w:hAnsi="Times New Roman" w:cs="Times New Roman"/>
        </w:rPr>
        <w:t>in overall outcome but that</w:t>
      </w:r>
      <w:r w:rsidR="00A903B8" w:rsidRPr="0081163E">
        <w:rPr>
          <w:rFonts w:ascii="Times New Roman" w:hAnsi="Times New Roman" w:cs="Times New Roman"/>
        </w:rPr>
        <w:t xml:space="preserve"> </w:t>
      </w:r>
      <w:r w:rsidR="00807DAB" w:rsidRPr="0081163E">
        <w:rPr>
          <w:rFonts w:ascii="Times New Roman" w:hAnsi="Times New Roman" w:cs="Times New Roman"/>
        </w:rPr>
        <w:t>medication augmentation worked faster</w:t>
      </w:r>
      <w:r w:rsidR="004A297C" w:rsidRPr="0081163E">
        <w:rPr>
          <w:rFonts w:ascii="Times New Roman" w:hAnsi="Times New Roman" w:cs="Times New Roman"/>
        </w:rPr>
        <w:t xml:space="preserve"> </w:t>
      </w:r>
      <w:r w:rsidR="004A297C" w:rsidRPr="0081163E">
        <w:rPr>
          <w:rFonts w:ascii="Times New Roman" w:hAnsi="Times New Roman" w:cs="Times New Roman"/>
        </w:rPr>
        <w:fldChar w:fldCharType="begin">
          <w:fldData xml:space="preserve">PEVuZE5vdGU+PENpdGU+PEF1dGhvcj5UaGFzZTwvQXV0aG9yPjxZZWFyPjIwMDc8L1llYXI+PElE
VGV4dD5Db2duaXRpdmUgdGhlcmFweSB2ZXJzdXMgbWVkaWNhdGlvbiBpbiBhdWdtZW50YXRpb24g
YW5kIHN3aXRjaCBzdHJhdGVnaWVzIGFzIHNlY29uZC1zdGVwIHRyZWF0bWVudHM6IGEgU1RBUipE
IHJlcG9ydDwvSURUZXh0PjxEaXNwbGF5VGV4dD4oVGhhc2U8c3R5bGUgZmFjZT0iaXRhbGljIj4g
ZXQgYWwuPC9zdHlsZT4sIDIwMDcpPC9EaXNwbGF5VGV4dD48cmVjb3JkPjxkYXRlcz48cHViLWRh
dGVzPjxkYXRlPk1heTwvZGF0ZT48L3B1Yi1kYXRlcz48eWVhcj4yMDA3PC95ZWFyPjwvZGF0ZXM+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CZWhhdmlv
cmFsIFRoZXJhcHk8L2tleXdvcmQ+PGtleXdvcmQ+Q29tYmluZWQgTW9kYWxpdHkgVGhlcmFweTwv
a2V5d29yZD48a2V5d29yZD5Dcm9zcy1PdmVyIFN0dWRpZXM8L2tleXdvcmQ+PGtleXdvcmQ+Q3lj
bG9oZXhhbm9scy90aGVyYXBldXRpYyB1c2U8L2tleXdvcmQ+PGtleXdvcmQ+RGVjaXNpb24gVHJl
ZXM8L2tleXdvcmQ+PGtleXdvcmQ+RGVsYXllZC1BY3Rpb24gUHJlcGFyYXRpb25zPC9rZXl3b3Jk
PjxrZXl3b3JkPkRlcHJlc3NpdmUgRGlzb3JkZXIsIE1ham9yL3BzeWNob2xvZ3kvKnRoZXJhcHk8
L2tleXdvcmQ+PGtleXdvcmQ+RmVtYWxlPC9rZXl3b3JkPjxrZXl3b3JkPkh1bWFuczwva2V5d29y
ZD48a2V5d29yZD5NYWxlPC9rZXl3b3JkPjxrZXl3b3JkPlNlcm90b25pbiBSZWNlcHRvciBBZ29u
aXN0cy90aGVyYXBldXRpYyB1c2U8L2tleXdvcmQ+PGtleXdvcmQ+U2Vyb3RvbmluIFVwdGFrZSBJ
bmhpYml0b3JzLyp0aGVyYXBldXRpYyB1c2U8L2tleXdvcmQ+PGtleXdvcmQ+VHJlYXRtZW50IE91
dGNvbWU8L2tleXdvcmQ+PGtleXdvcmQ+VmVubGFmYXhpbmUgSHlkcm9jaGxvcmlkZTwva2V5d29y
ZD48L2tleXdvcmRzPjxpc2JuPjAwMDItOTUzWCAoUHJpbnQpJiN4RDswMDAyLTk1M3g8L2lzYm4+
PHRpdGxlcz48dGl0bGU+Q29nbml0aXZlIHRoZXJhcHkgdmVyc3VzIG1lZGljYXRpb24gaW4gYXVn
bWVudGF0aW9uIGFuZCBzd2l0Y2ggc3RyYXRlZ2llcyBhcyBzZWNvbmQtc3RlcCB0cmVhdG1lbnRz
OiBhIFNUQVIqRCByZXBvcnQ8L3RpdGxlPjxzZWNvbmRhcnktdGl0bGU+QW0gSiBQc3ljaGlhdHJ5
PC9zZWNvbmRhcnktdGl0bGU+PC90aXRsZXM+PHBhZ2VzPjczOS01MjwvcGFnZXM+PG51bWJlcj41
PC9udW1iZXI+PGNvbnRyaWJ1dG9ycz48YXV0aG9ycz48YXV0aG9yPlRoYXNlLCBNLiBFLjwvYXV0
aG9yPjxhdXRob3I+RnJpZWRtYW4sIEUuIFMuPC9hdXRob3I+PGF1dGhvcj5CaWdncywgTS4gTS48
L2F1dGhvcj48YXV0aG9yPldpc25pZXdza2ksIFMuIFIuPC9hdXRob3I+PGF1dGhvcj5Ucml2ZWRp
LCBNLiBILjwvYXV0aG9yPjxhdXRob3I+THV0aGVyLCBKLiBGLjwvYXV0aG9yPjxhdXRob3I+RmF2
YSwgTS48L2F1dGhvcj48YXV0aG9yPk5pZXJlbmJlcmcsIEEuIEEuPC9hdXRob3I+PGF1dGhvcj5N
Y0dyYXRoLCBQLiBKLjwvYXV0aG9yPjxhdXRob3I+V2FyZGVuLCBELjwvYXV0aG9yPjxhdXRob3I+
TmllZGVyZWhlLCBHLjwvYXV0aG9yPjxhdXRob3I+SG9sbG9uLCBTLiBELjwvYXV0aG9yPjxhdXRo
b3I+UnVzaCwgQS4gSi48L2F1dGhvcj48L2F1dGhvcnM+PC9jb250cmlidXRvcnM+PGVkaXRpb24+
MjAwNy8wNS8wNDwvZWRpdGlvbj48bGFuZ3VhZ2U+ZW5nPC9sYW5ndWFnZT48YWRkZWQtZGF0ZSBm
b3JtYXQ9InV0YyI+MTU4OTk5MzExMDwvYWRkZWQtZGF0ZT48cmVmLXR5cGUgbmFtZT0iSm91cm5h
bCBBcnRpY2xlIj4xNzwvcmVmLXR5cGU+PGF1dGgtYWRkcmVzcz5EZXBhcnRtZW50IG9mIFBzeWNo
aWF0cnksIFVuaXZlcnNpdHkgb2YgUGl0dHNidXJnaCBNZWRpY2FsIENlbnRlciwgMzgxMSBPSGFy
YSBTdC4sIFBpdHRzYnVyZ2gsIFBBIDE1MjEzLTI1OTMsIGFuZCBNYXNzYWNodXNldHRzIEdlbmVy
YWwgSG9zcGl0YWwsIFVTQS4gdGhhc2VtZUB1cG1jLmVkdTwvYXV0aC1hZGRyZXNzPjxyZW1vdGUt
ZGF0YWJhc2UtcHJvdmlkZXI+TkxNPC9yZW1vdGUtZGF0YWJhc2UtcHJvdmlkZXI+PHJlYy1udW1i
ZXI+MjwvcmVjLW51bWJlcj48bGFzdC11cGRhdGVkLWRhdGUgZm9ybWF0PSJ1dGMiPjE1ODk5OTMx
MTA8L2xhc3QtdXBkYXRlZC1kYXRlPjxhY2Nlc3Npb24tbnVtPjE3NDc1NzMzPC9hY2Nlc3Npb24t
bnVtPjxlbGVjdHJvbmljLXJlc291cmNlLW51bT4xMC4xMTc2L2FqcC4yMDA3LjE2NC41LjczOTwv
ZWxlY3Ryb25pYy1yZXNvdXJjZS1udW0+PHZvbHVtZT4xNjQ8L3ZvbHVtZT48L3JlY29yZD48L0Np
dGU+PC9FbmROb3RlPn==
</w:fldData>
        </w:fldChar>
      </w:r>
      <w:r w:rsidR="008D18AA" w:rsidRPr="0081163E">
        <w:rPr>
          <w:rFonts w:ascii="Times New Roman" w:hAnsi="Times New Roman" w:cs="Times New Roman"/>
        </w:rPr>
        <w:instrText xml:space="preserve"> ADDIN EN.CITE </w:instrText>
      </w:r>
      <w:r w:rsidR="008D18AA" w:rsidRPr="0081163E">
        <w:rPr>
          <w:rFonts w:ascii="Times New Roman" w:hAnsi="Times New Roman" w:cs="Times New Roman"/>
        </w:rPr>
        <w:fldChar w:fldCharType="begin">
          <w:fldData xml:space="preserve">PEVuZE5vdGU+PENpdGU+PEF1dGhvcj5UaGFzZTwvQXV0aG9yPjxZZWFyPjIwMDc8L1llYXI+PElE
VGV4dD5Db2duaXRpdmUgdGhlcmFweSB2ZXJzdXMgbWVkaWNhdGlvbiBpbiBhdWdtZW50YXRpb24g
YW5kIHN3aXRjaCBzdHJhdGVnaWVzIGFzIHNlY29uZC1zdGVwIHRyZWF0bWVudHM6IGEgU1RBUipE
IHJlcG9ydDwvSURUZXh0PjxEaXNwbGF5VGV4dD4oVGhhc2U8c3R5bGUgZmFjZT0iaXRhbGljIj4g
ZXQgYWwuPC9zdHlsZT4sIDIwMDcpPC9EaXNwbGF5VGV4dD48cmVjb3JkPjxkYXRlcz48cHViLWRh
dGVzPjxkYXRlPk1heTwvZGF0ZT48L3B1Yi1kYXRlcz48eWVhcj4yMDA3PC95ZWFyPjwvZGF0ZXM+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CZWhhdmlv
cmFsIFRoZXJhcHk8L2tleXdvcmQ+PGtleXdvcmQ+Q29tYmluZWQgTW9kYWxpdHkgVGhlcmFweTwv
a2V5d29yZD48a2V5d29yZD5Dcm9zcy1PdmVyIFN0dWRpZXM8L2tleXdvcmQ+PGtleXdvcmQ+Q3lj
bG9oZXhhbm9scy90aGVyYXBldXRpYyB1c2U8L2tleXdvcmQ+PGtleXdvcmQ+RGVjaXNpb24gVHJl
ZXM8L2tleXdvcmQ+PGtleXdvcmQ+RGVsYXllZC1BY3Rpb24gUHJlcGFyYXRpb25zPC9rZXl3b3Jk
PjxrZXl3b3JkPkRlcHJlc3NpdmUgRGlzb3JkZXIsIE1ham9yL3BzeWNob2xvZ3kvKnRoZXJhcHk8
L2tleXdvcmQ+PGtleXdvcmQ+RmVtYWxlPC9rZXl3b3JkPjxrZXl3b3JkPkh1bWFuczwva2V5d29y
ZD48a2V5d29yZD5NYWxlPC9rZXl3b3JkPjxrZXl3b3JkPlNlcm90b25pbiBSZWNlcHRvciBBZ29u
aXN0cy90aGVyYXBldXRpYyB1c2U8L2tleXdvcmQ+PGtleXdvcmQ+U2Vyb3RvbmluIFVwdGFrZSBJ
bmhpYml0b3JzLyp0aGVyYXBldXRpYyB1c2U8L2tleXdvcmQ+PGtleXdvcmQ+VHJlYXRtZW50IE91
dGNvbWU8L2tleXdvcmQ+PGtleXdvcmQ+VmVubGFmYXhpbmUgSHlkcm9jaGxvcmlkZTwva2V5d29y
ZD48L2tleXdvcmRzPjxpc2JuPjAwMDItOTUzWCAoUHJpbnQpJiN4RDswMDAyLTk1M3g8L2lzYm4+
PHRpdGxlcz48dGl0bGU+Q29nbml0aXZlIHRoZXJhcHkgdmVyc3VzIG1lZGljYXRpb24gaW4gYXVn
bWVudGF0aW9uIGFuZCBzd2l0Y2ggc3RyYXRlZ2llcyBhcyBzZWNvbmQtc3RlcCB0cmVhdG1lbnRz
OiBhIFNUQVIqRCByZXBvcnQ8L3RpdGxlPjxzZWNvbmRhcnktdGl0bGU+QW0gSiBQc3ljaGlhdHJ5
PC9zZWNvbmRhcnktdGl0bGU+PC90aXRsZXM+PHBhZ2VzPjczOS01MjwvcGFnZXM+PG51bWJlcj41
PC9udW1iZXI+PGNvbnRyaWJ1dG9ycz48YXV0aG9ycz48YXV0aG9yPlRoYXNlLCBNLiBFLjwvYXV0
aG9yPjxhdXRob3I+RnJpZWRtYW4sIEUuIFMuPC9hdXRob3I+PGF1dGhvcj5CaWdncywgTS4gTS48
L2F1dGhvcj48YXV0aG9yPldpc25pZXdza2ksIFMuIFIuPC9hdXRob3I+PGF1dGhvcj5Ucml2ZWRp
LCBNLiBILjwvYXV0aG9yPjxhdXRob3I+THV0aGVyLCBKLiBGLjwvYXV0aG9yPjxhdXRob3I+RmF2
YSwgTS48L2F1dGhvcj48YXV0aG9yPk5pZXJlbmJlcmcsIEEuIEEuPC9hdXRob3I+PGF1dGhvcj5N
Y0dyYXRoLCBQLiBKLjwvYXV0aG9yPjxhdXRob3I+V2FyZGVuLCBELjwvYXV0aG9yPjxhdXRob3I+
TmllZGVyZWhlLCBHLjwvYXV0aG9yPjxhdXRob3I+SG9sbG9uLCBTLiBELjwvYXV0aG9yPjxhdXRo
b3I+UnVzaCwgQS4gSi48L2F1dGhvcj48L2F1dGhvcnM+PC9jb250cmlidXRvcnM+PGVkaXRpb24+
MjAwNy8wNS8wNDwvZWRpdGlvbj48bGFuZ3VhZ2U+ZW5nPC9sYW5ndWFnZT48YWRkZWQtZGF0ZSBm
b3JtYXQ9InV0YyI+MTU4OTk5MzExMDwvYWRkZWQtZGF0ZT48cmVmLXR5cGUgbmFtZT0iSm91cm5h
bCBBcnRpY2xlIj4xNzwvcmVmLXR5cGU+PGF1dGgtYWRkcmVzcz5EZXBhcnRtZW50IG9mIFBzeWNo
aWF0cnksIFVuaXZlcnNpdHkgb2YgUGl0dHNidXJnaCBNZWRpY2FsIENlbnRlciwgMzgxMSBPSGFy
YSBTdC4sIFBpdHRzYnVyZ2gsIFBBIDE1MjEzLTI1OTMsIGFuZCBNYXNzYWNodXNldHRzIEdlbmVy
YWwgSG9zcGl0YWwsIFVTQS4gdGhhc2VtZUB1cG1jLmVkdTwvYXV0aC1hZGRyZXNzPjxyZW1vdGUt
ZGF0YWJhc2UtcHJvdmlkZXI+TkxNPC9yZW1vdGUtZGF0YWJhc2UtcHJvdmlkZXI+PHJlYy1udW1i
ZXI+MjwvcmVjLW51bWJlcj48bGFzdC11cGRhdGVkLWRhdGUgZm9ybWF0PSJ1dGMiPjE1ODk5OTMx
MTA8L2xhc3QtdXBkYXRlZC1kYXRlPjxhY2Nlc3Npb24tbnVtPjE3NDc1NzMzPC9hY2Nlc3Npb24t
bnVtPjxlbGVjdHJvbmljLXJlc291cmNlLW51bT4xMC4xMTc2L2FqcC4yMDA3LjE2NC41LjczOTwv
ZWxlY3Ryb25pYy1yZXNvdXJjZS1udW0+PHZvbHVtZT4xNjQ8L3ZvbHVtZT48L3JlY29yZD48L0Np
dGU+PC9FbmROb3RlPn==
</w:fldData>
        </w:fldChar>
      </w:r>
      <w:r w:rsidR="008D18AA" w:rsidRPr="0081163E">
        <w:rPr>
          <w:rFonts w:ascii="Times New Roman" w:hAnsi="Times New Roman" w:cs="Times New Roman"/>
        </w:rPr>
        <w:instrText xml:space="preserve"> ADDIN EN.CITE.DATA </w:instrText>
      </w:r>
      <w:r w:rsidR="008D18AA" w:rsidRPr="0081163E">
        <w:rPr>
          <w:rFonts w:ascii="Times New Roman" w:hAnsi="Times New Roman" w:cs="Times New Roman"/>
        </w:rPr>
      </w:r>
      <w:r w:rsidR="008D18AA" w:rsidRPr="0081163E">
        <w:rPr>
          <w:rFonts w:ascii="Times New Roman" w:hAnsi="Times New Roman" w:cs="Times New Roman"/>
        </w:rPr>
        <w:fldChar w:fldCharType="end"/>
      </w:r>
      <w:r w:rsidR="004A297C" w:rsidRPr="0081163E">
        <w:rPr>
          <w:rFonts w:ascii="Times New Roman" w:hAnsi="Times New Roman" w:cs="Times New Roman"/>
        </w:rPr>
      </w:r>
      <w:r w:rsidR="004A297C" w:rsidRPr="0081163E">
        <w:rPr>
          <w:rFonts w:ascii="Times New Roman" w:hAnsi="Times New Roman" w:cs="Times New Roman"/>
        </w:rPr>
        <w:fldChar w:fldCharType="separate"/>
      </w:r>
      <w:r w:rsidR="008D18AA" w:rsidRPr="0081163E">
        <w:rPr>
          <w:rFonts w:ascii="Times New Roman" w:hAnsi="Times New Roman" w:cs="Times New Roman"/>
          <w:noProof/>
        </w:rPr>
        <w:t>(Thase</w:t>
      </w:r>
      <w:r w:rsidR="008D18AA" w:rsidRPr="0081163E">
        <w:rPr>
          <w:rFonts w:ascii="Times New Roman" w:hAnsi="Times New Roman" w:cs="Times New Roman"/>
          <w:i/>
          <w:noProof/>
        </w:rPr>
        <w:t xml:space="preserve"> </w:t>
      </w:r>
      <w:r w:rsidR="008D18AA" w:rsidRPr="0081163E">
        <w:rPr>
          <w:rFonts w:ascii="Times New Roman" w:hAnsi="Times New Roman" w:cs="Times New Roman"/>
          <w:noProof/>
        </w:rPr>
        <w:t>2007)</w:t>
      </w:r>
      <w:r w:rsidR="004A297C" w:rsidRPr="0081163E">
        <w:rPr>
          <w:rFonts w:ascii="Times New Roman" w:hAnsi="Times New Roman" w:cs="Times New Roman"/>
        </w:rPr>
        <w:fldChar w:fldCharType="end"/>
      </w:r>
      <w:r w:rsidR="00807DAB" w:rsidRPr="0081163E">
        <w:rPr>
          <w:rFonts w:ascii="Times New Roman" w:hAnsi="Times New Roman" w:cs="Times New Roman"/>
        </w:rPr>
        <w:t xml:space="preserve">. </w:t>
      </w:r>
    </w:p>
    <w:p w14:paraId="4A46E2BD" w14:textId="3647B028" w:rsidR="009E5D4F" w:rsidRPr="00C37DBE" w:rsidRDefault="009E5D4F" w:rsidP="0024500F">
      <w:pPr>
        <w:spacing w:line="360" w:lineRule="auto"/>
        <w:ind w:firstLine="720"/>
        <w:jc w:val="both"/>
        <w:rPr>
          <w:rFonts w:ascii="Times New Roman" w:hAnsi="Times New Roman" w:cs="Times New Roman"/>
        </w:rPr>
      </w:pPr>
      <w:r w:rsidRPr="00C37DBE">
        <w:rPr>
          <w:rFonts w:ascii="Times New Roman" w:hAnsi="Times New Roman" w:cs="Times New Roman"/>
        </w:rPr>
        <w:t>This review was unable to fulfil a further aim of evaluati</w:t>
      </w:r>
      <w:r w:rsidR="000037FA" w:rsidRPr="0081163E">
        <w:rPr>
          <w:rFonts w:ascii="Times New Roman" w:hAnsi="Times New Roman" w:cs="Times New Roman"/>
        </w:rPr>
        <w:t>ng</w:t>
      </w:r>
      <w:r w:rsidRPr="00C37DBE">
        <w:rPr>
          <w:rFonts w:ascii="Times New Roman" w:hAnsi="Times New Roman" w:cs="Times New Roman"/>
        </w:rPr>
        <w:t xml:space="preserve"> psychotherapy alone as a switch option after first</w:t>
      </w:r>
      <w:r w:rsidR="003008D5">
        <w:rPr>
          <w:rFonts w:ascii="Times New Roman" w:hAnsi="Times New Roman" w:cs="Times New Roman"/>
        </w:rPr>
        <w:t>-</w:t>
      </w:r>
      <w:r w:rsidRPr="00C37DBE">
        <w:rPr>
          <w:rFonts w:ascii="Times New Roman" w:hAnsi="Times New Roman" w:cs="Times New Roman"/>
        </w:rPr>
        <w:t>line treatment failure</w:t>
      </w:r>
      <w:r w:rsidR="00DF0CC9" w:rsidRPr="0081163E">
        <w:rPr>
          <w:rFonts w:ascii="Times New Roman" w:hAnsi="Times New Roman" w:cs="Times New Roman"/>
        </w:rPr>
        <w:t>.</w:t>
      </w:r>
      <w:r w:rsidR="00CB28EB">
        <w:rPr>
          <w:rFonts w:ascii="Times New Roman" w:hAnsi="Times New Roman" w:cs="Times New Roman"/>
        </w:rPr>
        <w:t xml:space="preserve"> </w:t>
      </w:r>
      <w:r w:rsidR="00044B14">
        <w:rPr>
          <w:rFonts w:ascii="Times New Roman" w:hAnsi="Times New Roman" w:cs="Times New Roman"/>
        </w:rPr>
        <w:t xml:space="preserve">Whether patients with moderate-severe depression would abandon a medication-containing strategy after initial treatment failure </w:t>
      </w:r>
      <w:r w:rsidR="00506B60">
        <w:rPr>
          <w:rFonts w:ascii="Times New Roman" w:hAnsi="Times New Roman" w:cs="Times New Roman"/>
        </w:rPr>
        <w:t>may though</w:t>
      </w:r>
      <w:r w:rsidR="00044B14">
        <w:rPr>
          <w:rFonts w:ascii="Times New Roman" w:hAnsi="Times New Roman" w:cs="Times New Roman"/>
        </w:rPr>
        <w:t xml:space="preserve"> be unlikely</w:t>
      </w:r>
      <w:r w:rsidR="00764F16">
        <w:rPr>
          <w:rFonts w:ascii="Times New Roman" w:hAnsi="Times New Roman" w:cs="Times New Roman"/>
        </w:rPr>
        <w:t>,</w:t>
      </w:r>
      <w:r w:rsidR="00506B60" w:rsidRPr="00506B60">
        <w:t xml:space="preserve"> </w:t>
      </w:r>
      <w:r w:rsidR="00506B60" w:rsidRPr="00506B60">
        <w:rPr>
          <w:rFonts w:ascii="Times New Roman" w:hAnsi="Times New Roman" w:cs="Times New Roman"/>
        </w:rPr>
        <w:t>suggesting this is not such an urgent research question</w:t>
      </w:r>
      <w:r w:rsidR="00044B14">
        <w:rPr>
          <w:rFonts w:ascii="Times New Roman" w:hAnsi="Times New Roman" w:cs="Times New Roman"/>
        </w:rPr>
        <w:t>.</w:t>
      </w:r>
      <w:r w:rsidR="00DF0CC9" w:rsidRPr="0081163E">
        <w:rPr>
          <w:rFonts w:ascii="Times New Roman" w:hAnsi="Times New Roman" w:cs="Times New Roman"/>
        </w:rPr>
        <w:t xml:space="preserve"> </w:t>
      </w:r>
    </w:p>
    <w:p w14:paraId="200BE907" w14:textId="4FC4CFD5" w:rsidR="008E052E" w:rsidRDefault="000037FA" w:rsidP="00501243">
      <w:pPr>
        <w:spacing w:line="360" w:lineRule="auto"/>
        <w:jc w:val="both"/>
        <w:rPr>
          <w:rFonts w:ascii="Times New Roman" w:hAnsi="Times New Roman" w:cs="Times New Roman"/>
        </w:rPr>
      </w:pPr>
      <w:r>
        <w:rPr>
          <w:rFonts w:ascii="Times New Roman" w:hAnsi="Times New Roman" w:cs="Times New Roman"/>
        </w:rPr>
        <w:tab/>
      </w:r>
      <w:r w:rsidR="008E052E" w:rsidRPr="00501243">
        <w:rPr>
          <w:rFonts w:ascii="Times New Roman" w:hAnsi="Times New Roman" w:cs="Times New Roman"/>
        </w:rPr>
        <w:t xml:space="preserve">Given that the psychological interventions vary in their mechanism of action, more evidence is needed as to the relative effectiveness of different </w:t>
      </w:r>
      <w:r w:rsidR="00DF0CC9">
        <w:rPr>
          <w:rFonts w:ascii="Times New Roman" w:hAnsi="Times New Roman" w:cs="Times New Roman"/>
        </w:rPr>
        <w:t xml:space="preserve">modalities </w:t>
      </w:r>
      <w:r w:rsidR="008E052E" w:rsidRPr="00501243">
        <w:rPr>
          <w:rFonts w:ascii="Times New Roman" w:hAnsi="Times New Roman" w:cs="Times New Roman"/>
        </w:rPr>
        <w:t xml:space="preserve">and interpreting their pooled analysis </w:t>
      </w:r>
      <w:r w:rsidR="008E052E">
        <w:rPr>
          <w:rFonts w:ascii="Times New Roman" w:hAnsi="Times New Roman" w:cs="Times New Roman"/>
        </w:rPr>
        <w:t>should clearly</w:t>
      </w:r>
      <w:r w:rsidR="008E052E" w:rsidRPr="00501243">
        <w:rPr>
          <w:rFonts w:ascii="Times New Roman" w:hAnsi="Times New Roman" w:cs="Times New Roman"/>
        </w:rPr>
        <w:t xml:space="preserve"> be treated with caution.</w:t>
      </w:r>
      <w:r w:rsidR="008E052E">
        <w:rPr>
          <w:rFonts w:ascii="Times New Roman" w:hAnsi="Times New Roman" w:cs="Times New Roman"/>
        </w:rPr>
        <w:t xml:space="preserve"> </w:t>
      </w:r>
      <w:r w:rsidR="007D6982">
        <w:rPr>
          <w:rFonts w:ascii="Times New Roman" w:hAnsi="Times New Roman" w:cs="Times New Roman"/>
        </w:rPr>
        <w:t>F</w:t>
      </w:r>
      <w:r w:rsidR="00EA1652">
        <w:rPr>
          <w:rFonts w:ascii="Times New Roman" w:hAnsi="Times New Roman" w:cs="Times New Roman"/>
        </w:rPr>
        <w:t>uture research</w:t>
      </w:r>
      <w:r w:rsidR="00E752E3" w:rsidRPr="00501243">
        <w:rPr>
          <w:rFonts w:ascii="Times New Roman" w:hAnsi="Times New Roman" w:cs="Times New Roman"/>
        </w:rPr>
        <w:t xml:space="preserve"> </w:t>
      </w:r>
      <w:r w:rsidR="002412C9">
        <w:rPr>
          <w:rFonts w:ascii="Times New Roman" w:hAnsi="Times New Roman" w:cs="Times New Roman"/>
        </w:rPr>
        <w:t>sh</w:t>
      </w:r>
      <w:r w:rsidR="00E752E3" w:rsidRPr="00501243">
        <w:rPr>
          <w:rFonts w:ascii="Times New Roman" w:hAnsi="Times New Roman" w:cs="Times New Roman"/>
        </w:rPr>
        <w:t xml:space="preserve">ould </w:t>
      </w:r>
      <w:r w:rsidR="007D6982">
        <w:rPr>
          <w:rFonts w:ascii="Times New Roman" w:hAnsi="Times New Roman" w:cs="Times New Roman"/>
        </w:rPr>
        <w:t xml:space="preserve">also address </w:t>
      </w:r>
      <w:r w:rsidR="00E752E3" w:rsidRPr="00501243">
        <w:rPr>
          <w:rFonts w:ascii="Times New Roman" w:hAnsi="Times New Roman" w:cs="Times New Roman"/>
        </w:rPr>
        <w:t>the degree of response to</w:t>
      </w:r>
      <w:r w:rsidR="007D6982">
        <w:rPr>
          <w:rFonts w:ascii="Times New Roman" w:hAnsi="Times New Roman" w:cs="Times New Roman"/>
        </w:rPr>
        <w:t xml:space="preserve"> the initial</w:t>
      </w:r>
      <w:r w:rsidR="00E752E3" w:rsidRPr="00501243">
        <w:rPr>
          <w:rFonts w:ascii="Times New Roman" w:hAnsi="Times New Roman" w:cs="Times New Roman"/>
        </w:rPr>
        <w:t xml:space="preserve"> medication and severity of symptoms at the time of augmenting with psychotherapy. </w:t>
      </w:r>
      <w:r w:rsidR="00AB7804" w:rsidRPr="00501243">
        <w:rPr>
          <w:rFonts w:ascii="Times New Roman" w:hAnsi="Times New Roman" w:cs="Times New Roman"/>
        </w:rPr>
        <w:t>In addition</w:t>
      </w:r>
      <w:r>
        <w:rPr>
          <w:rFonts w:ascii="Times New Roman" w:hAnsi="Times New Roman" w:cs="Times New Roman"/>
        </w:rPr>
        <w:t>,</w:t>
      </w:r>
      <w:r w:rsidR="00AB7804" w:rsidRPr="00501243">
        <w:rPr>
          <w:rFonts w:ascii="Times New Roman" w:hAnsi="Times New Roman" w:cs="Times New Roman"/>
        </w:rPr>
        <w:t xml:space="preserve"> </w:t>
      </w:r>
      <w:r w:rsidR="008E052E">
        <w:rPr>
          <w:rFonts w:ascii="Times New Roman" w:hAnsi="Times New Roman" w:cs="Times New Roman"/>
        </w:rPr>
        <w:t>further</w:t>
      </w:r>
      <w:r w:rsidR="00AB7804" w:rsidRPr="00501243">
        <w:rPr>
          <w:rFonts w:ascii="Times New Roman" w:hAnsi="Times New Roman" w:cs="Times New Roman"/>
        </w:rPr>
        <w:t xml:space="preserve"> attention </w:t>
      </w:r>
      <w:r>
        <w:rPr>
          <w:rFonts w:ascii="Times New Roman" w:hAnsi="Times New Roman" w:cs="Times New Roman"/>
        </w:rPr>
        <w:t xml:space="preserve">in study designs </w:t>
      </w:r>
      <w:r w:rsidR="008E052E">
        <w:rPr>
          <w:rFonts w:ascii="Times New Roman" w:hAnsi="Times New Roman" w:cs="Times New Roman"/>
        </w:rPr>
        <w:t xml:space="preserve">is needed </w:t>
      </w:r>
      <w:r w:rsidR="00AB7804" w:rsidRPr="00501243">
        <w:rPr>
          <w:rFonts w:ascii="Times New Roman" w:hAnsi="Times New Roman" w:cs="Times New Roman"/>
        </w:rPr>
        <w:t xml:space="preserve">to </w:t>
      </w:r>
      <w:r w:rsidR="00557F37">
        <w:rPr>
          <w:rFonts w:ascii="Times New Roman" w:hAnsi="Times New Roman" w:cs="Times New Roman"/>
        </w:rPr>
        <w:t>o</w:t>
      </w:r>
      <w:r w:rsidR="00AB7804" w:rsidRPr="00501243">
        <w:rPr>
          <w:rFonts w:ascii="Times New Roman" w:hAnsi="Times New Roman" w:cs="Times New Roman"/>
        </w:rPr>
        <w:t>the</w:t>
      </w:r>
      <w:r w:rsidR="00557F37">
        <w:rPr>
          <w:rFonts w:ascii="Times New Roman" w:hAnsi="Times New Roman" w:cs="Times New Roman"/>
        </w:rPr>
        <w:t>r</w:t>
      </w:r>
      <w:r w:rsidR="00AB7804" w:rsidRPr="00501243">
        <w:rPr>
          <w:rFonts w:ascii="Times New Roman" w:hAnsi="Times New Roman" w:cs="Times New Roman"/>
        </w:rPr>
        <w:t xml:space="preserve"> </w:t>
      </w:r>
      <w:r w:rsidR="008E052E">
        <w:rPr>
          <w:rFonts w:ascii="Times New Roman" w:hAnsi="Times New Roman" w:cs="Times New Roman"/>
        </w:rPr>
        <w:t xml:space="preserve">domains </w:t>
      </w:r>
      <w:r w:rsidR="00AB7804" w:rsidRPr="00501243">
        <w:rPr>
          <w:rFonts w:ascii="Times New Roman" w:hAnsi="Times New Roman" w:cs="Times New Roman"/>
        </w:rPr>
        <w:t xml:space="preserve">relevant </w:t>
      </w:r>
      <w:r w:rsidR="008E052E">
        <w:rPr>
          <w:rFonts w:ascii="Times New Roman" w:hAnsi="Times New Roman" w:cs="Times New Roman"/>
        </w:rPr>
        <w:t xml:space="preserve">to patient outcomes such as treatment preference, improved reporting of adverse events and long-term remission. </w:t>
      </w:r>
    </w:p>
    <w:p w14:paraId="70A64F2F" w14:textId="77777777" w:rsidR="004C565D" w:rsidRPr="00501243" w:rsidRDefault="004C565D" w:rsidP="00501243">
      <w:pPr>
        <w:spacing w:line="360" w:lineRule="auto"/>
        <w:jc w:val="both"/>
        <w:rPr>
          <w:rFonts w:ascii="Times New Roman" w:hAnsi="Times New Roman" w:cs="Times New Roman"/>
        </w:rPr>
      </w:pPr>
    </w:p>
    <w:p w14:paraId="7A64EA73" w14:textId="3A101C67" w:rsidR="0054257C" w:rsidRPr="00C37DBE" w:rsidRDefault="0054257C" w:rsidP="0054257C">
      <w:pPr>
        <w:spacing w:line="360" w:lineRule="auto"/>
        <w:jc w:val="both"/>
        <w:rPr>
          <w:rFonts w:ascii="Times" w:hAnsi="Times"/>
          <w:b/>
          <w:bCs/>
        </w:rPr>
      </w:pPr>
      <w:r w:rsidRPr="00C37DBE">
        <w:rPr>
          <w:rFonts w:ascii="Times" w:hAnsi="Times"/>
          <w:b/>
          <w:bCs/>
        </w:rPr>
        <w:t>BOX</w:t>
      </w:r>
      <w:r w:rsidR="009C5080" w:rsidRPr="00C37DBE">
        <w:rPr>
          <w:rFonts w:ascii="Times" w:hAnsi="Times"/>
          <w:b/>
          <w:bCs/>
        </w:rPr>
        <w:t xml:space="preserve"> 1</w:t>
      </w:r>
      <w:r w:rsidRPr="00C37DBE">
        <w:rPr>
          <w:rFonts w:ascii="Times" w:hAnsi="Times"/>
          <w:b/>
          <w:bCs/>
        </w:rPr>
        <w:t>: GRADE Working Group grades of evidence.</w:t>
      </w:r>
      <w:r w:rsidR="00B13F55" w:rsidRPr="00C37DBE">
        <w:rPr>
          <w:rFonts w:ascii="Times" w:hAnsi="Times"/>
          <w:b/>
          <w:bCs/>
        </w:rPr>
        <w:t xml:space="preserve"> </w:t>
      </w:r>
    </w:p>
    <w:p w14:paraId="18BCEB21" w14:textId="79752714" w:rsidR="00E03684" w:rsidRDefault="007D6982" w:rsidP="00C37DBE">
      <w:pPr>
        <w:spacing w:line="360" w:lineRule="auto"/>
        <w:ind w:firstLine="720"/>
        <w:jc w:val="both"/>
        <w:rPr>
          <w:rFonts w:ascii="Times" w:hAnsi="Times"/>
        </w:rPr>
      </w:pPr>
      <w:r>
        <w:rPr>
          <w:rFonts w:ascii="Times" w:hAnsi="Times"/>
        </w:rPr>
        <w:t>P</w:t>
      </w:r>
      <w:r w:rsidR="0065280B">
        <w:rPr>
          <w:rFonts w:ascii="Times" w:hAnsi="Times"/>
        </w:rPr>
        <w:t xml:space="preserve">ooling data from multiple clinical trials within a meta-analysis </w:t>
      </w:r>
      <w:r w:rsidR="00877F0D">
        <w:rPr>
          <w:rFonts w:ascii="Times" w:hAnsi="Times"/>
        </w:rPr>
        <w:t>may</w:t>
      </w:r>
      <w:r w:rsidR="0065280B">
        <w:rPr>
          <w:rFonts w:ascii="Times" w:hAnsi="Times"/>
        </w:rPr>
        <w:t xml:space="preserve"> give a more robust estimate of the treatment effect than an</w:t>
      </w:r>
      <w:r>
        <w:rPr>
          <w:rFonts w:ascii="Times" w:hAnsi="Times"/>
        </w:rPr>
        <w:t>y</w:t>
      </w:r>
      <w:r w:rsidR="0065280B">
        <w:rPr>
          <w:rFonts w:ascii="Times" w:hAnsi="Times"/>
        </w:rPr>
        <w:t xml:space="preserve"> individual study</w:t>
      </w:r>
      <w:r>
        <w:rPr>
          <w:rFonts w:ascii="Times" w:hAnsi="Times"/>
        </w:rPr>
        <w:t>. However</w:t>
      </w:r>
      <w:r w:rsidR="0065280B">
        <w:rPr>
          <w:rFonts w:ascii="Times" w:hAnsi="Times"/>
        </w:rPr>
        <w:t xml:space="preserve">, </w:t>
      </w:r>
      <w:r w:rsidR="000347DF">
        <w:rPr>
          <w:rFonts w:ascii="Times" w:hAnsi="Times"/>
        </w:rPr>
        <w:t xml:space="preserve">the key appraisal is then </w:t>
      </w:r>
      <w:r w:rsidR="004F0366">
        <w:rPr>
          <w:rFonts w:ascii="Times" w:hAnsi="Times"/>
        </w:rPr>
        <w:t xml:space="preserve">to </w:t>
      </w:r>
      <w:r w:rsidR="0065280B">
        <w:rPr>
          <w:rFonts w:ascii="Times" w:hAnsi="Times"/>
        </w:rPr>
        <w:t>assess</w:t>
      </w:r>
      <w:r w:rsidR="0065280B" w:rsidRPr="0065280B">
        <w:t xml:space="preserve"> </w:t>
      </w:r>
      <w:r w:rsidR="0065280B" w:rsidRPr="0065280B">
        <w:rPr>
          <w:rFonts w:ascii="Times" w:hAnsi="Times"/>
        </w:rPr>
        <w:t>confiden</w:t>
      </w:r>
      <w:r w:rsidR="0065280B">
        <w:rPr>
          <w:rFonts w:ascii="Times" w:hAnsi="Times"/>
        </w:rPr>
        <w:t>ce or certainty</w:t>
      </w:r>
      <w:r w:rsidR="0065280B" w:rsidRPr="0065280B">
        <w:rPr>
          <w:rFonts w:ascii="Times" w:hAnsi="Times"/>
        </w:rPr>
        <w:t xml:space="preserve"> that the</w:t>
      </w:r>
      <w:r w:rsidR="0065280B">
        <w:rPr>
          <w:rFonts w:ascii="Times" w:hAnsi="Times"/>
        </w:rPr>
        <w:t xml:space="preserve"> </w:t>
      </w:r>
      <w:r>
        <w:rPr>
          <w:rFonts w:ascii="Times" w:hAnsi="Times"/>
        </w:rPr>
        <w:t xml:space="preserve">resulting </w:t>
      </w:r>
      <w:r w:rsidR="0065280B">
        <w:rPr>
          <w:rFonts w:ascii="Times" w:hAnsi="Times"/>
        </w:rPr>
        <w:t>estimate actually reflects the</w:t>
      </w:r>
      <w:r w:rsidR="0065280B" w:rsidRPr="0065280B">
        <w:rPr>
          <w:rFonts w:ascii="Times" w:hAnsi="Times"/>
        </w:rPr>
        <w:t xml:space="preserve"> true effect</w:t>
      </w:r>
      <w:r w:rsidR="0065280B">
        <w:rPr>
          <w:rFonts w:ascii="Times" w:hAnsi="Times"/>
        </w:rPr>
        <w:t xml:space="preserve"> of treatment. The factors to consider here are broadly </w:t>
      </w:r>
      <w:r w:rsidR="004F0366">
        <w:rPr>
          <w:rFonts w:ascii="Times" w:hAnsi="Times"/>
        </w:rPr>
        <w:t>acknowledged</w:t>
      </w:r>
      <w:r w:rsidR="0065280B">
        <w:rPr>
          <w:rFonts w:ascii="Times" w:hAnsi="Times"/>
        </w:rPr>
        <w:t xml:space="preserve"> to determine the “quality” of the evidence</w:t>
      </w:r>
      <w:r w:rsidR="008B38AD">
        <w:rPr>
          <w:rFonts w:ascii="Times" w:hAnsi="Times"/>
        </w:rPr>
        <w:t xml:space="preserve">. With many potential contributors to such a judgement, </w:t>
      </w:r>
      <w:r w:rsidR="000347DF">
        <w:rPr>
          <w:rFonts w:ascii="Times" w:hAnsi="Times"/>
        </w:rPr>
        <w:t xml:space="preserve">the framework introduced by the </w:t>
      </w:r>
      <w:r w:rsidR="000347DF" w:rsidRPr="000347DF">
        <w:rPr>
          <w:rFonts w:ascii="Times" w:hAnsi="Times"/>
        </w:rPr>
        <w:t>Grading of Recommendations, Assessment, Development and Evaluation (GRADE) Working Group</w:t>
      </w:r>
      <w:r w:rsidR="000347DF">
        <w:rPr>
          <w:rFonts w:ascii="Times" w:hAnsi="Times"/>
        </w:rPr>
        <w:t xml:space="preserve"> has been widely adopted as a systematic and reproducible approach</w:t>
      </w:r>
      <w:r w:rsidR="004111F4">
        <w:rPr>
          <w:rFonts w:ascii="Times" w:hAnsi="Times"/>
        </w:rPr>
        <w:t xml:space="preserve"> </w:t>
      </w:r>
      <w:r w:rsidR="004111F4">
        <w:rPr>
          <w:rFonts w:ascii="Times" w:hAnsi="Times"/>
        </w:rPr>
        <w:fldChar w:fldCharType="begin">
          <w:fldData xml:space="preserve">PEVuZE5vdGU+PENpdGU+PEF1dGhvcj5HdXlhdHQ8L0F1dGhvcj48WWVhcj4yMDA4PC9ZZWFyPjxJ
RFRleHQ+V2hhdCBpcyAmcXVvdDtxdWFsaXR5IG9mIGV2aWRlbmNlJnF1b3Q7IGFuZCB3aHkgaXMg
aXQgaW1wb3J0YW50IHRvIGNsaW5pY2lhbnM/PC9JRFRleHQ+PERpc3BsYXlUZXh0PihHdXlhdHQ8
c3R5bGUgZmFjZT0iaXRhbGljIj4gZXQgYWwuPC9zdHlsZT4sIDIwMDgpPC9EaXNwbGF5VGV4dD48
cmVjb3JkPjxkYXRlcz48cHViLWRhdGVzPjxkYXRlPk1heSAzPC9kYXRlPjwvcHViLWRhdGVzPjx5
ZWFyPjIwMDg8L3llYXI+PC9kYXRlcz48a2V5d29yZHM+PGtleXdvcmQ+KkV2aWRlbmNlLUJhc2Vk
IE1lZGljaW5lPC9rZXl3b3JkPjxrZXl3b3JkPk91dGNvbWUgQXNzZXNzbWVudCwgSGVhbHRoIENh
cmU8L2tleXdvcmQ+PGtleXdvcmQ+UHJhY3RpY2UgR3VpZGVsaW5lcyBhcyBUb3BpYy8qc3RhbmRh
cmRzPC9rZXl3b3JkPjxrZXl3b3JkPlB1YmxpY2F0aW9uIEJpYXM8L2tleXdvcmQ+PGtleXdvcmQ+
UXVhbGl0eSBBc3N1cmFuY2UsIEhlYWx0aCBDYXJlPC9rZXl3b3JkPjxrZXl3b3JkPlF1YWxpdHkg
SW5kaWNhdG9ycywgSGVhbHRoIENhcmU8L2tleXdvcmQ+PGtleXdvcmQ+UmVwcm9kdWNpYmlsaXR5
IG9mIFJlc3VsdHM8L2tleXdvcmQ+PGtleXdvcmQ+UmVzZWFyY2ggRGVzaWduL3N0YW5kYXJkczwv
a2V5d29yZD48L2tleXdvcmRzPjxpc2JuPjA5NTktODEzOCAoUHJpbnQpJiN4RDswOTU5LTgxMzg8
L2lzYm4+PGN1c3RvbTI+UE1DMjM2NDgwNCBHUkFEReKAmXMgc3VjY2VzcyBoYXMgYSBwb3NpdGl2
ZSBpbmZsdWVuY2Ugb24gdGhlaXIgYWNhZGVtaWMgY2FyZWVyLiBBdXRob3JzIGxpc3RlZCBpbiB0
aGUgYnlsaW5lIGhhdmUgcmVjZWl2ZWQgdHJhdmVsIHJlaW1idXJzZW1lbnQgYW5kIGhvbm9yYXJp
dW1zIGZvciBwcmVzZW50YXRpb25zIHRoYXQgaW5jbHVkZWQgYSByZXZpZXcgb2YgR1JBREXigJlz
IGFwcHJvYWNoIHRvIHJhdGluZyBxdWFsaXR5IG9mIGV2aWRlbmNlIGFuZCBncmFkaW5nIHJlY29t
bWVuZGF0aW9ucy4gR0hHIGFjdHMgYXMgYSBjb25zdWx0YW50IHRvIFVwVG9EYXRlOyBoaXMgd29y
ayBpbmNsdWRlcyBoZWxwaW5nIFVwVG9EYXRlIGluIHRoZWlyIHVzZSBvZiBHUkFERS4gSEpTIGlz
IGRvY3VtZW50cyBlZGl0b3IgYW5kIG1ldGhvZG9sb2dpc3QgZm9yIHRoZSBBbWVyaWNhbiBUaG9y
YWNpYyBTb2NpZXR5OyBvbmUgb2YgaGlzIHJvbGVzIGluIHRoZXNlIHBvc2l0aW9ucyBpcyBoZWxw
aW5nIGltcGxlbWVudCB0aGUgdXNlIG9mIEdSQURFLiBIZSBpcyBzdXBwb3J0ZWQgYnkg4oCcVGhl
IGh1bWFuIGZhY3RvciwgbW9iaWxpdHkgYW5kIE1hcmllIEN1cmllIGFjdGlvbnMgc2NpZW50aXN0
IHJlaW50ZWdyYXRpb24gRXVyb3BlYW4gQ29tbWlzc2lvbiBncmFudDogSUdSIDQyMTky4oCUR1JB
REUu4oCdPC9jdXN0b20yPjx0aXRsZXM+PHRpdGxlPldoYXQgaXMgJnF1b3Q7cXVhbGl0eSBvZiBl
dmlkZW5jZSZxdW90OyBhbmQgd2h5IGlzIGl0IGltcG9ydGFudCB0byBjbGluaWNpYW5zPzwvdGl0
bGU+PHNlY29uZGFyeS10aXRsZT5CbWo8L3NlY29uZGFyeS10aXRsZT48L3RpdGxlcz48cGFnZXM+
OTk1LTg8L3BhZ2VzPjxudW1iZXI+NzY1MTwvbnVtYmVyPjxjb250cmlidXRvcnM+PGF1dGhvcnM+
PGF1dGhvcj5HdXlhdHQsIEcuIEguPC9hdXRob3I+PGF1dGhvcj5PeG1hbiwgQS4gRC48L2F1dGhv
cj48YXV0aG9yPkt1bnosIFIuPC9hdXRob3I+PGF1dGhvcj5WaXN0LCBHLiBFLjwvYXV0aG9yPjxh
dXRob3I+RmFsY2stWXR0ZXIsIFkuPC9hdXRob3I+PGF1dGhvcj5TY2jDvG5lbWFubiwgSC4gSi48
L2F1dGhvcj48L2F1dGhvcnM+PC9jb250cmlidXRvcnM+PGVkaXRpb24+MjAwOC8wNS8wNjwvZWRp
dGlvbj48bGFuZ3VhZ2U+ZW5nPC9sYW5ndWFnZT48YWRkZWQtZGF0ZSBmb3JtYXQ9InV0YyI+MTU5
MDI1MzYzNDwvYWRkZWQtZGF0ZT48cmVmLXR5cGUgbmFtZT0iSm91cm5hbCBBcnRpY2xlIj4xNzwv
cmVmLXR5cGU+PGF1dGgtYWRkcmVzcz5EZXBhcnRtZW50IG9mIENsaW5pY2FsIEVwaWRlbWlvbG9n
eSBhbmQgQmlvc3RhdGlzdGljcywgTWNNYXN0ZXIgVW5pdmVyc2l0eSwgSGFtaWx0b24sIE9OLCBD
YW5hZGEgTDhOIDNaNS4gZ3V5YXR0QG1jbWFzdGVyLmNhPC9hdXRoLWFkZHJlc3M+PHJlbW90ZS1k
YXRhYmFzZS1wcm92aWRlcj5OTE08L3JlbW90ZS1kYXRhYmFzZS1wcm92aWRlcj48cmVjLW51bWJl
cj4zOTwvcmVjLW51bWJlcj48bGFzdC11cGRhdGVkLWRhdGUgZm9ybWF0PSJ1dGMiPjE1OTAyNTM2
MzQ8L2xhc3QtdXBkYXRlZC1kYXRlPjxhY2Nlc3Npb24tbnVtPjE4NDU2NjMxPC9hY2Nlc3Npb24t
bnVtPjxlbGVjdHJvbmljLXJlc291cmNlLW51bT4xMC4xMTM2L2Jtai4zOTQ5MC41NTEwMTkuQkU8
L2VsZWN0cm9uaWMtcmVzb3VyY2UtbnVtPjx2b2x1bWU+MzM2PC92b2x1bWU+PC9yZWNvcmQ+PC9D
aXRlPjwvRW5kTm90ZT4A
</w:fldData>
        </w:fldChar>
      </w:r>
      <w:r w:rsidR="008D18AA">
        <w:rPr>
          <w:rFonts w:ascii="Times" w:hAnsi="Times"/>
        </w:rPr>
        <w:instrText xml:space="preserve"> ADDIN EN.CITE </w:instrText>
      </w:r>
      <w:r w:rsidR="008D18AA">
        <w:rPr>
          <w:rFonts w:ascii="Times" w:hAnsi="Times"/>
        </w:rPr>
        <w:fldChar w:fldCharType="begin">
          <w:fldData xml:space="preserve">PEVuZE5vdGU+PENpdGU+PEF1dGhvcj5HdXlhdHQ8L0F1dGhvcj48WWVhcj4yMDA4PC9ZZWFyPjxJ
RFRleHQ+V2hhdCBpcyAmcXVvdDtxdWFsaXR5IG9mIGV2aWRlbmNlJnF1b3Q7IGFuZCB3aHkgaXMg
aXQgaW1wb3J0YW50IHRvIGNsaW5pY2lhbnM/PC9JRFRleHQ+PERpc3BsYXlUZXh0PihHdXlhdHQ8
c3R5bGUgZmFjZT0iaXRhbGljIj4gZXQgYWwuPC9zdHlsZT4sIDIwMDgpPC9EaXNwbGF5VGV4dD48
cmVjb3JkPjxkYXRlcz48cHViLWRhdGVzPjxkYXRlPk1heSAzPC9kYXRlPjwvcHViLWRhdGVzPjx5
ZWFyPjIwMDg8L3llYXI+PC9kYXRlcz48a2V5d29yZHM+PGtleXdvcmQ+KkV2aWRlbmNlLUJhc2Vk
IE1lZGljaW5lPC9rZXl3b3JkPjxrZXl3b3JkPk91dGNvbWUgQXNzZXNzbWVudCwgSGVhbHRoIENh
cmU8L2tleXdvcmQ+PGtleXdvcmQ+UHJhY3RpY2UgR3VpZGVsaW5lcyBhcyBUb3BpYy8qc3RhbmRh
cmRzPC9rZXl3b3JkPjxrZXl3b3JkPlB1YmxpY2F0aW9uIEJpYXM8L2tleXdvcmQ+PGtleXdvcmQ+
UXVhbGl0eSBBc3N1cmFuY2UsIEhlYWx0aCBDYXJlPC9rZXl3b3JkPjxrZXl3b3JkPlF1YWxpdHkg
SW5kaWNhdG9ycywgSGVhbHRoIENhcmU8L2tleXdvcmQ+PGtleXdvcmQ+UmVwcm9kdWNpYmlsaXR5
IG9mIFJlc3VsdHM8L2tleXdvcmQ+PGtleXdvcmQ+UmVzZWFyY2ggRGVzaWduL3N0YW5kYXJkczwv
a2V5d29yZD48L2tleXdvcmRzPjxpc2JuPjA5NTktODEzOCAoUHJpbnQpJiN4RDswOTU5LTgxMzg8
L2lzYm4+PGN1c3RvbTI+UE1DMjM2NDgwNCBHUkFEReKAmXMgc3VjY2VzcyBoYXMgYSBwb3NpdGl2
ZSBpbmZsdWVuY2Ugb24gdGhlaXIgYWNhZGVtaWMgY2FyZWVyLiBBdXRob3JzIGxpc3RlZCBpbiB0
aGUgYnlsaW5lIGhhdmUgcmVjZWl2ZWQgdHJhdmVsIHJlaW1idXJzZW1lbnQgYW5kIGhvbm9yYXJp
dW1zIGZvciBwcmVzZW50YXRpb25zIHRoYXQgaW5jbHVkZWQgYSByZXZpZXcgb2YgR1JBREXigJlz
IGFwcHJvYWNoIHRvIHJhdGluZyBxdWFsaXR5IG9mIGV2aWRlbmNlIGFuZCBncmFkaW5nIHJlY29t
bWVuZGF0aW9ucy4gR0hHIGFjdHMgYXMgYSBjb25zdWx0YW50IHRvIFVwVG9EYXRlOyBoaXMgd29y
ayBpbmNsdWRlcyBoZWxwaW5nIFVwVG9EYXRlIGluIHRoZWlyIHVzZSBvZiBHUkFERS4gSEpTIGlz
IGRvY3VtZW50cyBlZGl0b3IgYW5kIG1ldGhvZG9sb2dpc3QgZm9yIHRoZSBBbWVyaWNhbiBUaG9y
YWNpYyBTb2NpZXR5OyBvbmUgb2YgaGlzIHJvbGVzIGluIHRoZXNlIHBvc2l0aW9ucyBpcyBoZWxw
aW5nIGltcGxlbWVudCB0aGUgdXNlIG9mIEdSQURFLiBIZSBpcyBzdXBwb3J0ZWQgYnkg4oCcVGhl
IGh1bWFuIGZhY3RvciwgbW9iaWxpdHkgYW5kIE1hcmllIEN1cmllIGFjdGlvbnMgc2NpZW50aXN0
IHJlaW50ZWdyYXRpb24gRXVyb3BlYW4gQ29tbWlzc2lvbiBncmFudDogSUdSIDQyMTky4oCUR1JB
REUu4oCdPC9jdXN0b20yPjx0aXRsZXM+PHRpdGxlPldoYXQgaXMgJnF1b3Q7cXVhbGl0eSBvZiBl
dmlkZW5jZSZxdW90OyBhbmQgd2h5IGlzIGl0IGltcG9ydGFudCB0byBjbGluaWNpYW5zPzwvdGl0
bGU+PHNlY29uZGFyeS10aXRsZT5CbWo8L3NlY29uZGFyeS10aXRsZT48L3RpdGxlcz48cGFnZXM+
OTk1LTg8L3BhZ2VzPjxudW1iZXI+NzY1MTwvbnVtYmVyPjxjb250cmlidXRvcnM+PGF1dGhvcnM+
PGF1dGhvcj5HdXlhdHQsIEcuIEguPC9hdXRob3I+PGF1dGhvcj5PeG1hbiwgQS4gRC48L2F1dGhv
cj48YXV0aG9yPkt1bnosIFIuPC9hdXRob3I+PGF1dGhvcj5WaXN0LCBHLiBFLjwvYXV0aG9yPjxh
dXRob3I+RmFsY2stWXR0ZXIsIFkuPC9hdXRob3I+PGF1dGhvcj5TY2jDvG5lbWFubiwgSC4gSi48
L2F1dGhvcj48L2F1dGhvcnM+PC9jb250cmlidXRvcnM+PGVkaXRpb24+MjAwOC8wNS8wNjwvZWRp
dGlvbj48bGFuZ3VhZ2U+ZW5nPC9sYW5ndWFnZT48YWRkZWQtZGF0ZSBmb3JtYXQ9InV0YyI+MTU5
MDI1MzYzNDwvYWRkZWQtZGF0ZT48cmVmLXR5cGUgbmFtZT0iSm91cm5hbCBBcnRpY2xlIj4xNzwv
cmVmLXR5cGU+PGF1dGgtYWRkcmVzcz5EZXBhcnRtZW50IG9mIENsaW5pY2FsIEVwaWRlbWlvbG9n
eSBhbmQgQmlvc3RhdGlzdGljcywgTWNNYXN0ZXIgVW5pdmVyc2l0eSwgSGFtaWx0b24sIE9OLCBD
YW5hZGEgTDhOIDNaNS4gZ3V5YXR0QG1jbWFzdGVyLmNhPC9hdXRoLWFkZHJlc3M+PHJlbW90ZS1k
YXRhYmFzZS1wcm92aWRlcj5OTE08L3JlbW90ZS1kYXRhYmFzZS1wcm92aWRlcj48cmVjLW51bWJl
cj4zOTwvcmVjLW51bWJlcj48bGFzdC11cGRhdGVkLWRhdGUgZm9ybWF0PSJ1dGMiPjE1OTAyNTM2
MzQ8L2xhc3QtdXBkYXRlZC1kYXRlPjxhY2Nlc3Npb24tbnVtPjE4NDU2NjMxPC9hY2Nlc3Npb24t
bnVtPjxlbGVjdHJvbmljLXJlc291cmNlLW51bT4xMC4xMTM2L2Jtai4zOTQ5MC41NTEwMTkuQkU8
L2VsZWN0cm9uaWMtcmVzb3VyY2UtbnVtPjx2b2x1bWU+MzM2PC92b2x1bWU+PC9yZWNvcmQ+PC9D
aXRlPjwvRW5kTm90ZT4A
</w:fldData>
        </w:fldChar>
      </w:r>
      <w:r w:rsidR="008D18AA">
        <w:rPr>
          <w:rFonts w:ascii="Times" w:hAnsi="Times"/>
        </w:rPr>
        <w:instrText xml:space="preserve"> ADDIN EN.CITE.DATA </w:instrText>
      </w:r>
      <w:r w:rsidR="008D18AA">
        <w:rPr>
          <w:rFonts w:ascii="Times" w:hAnsi="Times"/>
        </w:rPr>
      </w:r>
      <w:r w:rsidR="008D18AA">
        <w:rPr>
          <w:rFonts w:ascii="Times" w:hAnsi="Times"/>
        </w:rPr>
        <w:fldChar w:fldCharType="end"/>
      </w:r>
      <w:r w:rsidR="004111F4">
        <w:rPr>
          <w:rFonts w:ascii="Times" w:hAnsi="Times"/>
        </w:rPr>
      </w:r>
      <w:r w:rsidR="004111F4">
        <w:rPr>
          <w:rFonts w:ascii="Times" w:hAnsi="Times"/>
        </w:rPr>
        <w:fldChar w:fldCharType="separate"/>
      </w:r>
      <w:r w:rsidR="008D18AA">
        <w:rPr>
          <w:rFonts w:ascii="Times" w:hAnsi="Times"/>
          <w:noProof/>
        </w:rPr>
        <w:t>(Guyatt</w:t>
      </w:r>
      <w:r w:rsidR="008D18AA" w:rsidRPr="008D18AA">
        <w:rPr>
          <w:rFonts w:ascii="Times" w:hAnsi="Times"/>
          <w:i/>
          <w:noProof/>
        </w:rPr>
        <w:t xml:space="preserve"> </w:t>
      </w:r>
      <w:r w:rsidR="008D18AA">
        <w:rPr>
          <w:rFonts w:ascii="Times" w:hAnsi="Times"/>
          <w:noProof/>
        </w:rPr>
        <w:t>2008)</w:t>
      </w:r>
      <w:r w:rsidR="004111F4">
        <w:rPr>
          <w:rFonts w:ascii="Times" w:hAnsi="Times"/>
        </w:rPr>
        <w:fldChar w:fldCharType="end"/>
      </w:r>
      <w:r w:rsidR="000347DF">
        <w:rPr>
          <w:rFonts w:ascii="Times" w:hAnsi="Times"/>
        </w:rPr>
        <w:t xml:space="preserve"> </w:t>
      </w:r>
    </w:p>
    <w:p w14:paraId="6ADCA3DA" w14:textId="2295CE94" w:rsidR="004F0366" w:rsidRDefault="00AE4AF6" w:rsidP="00C37DBE">
      <w:pPr>
        <w:spacing w:line="360" w:lineRule="auto"/>
        <w:ind w:firstLine="720"/>
        <w:jc w:val="both"/>
        <w:rPr>
          <w:rFonts w:ascii="Times" w:hAnsi="Times"/>
        </w:rPr>
      </w:pPr>
      <w:r>
        <w:rPr>
          <w:rFonts w:ascii="Times" w:hAnsi="Times"/>
        </w:rPr>
        <w:t xml:space="preserve">Within this </w:t>
      </w:r>
      <w:r w:rsidR="004111F4">
        <w:rPr>
          <w:rFonts w:ascii="Times" w:hAnsi="Times"/>
        </w:rPr>
        <w:t>framework</w:t>
      </w:r>
      <w:r>
        <w:rPr>
          <w:rFonts w:ascii="Times" w:hAnsi="Times"/>
        </w:rPr>
        <w:t>, clinical o</w:t>
      </w:r>
      <w:r w:rsidR="00C144B7">
        <w:rPr>
          <w:rFonts w:ascii="Times" w:hAnsi="Times"/>
        </w:rPr>
        <w:t>utcomes assessed in RCTs</w:t>
      </w:r>
      <w:r w:rsidR="004F0366" w:rsidRPr="004F0366">
        <w:rPr>
          <w:rFonts w:ascii="Times" w:hAnsi="Times"/>
        </w:rPr>
        <w:t xml:space="preserve"> begin as </w:t>
      </w:r>
      <w:r w:rsidR="0040002B" w:rsidRPr="004F0366">
        <w:rPr>
          <w:rFonts w:ascii="Times" w:hAnsi="Times"/>
        </w:rPr>
        <w:t>high-quality</w:t>
      </w:r>
      <w:r w:rsidR="004F0366" w:rsidRPr="004F0366">
        <w:rPr>
          <w:rFonts w:ascii="Times" w:hAnsi="Times"/>
        </w:rPr>
        <w:t xml:space="preserve"> evidenc</w:t>
      </w:r>
      <w:r w:rsidR="004F0366">
        <w:rPr>
          <w:rFonts w:ascii="Times" w:hAnsi="Times"/>
        </w:rPr>
        <w:t xml:space="preserve">e but then may be downgraded </w:t>
      </w:r>
      <w:r w:rsidR="00C144B7">
        <w:rPr>
          <w:rFonts w:ascii="Times" w:hAnsi="Times"/>
        </w:rPr>
        <w:t xml:space="preserve">(to moderate, low or very low quality) </w:t>
      </w:r>
      <w:r w:rsidR="004F0366">
        <w:rPr>
          <w:rFonts w:ascii="Times" w:hAnsi="Times"/>
        </w:rPr>
        <w:t>based on limitations</w:t>
      </w:r>
      <w:r w:rsidR="005164F3">
        <w:rPr>
          <w:rFonts w:ascii="Times" w:hAnsi="Times"/>
        </w:rPr>
        <w:t xml:space="preserve"> in quality</w:t>
      </w:r>
      <w:r w:rsidR="004F0366">
        <w:rPr>
          <w:rFonts w:ascii="Times" w:hAnsi="Times"/>
        </w:rPr>
        <w:t xml:space="preserve"> as assessed in five domains: risk of bias, imprecision, inconsistency, indirectness and publication bias. Determining the extent to which </w:t>
      </w:r>
      <w:r w:rsidR="00C144B7">
        <w:rPr>
          <w:rFonts w:ascii="Times" w:hAnsi="Times"/>
        </w:rPr>
        <w:t>any of these may compromise the results is of course subjective and requires a degree of expert intuition</w:t>
      </w:r>
      <w:r w:rsidR="005164F3">
        <w:rPr>
          <w:rFonts w:ascii="Times" w:hAnsi="Times"/>
        </w:rPr>
        <w:t>, including for the clinical context</w:t>
      </w:r>
      <w:r w:rsidR="00C144B7">
        <w:rPr>
          <w:rFonts w:ascii="Times" w:hAnsi="Times"/>
        </w:rPr>
        <w:t xml:space="preserve">. The GRADE framework also allows for weaknesses identified to </w:t>
      </w:r>
      <w:r w:rsidR="00C144B7" w:rsidRPr="00C144B7">
        <w:rPr>
          <w:rFonts w:ascii="Times" w:hAnsi="Times"/>
        </w:rPr>
        <w:t xml:space="preserve">be mitigated though by </w:t>
      </w:r>
      <w:r w:rsidR="00C144B7">
        <w:rPr>
          <w:rFonts w:ascii="Times" w:hAnsi="Times"/>
        </w:rPr>
        <w:t>positive indicators</w:t>
      </w:r>
      <w:r w:rsidR="00C144B7" w:rsidRPr="00C144B7">
        <w:rPr>
          <w:rFonts w:ascii="Times" w:hAnsi="Times"/>
        </w:rPr>
        <w:t xml:space="preserve"> such as the magnitude of effect and evidence of a dose-response gradient which themselves increase certainty.  </w:t>
      </w:r>
    </w:p>
    <w:p w14:paraId="32C945EB" w14:textId="77777777" w:rsidR="0054257C" w:rsidRDefault="0054257C" w:rsidP="00B42BFA">
      <w:pPr>
        <w:spacing w:line="360" w:lineRule="auto"/>
        <w:jc w:val="both"/>
        <w:rPr>
          <w:rFonts w:ascii="Times" w:hAnsi="Times"/>
        </w:rPr>
      </w:pPr>
    </w:p>
    <w:p w14:paraId="2FAAE2D5" w14:textId="217D2A8F" w:rsidR="004F1BE4" w:rsidRPr="00C37DBE" w:rsidRDefault="00B42BFA" w:rsidP="00B42BFA">
      <w:pPr>
        <w:spacing w:line="360" w:lineRule="auto"/>
        <w:jc w:val="both"/>
        <w:rPr>
          <w:rFonts w:ascii="Times" w:hAnsi="Times"/>
          <w:b/>
          <w:bCs/>
        </w:rPr>
      </w:pPr>
      <w:r w:rsidRPr="00C37DBE">
        <w:rPr>
          <w:rFonts w:ascii="Times" w:hAnsi="Times"/>
          <w:b/>
          <w:bCs/>
        </w:rPr>
        <w:t>BOX</w:t>
      </w:r>
      <w:r w:rsidR="009C5080" w:rsidRPr="00C37DBE">
        <w:rPr>
          <w:rFonts w:ascii="Times" w:hAnsi="Times"/>
          <w:b/>
          <w:bCs/>
        </w:rPr>
        <w:t xml:space="preserve"> 2</w:t>
      </w:r>
      <w:r w:rsidRPr="00C37DBE">
        <w:rPr>
          <w:rFonts w:ascii="Times" w:hAnsi="Times"/>
          <w:b/>
          <w:bCs/>
        </w:rPr>
        <w:t xml:space="preserve">: Lack of blinding </w:t>
      </w:r>
      <w:r w:rsidR="00AE4AF6" w:rsidRPr="00C37DBE">
        <w:rPr>
          <w:rFonts w:ascii="Times" w:hAnsi="Times"/>
          <w:b/>
          <w:bCs/>
        </w:rPr>
        <w:t xml:space="preserve">within </w:t>
      </w:r>
      <w:r w:rsidRPr="00C37DBE">
        <w:rPr>
          <w:rFonts w:ascii="Times" w:hAnsi="Times"/>
          <w:b/>
          <w:bCs/>
        </w:rPr>
        <w:t>Psychiatry</w:t>
      </w:r>
    </w:p>
    <w:p w14:paraId="5E62D9B8" w14:textId="0EC79169" w:rsidR="00B42BFA" w:rsidRDefault="0040002B" w:rsidP="00B42BFA">
      <w:pPr>
        <w:spacing w:line="360" w:lineRule="auto"/>
        <w:jc w:val="both"/>
        <w:rPr>
          <w:rFonts w:ascii="Times" w:hAnsi="Times"/>
        </w:rPr>
      </w:pPr>
      <w:r>
        <w:rPr>
          <w:rFonts w:ascii="Times" w:hAnsi="Times"/>
        </w:rPr>
        <w:tab/>
      </w:r>
      <w:r w:rsidR="003631A3">
        <w:rPr>
          <w:rFonts w:ascii="Times" w:hAnsi="Times"/>
        </w:rPr>
        <w:t>The cornerstone of high</w:t>
      </w:r>
      <w:r w:rsidR="004111F4">
        <w:rPr>
          <w:rFonts w:ascii="Times" w:hAnsi="Times"/>
        </w:rPr>
        <w:t>-</w:t>
      </w:r>
      <w:r w:rsidR="003631A3">
        <w:rPr>
          <w:rFonts w:ascii="Times" w:hAnsi="Times"/>
        </w:rPr>
        <w:t xml:space="preserve">quality studies is to eliminate as far as possible any differences between the intervention and control arms of the study other than the active ingredient of the treatments.  Blinding or masking to the treatment condition (note this </w:t>
      </w:r>
      <w:r w:rsidR="0081163E">
        <w:rPr>
          <w:rFonts w:ascii="Times" w:hAnsi="Times"/>
        </w:rPr>
        <w:t>persists</w:t>
      </w:r>
      <w:r w:rsidR="003631A3">
        <w:rPr>
          <w:rFonts w:ascii="Times" w:hAnsi="Times"/>
        </w:rPr>
        <w:t xml:space="preserve"> throughout the study</w:t>
      </w:r>
      <w:r>
        <w:rPr>
          <w:rFonts w:ascii="Times" w:hAnsi="Times"/>
        </w:rPr>
        <w:t xml:space="preserve">, </w:t>
      </w:r>
      <w:r w:rsidR="0081163E">
        <w:rPr>
          <w:rFonts w:ascii="Times" w:hAnsi="Times"/>
        </w:rPr>
        <w:t>making it</w:t>
      </w:r>
      <w:r w:rsidR="004111F4">
        <w:rPr>
          <w:rFonts w:ascii="Times" w:hAnsi="Times"/>
        </w:rPr>
        <w:t xml:space="preserve"> </w:t>
      </w:r>
      <w:r w:rsidR="003631A3">
        <w:rPr>
          <w:rFonts w:ascii="Times" w:hAnsi="Times"/>
        </w:rPr>
        <w:t xml:space="preserve">distinct from allocation concealment) minimizes participants in one group being exposed to different influences </w:t>
      </w:r>
      <w:r w:rsidR="0081163E">
        <w:rPr>
          <w:rFonts w:ascii="Times" w:hAnsi="Times"/>
        </w:rPr>
        <w:t>compared to</w:t>
      </w:r>
      <w:r w:rsidR="003631A3">
        <w:rPr>
          <w:rFonts w:ascii="Times" w:hAnsi="Times"/>
        </w:rPr>
        <w:t xml:space="preserve"> another group</w:t>
      </w:r>
      <w:r w:rsidR="0081163E">
        <w:rPr>
          <w:rFonts w:ascii="Times" w:hAnsi="Times"/>
        </w:rPr>
        <w:t xml:space="preserve"> that</w:t>
      </w:r>
      <w:r w:rsidR="005B62AB">
        <w:rPr>
          <w:rFonts w:ascii="Times" w:hAnsi="Times"/>
        </w:rPr>
        <w:t xml:space="preserve"> may alter the impact of treatment – these are broad but could include </w:t>
      </w:r>
      <w:r w:rsidR="0081163E">
        <w:rPr>
          <w:rFonts w:ascii="Times" w:hAnsi="Times"/>
        </w:rPr>
        <w:t xml:space="preserve">the nature of </w:t>
      </w:r>
      <w:r w:rsidR="005B62AB">
        <w:rPr>
          <w:rFonts w:ascii="Times" w:hAnsi="Times"/>
        </w:rPr>
        <w:t>contact with healthcare professionals, or reflect a belief about a particular treatment</w:t>
      </w:r>
      <w:r w:rsidR="0081163E">
        <w:rPr>
          <w:rFonts w:ascii="Times" w:hAnsi="Times"/>
        </w:rPr>
        <w:t>. When such systematic differences between groups occur</w:t>
      </w:r>
      <w:r>
        <w:rPr>
          <w:rFonts w:ascii="Times" w:hAnsi="Times"/>
        </w:rPr>
        <w:t>,</w:t>
      </w:r>
      <w:r w:rsidR="0081163E">
        <w:rPr>
          <w:rFonts w:ascii="Times" w:hAnsi="Times"/>
        </w:rPr>
        <w:t xml:space="preserve"> it</w:t>
      </w:r>
      <w:r w:rsidR="00533F3C">
        <w:rPr>
          <w:rFonts w:ascii="Times" w:hAnsi="Times"/>
        </w:rPr>
        <w:t xml:space="preserve"> is known as performance bias. If similar different influences are present when outcome data is collected, this is known as detection bias. </w:t>
      </w:r>
      <w:r w:rsidR="00B42BFA">
        <w:rPr>
          <w:rFonts w:ascii="Times" w:hAnsi="Times"/>
        </w:rPr>
        <w:t xml:space="preserve">Failure to blind has been estimated to cause </w:t>
      </w:r>
      <w:r w:rsidR="00B42BFA" w:rsidRPr="00AD0B1D">
        <w:rPr>
          <w:rFonts w:ascii="Times" w:hAnsi="Times"/>
        </w:rPr>
        <w:t>23% exaggeration of intervention effect estimates in trials with subjective outcomes</w:t>
      </w:r>
      <w:r w:rsidR="004111F4">
        <w:rPr>
          <w:rFonts w:ascii="Times" w:hAnsi="Times"/>
        </w:rPr>
        <w:t xml:space="preserve"> </w:t>
      </w:r>
      <w:r w:rsidR="004111F4">
        <w:rPr>
          <w:rFonts w:ascii="Times" w:hAnsi="Times"/>
        </w:rPr>
        <w:fldChar w:fldCharType="begin"/>
      </w:r>
      <w:r w:rsidR="008D18AA">
        <w:rPr>
          <w:rFonts w:ascii="Times" w:hAnsi="Times"/>
        </w:rPr>
        <w:instrText xml:space="preserve"> ADDIN EN.CITE &lt;EndNote&gt;&lt;Cite&gt;&lt;Author&gt;Balk&lt;/Author&gt;&lt;Year&gt;2002&lt;/Year&gt;&lt;IDText&gt;Correlation of quality measures with estimates of treatment effect in meta-analyses of randomized controlled trials&lt;/IDText&gt;&lt;DisplayText&gt;(Balk&lt;style face="italic"&gt; et al.&lt;/style&gt;, 2002)&lt;/DisplayText&gt;&lt;record&gt;&lt;dates&gt;&lt;pub-dates&gt;&lt;date&gt;Jun 12&lt;/date&gt;&lt;/pub-dates&gt;&lt;year&gt;2002&lt;/year&gt;&lt;/dates&gt;&lt;keywords&gt;&lt;keyword&gt;*Data Interpretation, Statistical&lt;/keyword&gt;&lt;keyword&gt;*Meta-Analysis as Topic&lt;/keyword&gt;&lt;keyword&gt;Quality Control&lt;/keyword&gt;&lt;keyword&gt;Randomized Controlled Trials as Topic/*standards/statistics &amp;amp; numerical data&lt;/keyword&gt;&lt;keyword&gt;Research Design&lt;/keyword&gt;&lt;keyword&gt;*Treatment Outcome&lt;/keyword&gt;&lt;/keywords&gt;&lt;isbn&gt;0098-7484 (Print)&amp;#xD;0098-7484&lt;/isbn&gt;&lt;titles&gt;&lt;title&gt;Correlation of quality measures with estimates of treatment effect in meta-analyses of randomized controlled trials&lt;/title&gt;&lt;secondary-title&gt;Jama&lt;/secondary-title&gt;&lt;/titles&gt;&lt;pages&gt;2973-82&lt;/pages&gt;&lt;number&gt;22&lt;/number&gt;&lt;contributors&gt;&lt;authors&gt;&lt;author&gt;Balk, E. M.&lt;/author&gt;&lt;author&gt;Bonis, P. A.&lt;/author&gt;&lt;author&gt;Moskowitz, H.&lt;/author&gt;&lt;author&gt;Schmid, C. H.&lt;/author&gt;&lt;author&gt;Ioannidis, J. P.&lt;/author&gt;&lt;author&gt;Wang, C.&lt;/author&gt;&lt;author&gt;Lau, J.&lt;/author&gt;&lt;/authors&gt;&lt;/contributors&gt;&lt;edition&gt;2002/06/08&lt;/edition&gt;&lt;language&gt;eng&lt;/language&gt;&lt;added-date format="utc"&gt;1590254029&lt;/added-date&gt;&lt;ref-type name="Journal Article"&gt;17&lt;/ref-type&gt;&lt;auth-address&gt;Evidence-based Practice Center, Division of Clinical Care Research, Tufts University School of Medicine, New England Medical Center, 750 Washington St, No. 63, Boston, MA 02111, USA.&lt;/auth-address&gt;&lt;remote-database-provider&gt;NLM&lt;/remote-database-provider&gt;&lt;rec-number&gt;40&lt;/rec-number&gt;&lt;last-updated-date format="utc"&gt;1590254029&lt;/last-updated-date&gt;&lt;accession-num&gt;12052127&lt;/accession-num&gt;&lt;electronic-resource-num&gt;10.1001/jama.287.22.2973&lt;/electronic-resource-num&gt;&lt;volume&gt;287&lt;/volume&gt;&lt;/record&gt;&lt;/Cite&gt;&lt;/EndNote&gt;</w:instrText>
      </w:r>
      <w:r w:rsidR="004111F4">
        <w:rPr>
          <w:rFonts w:ascii="Times" w:hAnsi="Times"/>
        </w:rPr>
        <w:fldChar w:fldCharType="separate"/>
      </w:r>
      <w:r w:rsidR="008D18AA">
        <w:rPr>
          <w:rFonts w:ascii="Times" w:hAnsi="Times"/>
          <w:noProof/>
        </w:rPr>
        <w:t>(Balk</w:t>
      </w:r>
      <w:r w:rsidR="008D18AA" w:rsidRPr="008D18AA">
        <w:rPr>
          <w:rFonts w:ascii="Times" w:hAnsi="Times"/>
          <w:i/>
          <w:noProof/>
        </w:rPr>
        <w:t xml:space="preserve"> </w:t>
      </w:r>
      <w:r w:rsidR="008D18AA">
        <w:rPr>
          <w:rFonts w:ascii="Times" w:hAnsi="Times"/>
          <w:noProof/>
        </w:rPr>
        <w:t>2002)</w:t>
      </w:r>
      <w:r w:rsidR="004111F4">
        <w:rPr>
          <w:rFonts w:ascii="Times" w:hAnsi="Times"/>
        </w:rPr>
        <w:fldChar w:fldCharType="end"/>
      </w:r>
      <w:r w:rsidR="004111F4">
        <w:rPr>
          <w:rFonts w:ascii="Times" w:hAnsi="Times"/>
        </w:rPr>
        <w:t>.</w:t>
      </w:r>
    </w:p>
    <w:p w14:paraId="78058D58" w14:textId="4EC4F785" w:rsidR="00B42BFA" w:rsidRDefault="00533F3C" w:rsidP="00B42BFA">
      <w:pPr>
        <w:spacing w:line="360" w:lineRule="auto"/>
        <w:jc w:val="both"/>
        <w:rPr>
          <w:rFonts w:ascii="Times" w:hAnsi="Times"/>
        </w:rPr>
      </w:pPr>
      <w:r>
        <w:rPr>
          <w:rFonts w:ascii="Times" w:hAnsi="Times"/>
        </w:rPr>
        <w:tab/>
      </w:r>
      <w:r w:rsidR="00B42BFA">
        <w:rPr>
          <w:rFonts w:ascii="Times" w:hAnsi="Times"/>
        </w:rPr>
        <w:t xml:space="preserve">Regrettably, there are numerous interventions with potentially vital roles in psychiatry that are practically impossible </w:t>
      </w:r>
      <w:r w:rsidR="009A378A">
        <w:rPr>
          <w:rFonts w:ascii="Times" w:hAnsi="Times"/>
        </w:rPr>
        <w:t xml:space="preserve">(or very difficult) </w:t>
      </w:r>
      <w:r w:rsidR="00B42BFA">
        <w:rPr>
          <w:rFonts w:ascii="Times" w:hAnsi="Times"/>
        </w:rPr>
        <w:t xml:space="preserve">to adequately blind, including psychotherapies, physical treatments such as ECT and, more experimentally, psychoactive drugs such as ketamine and psychedelics that </w:t>
      </w:r>
      <w:r>
        <w:rPr>
          <w:rFonts w:ascii="Times" w:hAnsi="Times"/>
        </w:rPr>
        <w:t>elicit very characteristic reactions</w:t>
      </w:r>
      <w:r w:rsidR="00B42BFA">
        <w:rPr>
          <w:rFonts w:ascii="Times" w:hAnsi="Times"/>
        </w:rPr>
        <w:t>. In such instances, whilst performance bias may be hard to overcome, overall bias of the study (particular</w:t>
      </w:r>
      <w:r w:rsidR="00C3632E">
        <w:rPr>
          <w:rFonts w:ascii="Times" w:hAnsi="Times"/>
        </w:rPr>
        <w:t>ly</w:t>
      </w:r>
      <w:r w:rsidR="00B42BFA">
        <w:rPr>
          <w:rFonts w:ascii="Times" w:hAnsi="Times"/>
        </w:rPr>
        <w:t xml:space="preserve"> detection bias) can be minimized by including observer rated outcomes with an independent blinded assessor</w:t>
      </w:r>
      <w:r w:rsidR="000D1D8A">
        <w:rPr>
          <w:rFonts w:ascii="Times" w:hAnsi="Times"/>
        </w:rPr>
        <w:t xml:space="preserve"> or </w:t>
      </w:r>
      <w:r w:rsidR="00B42BFA">
        <w:rPr>
          <w:rFonts w:ascii="Times" w:hAnsi="Times"/>
        </w:rPr>
        <w:t xml:space="preserve">identifying clearly objective outcomes such as hospital admissions, though these may be less sensitive.  </w:t>
      </w:r>
    </w:p>
    <w:p w14:paraId="43BAC739" w14:textId="381F2A37" w:rsidR="00134D53" w:rsidRDefault="00134D53" w:rsidP="00501243">
      <w:pPr>
        <w:spacing w:line="360" w:lineRule="auto"/>
        <w:jc w:val="both"/>
        <w:rPr>
          <w:rFonts w:ascii="Times New Roman" w:hAnsi="Times New Roman" w:cs="Times New Roman"/>
        </w:rPr>
      </w:pPr>
    </w:p>
    <w:p w14:paraId="1EA35CF8" w14:textId="48C30417" w:rsidR="003B254D" w:rsidRPr="00C37DBE" w:rsidRDefault="003B254D" w:rsidP="00501243">
      <w:pPr>
        <w:spacing w:line="360" w:lineRule="auto"/>
        <w:jc w:val="both"/>
        <w:rPr>
          <w:rFonts w:ascii="Times New Roman" w:hAnsi="Times New Roman" w:cs="Times New Roman"/>
          <w:b/>
          <w:bCs/>
        </w:rPr>
      </w:pPr>
      <w:r w:rsidRPr="00C37DBE">
        <w:rPr>
          <w:rFonts w:ascii="Times New Roman" w:hAnsi="Times New Roman" w:cs="Times New Roman"/>
          <w:b/>
          <w:bCs/>
        </w:rPr>
        <w:t>BOX</w:t>
      </w:r>
      <w:r w:rsidR="00DC4A73" w:rsidRPr="00C37DBE">
        <w:rPr>
          <w:rFonts w:ascii="Times New Roman" w:hAnsi="Times New Roman" w:cs="Times New Roman"/>
          <w:b/>
          <w:bCs/>
        </w:rPr>
        <w:t xml:space="preserve"> 3</w:t>
      </w:r>
      <w:r w:rsidRPr="00C37DBE">
        <w:rPr>
          <w:rFonts w:ascii="Times New Roman" w:hAnsi="Times New Roman" w:cs="Times New Roman"/>
          <w:b/>
          <w:bCs/>
        </w:rPr>
        <w:t>: Small study effect</w:t>
      </w:r>
      <w:r w:rsidR="00674E72" w:rsidRPr="00C37DBE">
        <w:rPr>
          <w:rFonts w:ascii="Times New Roman" w:hAnsi="Times New Roman" w:cs="Times New Roman"/>
          <w:b/>
          <w:bCs/>
        </w:rPr>
        <w:t xml:space="preserve"> and funnel plots</w:t>
      </w:r>
    </w:p>
    <w:p w14:paraId="18933D54" w14:textId="0BB9981F" w:rsidR="001E4C27" w:rsidRDefault="0040002B" w:rsidP="00501243">
      <w:pPr>
        <w:spacing w:line="360" w:lineRule="auto"/>
        <w:jc w:val="both"/>
        <w:rPr>
          <w:rFonts w:ascii="Times New Roman" w:hAnsi="Times New Roman" w:cs="Times New Roman"/>
          <w:noProof/>
        </w:rPr>
      </w:pPr>
      <w:r>
        <w:rPr>
          <w:rFonts w:ascii="Times New Roman" w:hAnsi="Times New Roman" w:cs="Times New Roman"/>
        </w:rPr>
        <w:tab/>
      </w:r>
      <w:r w:rsidR="003B254D">
        <w:rPr>
          <w:rFonts w:ascii="Times New Roman" w:hAnsi="Times New Roman" w:cs="Times New Roman"/>
        </w:rPr>
        <w:t>It is well described that smaller studies sometimes show different and potentially larger effect sizes for a given intervention than larger studies</w:t>
      </w:r>
      <w:r w:rsidR="004111F4">
        <w:rPr>
          <w:rFonts w:ascii="Times New Roman" w:hAnsi="Times New Roman" w:cs="Times New Roman"/>
        </w:rPr>
        <w:t xml:space="preserve"> </w:t>
      </w:r>
      <w:r w:rsidR="004111F4">
        <w:rPr>
          <w:rFonts w:ascii="Times New Roman" w:hAnsi="Times New Roman" w:cs="Times New Roman"/>
        </w:rPr>
        <w:fldChar w:fldCharType="begin"/>
      </w:r>
      <w:r w:rsidR="00A04056">
        <w:rPr>
          <w:rFonts w:ascii="Times New Roman" w:hAnsi="Times New Roman" w:cs="Times New Roman"/>
        </w:rPr>
        <w:instrText xml:space="preserve"> ADDIN EN.CITE &lt;EndNote&gt;&lt;Cite&gt;&lt;Author&gt;Sterne&lt;/Author&gt;&lt;Year&gt;2000&lt;/Year&gt;&lt;IDText&gt;Publication and related bias in meta-analysis: power of statistical tests and prevalence in the literature&lt;/IDText&gt;&lt;DisplayText&gt;(Sterne, Gavaghan and Egger, 2000)&lt;/DisplayText&gt;&lt;record&gt;&lt;dates&gt;&lt;pub-dates&gt;&lt;date&gt;Nov&lt;/date&gt;&lt;/pub-dates&gt;&lt;year&gt;2000&lt;/year&gt;&lt;/dates&gt;&lt;keywords&gt;&lt;keyword&gt;Bias&lt;/keyword&gt;&lt;keyword&gt;Clinical Trials as Topic&lt;/keyword&gt;&lt;keyword&gt;*Meta-Analysis as Topic&lt;/keyword&gt;&lt;keyword&gt;*Publication Bias&lt;/keyword&gt;&lt;keyword&gt;Regression Analysis&lt;/keyword&gt;&lt;keyword&gt;Reproducibility of Results&lt;/keyword&gt;&lt;keyword&gt;*Statistics as Topic&lt;/keyword&gt;&lt;keyword&gt;Statistics, Nonparametric&lt;/keyword&gt;&lt;/keywords&gt;&lt;isbn&gt;0895-4356 (Print)&amp;#xD;0895-4356&lt;/isbn&gt;&lt;titles&gt;&lt;title&gt;Publication and related bias in meta-analysis: power of statistical tests and prevalence in the literature&lt;/title&gt;&lt;secondary-title&gt;J Clin Epidemiol&lt;/secondary-title&gt;&lt;/titles&gt;&lt;pages&gt;1119-29&lt;/pages&gt;&lt;number&gt;11&lt;/number&gt;&lt;contributors&gt;&lt;authors&gt;&lt;author&gt;Sterne, J. A.&lt;/author&gt;&lt;author&gt;Gavaghan, D.&lt;/author&gt;&lt;author&gt;Egger, M.&lt;/author&gt;&lt;/authors&gt;&lt;/contributors&gt;&lt;edition&gt;2000/12/07&lt;/edition&gt;&lt;language&gt;eng&lt;/language&gt;&lt;added-date format="utc"&gt;1590254117&lt;/added-date&gt;&lt;ref-type name="Journal Article"&gt;17&lt;/ref-type&gt;&lt;auth-address&gt;MRC Health Services Research Collaboration, Department of Social Medicine, University of Bristol, Canynge Hall, Whiteladies Road, Bristol BS8 2PR, UK.&lt;/auth-address&gt;&lt;remote-database-provider&gt;NLM&lt;/remote-database-provider&gt;&lt;rec-number&gt;41&lt;/rec-number&gt;&lt;last-updated-date format="utc"&gt;1590254117&lt;/last-updated-date&gt;&lt;accession-num&gt;11106885&lt;/accession-num&gt;&lt;electronic-resource-num&gt;10.1016/s0895-4356(00)00242-0&lt;/electronic-resource-num&gt;&lt;volume&gt;53&lt;/volume&gt;&lt;/record&gt;&lt;/Cite&gt;&lt;/EndNote&gt;</w:instrText>
      </w:r>
      <w:r w:rsidR="004111F4">
        <w:rPr>
          <w:rFonts w:ascii="Times New Roman" w:hAnsi="Times New Roman" w:cs="Times New Roman"/>
        </w:rPr>
        <w:fldChar w:fldCharType="separate"/>
      </w:r>
      <w:r w:rsidR="00A04056">
        <w:rPr>
          <w:rFonts w:ascii="Times New Roman" w:hAnsi="Times New Roman" w:cs="Times New Roman"/>
          <w:noProof/>
        </w:rPr>
        <w:t>(Sterne  2000)</w:t>
      </w:r>
      <w:r w:rsidR="004111F4">
        <w:rPr>
          <w:rFonts w:ascii="Times New Roman" w:hAnsi="Times New Roman" w:cs="Times New Roman"/>
        </w:rPr>
        <w:fldChar w:fldCharType="end"/>
      </w:r>
      <w:r w:rsidR="004111F4">
        <w:rPr>
          <w:rFonts w:ascii="Times New Roman" w:hAnsi="Times New Roman" w:cs="Times New Roman"/>
        </w:rPr>
        <w:t>.</w:t>
      </w:r>
      <w:r w:rsidR="003B254D">
        <w:rPr>
          <w:rFonts w:ascii="Times New Roman" w:hAnsi="Times New Roman" w:cs="Times New Roman"/>
        </w:rPr>
        <w:t xml:space="preserve"> This is thought to have multiple origins. Firstly, publication bias</w:t>
      </w:r>
      <w:r w:rsidR="00533F3C">
        <w:rPr>
          <w:rFonts w:ascii="Times New Roman" w:hAnsi="Times New Roman" w:cs="Times New Roman"/>
        </w:rPr>
        <w:t xml:space="preserve"> – i.e. undue influence of the result itself on </w:t>
      </w:r>
      <w:r w:rsidR="0081163E">
        <w:rPr>
          <w:rFonts w:ascii="Times New Roman" w:hAnsi="Times New Roman" w:cs="Times New Roman"/>
        </w:rPr>
        <w:t xml:space="preserve">the </w:t>
      </w:r>
      <w:r w:rsidR="00533F3C">
        <w:rPr>
          <w:rFonts w:ascii="Times New Roman" w:hAnsi="Times New Roman" w:cs="Times New Roman"/>
        </w:rPr>
        <w:t>decision to publish -</w:t>
      </w:r>
      <w:r w:rsidR="003B254D">
        <w:rPr>
          <w:rFonts w:ascii="Times New Roman" w:hAnsi="Times New Roman" w:cs="Times New Roman"/>
        </w:rPr>
        <w:t xml:space="preserve"> may be more likely in smaller studies, as authors may be more inclined to submit smaller studies and journals themselves more likely to publish them</w:t>
      </w:r>
      <w:r w:rsidR="0081163E">
        <w:rPr>
          <w:rFonts w:ascii="Times New Roman" w:hAnsi="Times New Roman" w:cs="Times New Roman"/>
        </w:rPr>
        <w:t>,</w:t>
      </w:r>
      <w:r w:rsidR="003B254D">
        <w:rPr>
          <w:rFonts w:ascii="Times New Roman" w:hAnsi="Times New Roman" w:cs="Times New Roman"/>
        </w:rPr>
        <w:t xml:space="preserve"> in instances where results are “significant”. Other factors include higher possibilities of selective reporting </w:t>
      </w:r>
      <w:r w:rsidR="001E4C27">
        <w:rPr>
          <w:rFonts w:ascii="Times New Roman" w:hAnsi="Times New Roman" w:cs="Times New Roman"/>
        </w:rPr>
        <w:t xml:space="preserve">and recruitment of less representative samples.  The net effect of cumulative biases from smaller studies may in turn </w:t>
      </w:r>
      <w:r w:rsidR="000D1D8A">
        <w:rPr>
          <w:rFonts w:ascii="Times New Roman" w:hAnsi="Times New Roman" w:cs="Times New Roman"/>
        </w:rPr>
        <w:t xml:space="preserve">affect </w:t>
      </w:r>
      <w:r w:rsidR="001E4C27">
        <w:rPr>
          <w:rFonts w:ascii="Times New Roman" w:hAnsi="Times New Roman" w:cs="Times New Roman"/>
        </w:rPr>
        <w:t xml:space="preserve">the result of meta analyses. </w:t>
      </w:r>
    </w:p>
    <w:p w14:paraId="4B81AC83" w14:textId="71E3B138" w:rsidR="001E4C27" w:rsidRDefault="001E4C27" w:rsidP="00C37DBE">
      <w:pPr>
        <w:spacing w:line="360" w:lineRule="auto"/>
        <w:ind w:firstLine="720"/>
        <w:jc w:val="both"/>
        <w:rPr>
          <w:rFonts w:ascii="Times New Roman" w:hAnsi="Times New Roman" w:cs="Times New Roman"/>
        </w:rPr>
      </w:pPr>
      <w:r>
        <w:rPr>
          <w:rFonts w:ascii="Times New Roman" w:hAnsi="Times New Roman" w:cs="Times New Roman"/>
        </w:rPr>
        <w:t>The best method to test for publication bias amongst small</w:t>
      </w:r>
      <w:r w:rsidRPr="001E4C27">
        <w:rPr>
          <w:rFonts w:ascii="Times New Roman" w:hAnsi="Times New Roman" w:cs="Times New Roman"/>
        </w:rPr>
        <w:t xml:space="preserve"> studies</w:t>
      </w:r>
      <w:r>
        <w:rPr>
          <w:rFonts w:ascii="Times New Roman" w:hAnsi="Times New Roman" w:cs="Times New Roman"/>
        </w:rPr>
        <w:t xml:space="preserve"> is to visuali</w:t>
      </w:r>
      <w:r w:rsidR="000D1D8A">
        <w:rPr>
          <w:rFonts w:ascii="Times New Roman" w:hAnsi="Times New Roman" w:cs="Times New Roman"/>
        </w:rPr>
        <w:t>s</w:t>
      </w:r>
      <w:r>
        <w:rPr>
          <w:rFonts w:ascii="Times New Roman" w:hAnsi="Times New Roman" w:cs="Times New Roman"/>
        </w:rPr>
        <w:t>e</w:t>
      </w:r>
      <w:r w:rsidRPr="001E4C27">
        <w:rPr>
          <w:rFonts w:ascii="Times New Roman" w:hAnsi="Times New Roman" w:cs="Times New Roman"/>
        </w:rPr>
        <w:t xml:space="preserve"> through funnel plots </w:t>
      </w:r>
      <w:r>
        <w:rPr>
          <w:rFonts w:ascii="Times New Roman" w:hAnsi="Times New Roman" w:cs="Times New Roman"/>
        </w:rPr>
        <w:t xml:space="preserve">whether studies </w:t>
      </w:r>
      <w:r w:rsidRPr="001E4C27">
        <w:rPr>
          <w:rFonts w:ascii="Times New Roman" w:hAnsi="Times New Roman" w:cs="Times New Roman"/>
        </w:rPr>
        <w:t>with small</w:t>
      </w:r>
      <w:r w:rsidR="004F1BE4">
        <w:rPr>
          <w:rFonts w:ascii="Times New Roman" w:hAnsi="Times New Roman" w:cs="Times New Roman"/>
        </w:rPr>
        <w:t xml:space="preserve"> / negative</w:t>
      </w:r>
      <w:r w:rsidRPr="001E4C27">
        <w:rPr>
          <w:rFonts w:ascii="Times New Roman" w:hAnsi="Times New Roman" w:cs="Times New Roman"/>
        </w:rPr>
        <w:t xml:space="preserve"> effect sizes are missing</w:t>
      </w:r>
      <w:r>
        <w:rPr>
          <w:rFonts w:ascii="Times New Roman" w:hAnsi="Times New Roman" w:cs="Times New Roman"/>
        </w:rPr>
        <w:t>. On a funnel plot</w:t>
      </w:r>
      <w:r w:rsidR="004F1BE4">
        <w:rPr>
          <w:rFonts w:ascii="Times New Roman" w:hAnsi="Times New Roman" w:cs="Times New Roman"/>
        </w:rPr>
        <w:t xml:space="preserve"> (figure 1) </w:t>
      </w:r>
      <w:r>
        <w:rPr>
          <w:rFonts w:ascii="Times New Roman" w:hAnsi="Times New Roman" w:cs="Times New Roman"/>
        </w:rPr>
        <w:t xml:space="preserve">the y-axis shows Standard Error SE (which is smaller for larger studies) </w:t>
      </w:r>
      <w:r w:rsidR="001C080B">
        <w:rPr>
          <w:rFonts w:ascii="Times New Roman" w:hAnsi="Times New Roman" w:cs="Times New Roman"/>
        </w:rPr>
        <w:t>in reversed scale</w:t>
      </w:r>
      <w:r w:rsidR="00C3632E">
        <w:rPr>
          <w:rFonts w:ascii="Times New Roman" w:hAnsi="Times New Roman" w:cs="Times New Roman"/>
        </w:rPr>
        <w:t>,</w:t>
      </w:r>
      <w:r w:rsidR="001C080B">
        <w:rPr>
          <w:rFonts w:ascii="Times New Roman" w:hAnsi="Times New Roman" w:cs="Times New Roman"/>
        </w:rPr>
        <w:t xml:space="preserve"> </w:t>
      </w:r>
      <w:r>
        <w:rPr>
          <w:rFonts w:ascii="Times New Roman" w:hAnsi="Times New Roman" w:cs="Times New Roman"/>
        </w:rPr>
        <w:t xml:space="preserve">and effect size on the x-axis. </w:t>
      </w:r>
      <w:r w:rsidR="00F04509">
        <w:rPr>
          <w:rFonts w:ascii="Times New Roman" w:hAnsi="Times New Roman" w:cs="Times New Roman"/>
        </w:rPr>
        <w:t>W</w:t>
      </w:r>
      <w:r w:rsidR="00674E72" w:rsidRPr="00674E72">
        <w:rPr>
          <w:rFonts w:ascii="Times New Roman" w:hAnsi="Times New Roman" w:cs="Times New Roman"/>
        </w:rPr>
        <w:t xml:space="preserve">hen there is no publication bias, studies would lie symmetrically around </w:t>
      </w:r>
      <w:r w:rsidR="00F04509">
        <w:rPr>
          <w:rFonts w:ascii="Times New Roman" w:hAnsi="Times New Roman" w:cs="Times New Roman"/>
        </w:rPr>
        <w:t>the</w:t>
      </w:r>
      <w:r w:rsidR="00F04509" w:rsidRPr="00674E72">
        <w:rPr>
          <w:rFonts w:ascii="Times New Roman" w:hAnsi="Times New Roman" w:cs="Times New Roman"/>
        </w:rPr>
        <w:t xml:space="preserve"> </w:t>
      </w:r>
      <w:r w:rsidR="00674E72" w:rsidRPr="00674E72">
        <w:rPr>
          <w:rFonts w:ascii="Times New Roman" w:hAnsi="Times New Roman" w:cs="Times New Roman"/>
        </w:rPr>
        <w:t>pooled effect size (the striped line</w:t>
      </w:r>
      <w:r w:rsidR="004F1BE4">
        <w:rPr>
          <w:rFonts w:ascii="Times New Roman" w:hAnsi="Times New Roman" w:cs="Times New Roman"/>
        </w:rPr>
        <w:t xml:space="preserve"> in figure 1</w:t>
      </w:r>
      <w:r w:rsidR="00674E72" w:rsidRPr="00674E72">
        <w:rPr>
          <w:rFonts w:ascii="Times New Roman" w:hAnsi="Times New Roman" w:cs="Times New Roman"/>
        </w:rPr>
        <w:t>)</w:t>
      </w:r>
      <w:r w:rsidR="001C080B">
        <w:rPr>
          <w:rFonts w:ascii="Times New Roman" w:hAnsi="Times New Roman" w:cs="Times New Roman"/>
        </w:rPr>
        <w:t>, 95% within the</w:t>
      </w:r>
      <w:r w:rsidR="00E17CD1">
        <w:rPr>
          <w:rFonts w:ascii="Times New Roman" w:hAnsi="Times New Roman" w:cs="Times New Roman"/>
        </w:rPr>
        <w:t xml:space="preserve"> </w:t>
      </w:r>
      <w:r w:rsidR="00E17CD1" w:rsidRPr="00E17CD1">
        <w:rPr>
          <w:rFonts w:ascii="Times New Roman" w:hAnsi="Times New Roman" w:cs="Times New Roman"/>
        </w:rPr>
        <w:t xml:space="preserve">triangular region </w:t>
      </w:r>
      <w:r w:rsidR="001C080B">
        <w:rPr>
          <w:rFonts w:ascii="Times New Roman" w:hAnsi="Times New Roman" w:cs="Times New Roman"/>
        </w:rPr>
        <w:t>representing the CI around the central estimate.</w:t>
      </w:r>
    </w:p>
    <w:p w14:paraId="19C4AD8B" w14:textId="77777777" w:rsidR="004F1BE4" w:rsidRDefault="004F1BE4" w:rsidP="00C37DBE">
      <w:pPr>
        <w:keepNext/>
        <w:spacing w:line="360" w:lineRule="auto"/>
        <w:jc w:val="both"/>
      </w:pPr>
      <w:r>
        <w:rPr>
          <w:rFonts w:ascii="Times New Roman" w:hAnsi="Times New Roman" w:cs="Times New Roman"/>
          <w:noProof/>
        </w:rPr>
        <w:drawing>
          <wp:inline distT="0" distB="0" distL="0" distR="0" wp14:anchorId="79380EA7" wp14:editId="5113437F">
            <wp:extent cx="4327315" cy="277653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nel plot DS.jpg"/>
                    <pic:cNvPicPr/>
                  </pic:nvPicPr>
                  <pic:blipFill rotWithShape="1">
                    <a:blip r:embed="rId10">
                      <a:extLst>
                        <a:ext uri="{28A0092B-C50C-407E-A947-70E740481C1C}">
                          <a14:useLocalDpi xmlns:a14="http://schemas.microsoft.com/office/drawing/2010/main" val="0"/>
                        </a:ext>
                      </a:extLst>
                    </a:blip>
                    <a:srcRect l="11393" t="31335" r="33398" b="5691"/>
                    <a:stretch/>
                  </pic:blipFill>
                  <pic:spPr bwMode="auto">
                    <a:xfrm>
                      <a:off x="0" y="0"/>
                      <a:ext cx="4348390" cy="2790061"/>
                    </a:xfrm>
                    <a:prstGeom prst="rect">
                      <a:avLst/>
                    </a:prstGeom>
                    <a:ln>
                      <a:noFill/>
                    </a:ln>
                    <a:extLst>
                      <a:ext uri="{53640926-AAD7-44D8-BBD7-CCE9431645EC}">
                        <a14:shadowObscured xmlns:a14="http://schemas.microsoft.com/office/drawing/2010/main"/>
                      </a:ext>
                    </a:extLst>
                  </pic:spPr>
                </pic:pic>
              </a:graphicData>
            </a:graphic>
          </wp:inline>
        </w:drawing>
      </w:r>
    </w:p>
    <w:p w14:paraId="497B61C9" w14:textId="33BF8DB6" w:rsidR="004F1BE4" w:rsidRDefault="004F1BE4" w:rsidP="00C37DBE">
      <w:pPr>
        <w:spacing w:line="360" w:lineRule="auto"/>
        <w:ind w:firstLine="720"/>
        <w:jc w:val="both"/>
        <w:rPr>
          <w:rFonts w:ascii="Times New Roman" w:hAnsi="Times New Roman" w:cs="Times New Roman"/>
        </w:rPr>
      </w:pPr>
      <w:r w:rsidRPr="00C37DBE">
        <w:rPr>
          <w:b/>
          <w:bCs/>
          <w:i/>
          <w:iCs/>
          <w:color w:val="44546A" w:themeColor="text2"/>
          <w:sz w:val="18"/>
          <w:szCs w:val="18"/>
        </w:rPr>
        <w:t>Figure 1</w:t>
      </w:r>
      <w:r>
        <w:t xml:space="preserve">  - Illustrative example of a funnel plot</w:t>
      </w:r>
    </w:p>
    <w:p w14:paraId="77A4FFCA" w14:textId="56AC5B5A" w:rsidR="00674E72" w:rsidRDefault="00674E72" w:rsidP="00501243">
      <w:pPr>
        <w:spacing w:line="360" w:lineRule="auto"/>
        <w:jc w:val="both"/>
        <w:rPr>
          <w:rFonts w:ascii="Times New Roman" w:hAnsi="Times New Roman" w:cs="Times New Roman"/>
        </w:rPr>
      </w:pPr>
    </w:p>
    <w:p w14:paraId="786EFC2B" w14:textId="77777777" w:rsidR="00F04509" w:rsidRPr="00F04509" w:rsidRDefault="00F04509" w:rsidP="00F04509">
      <w:pPr>
        <w:spacing w:line="360" w:lineRule="auto"/>
        <w:jc w:val="both"/>
        <w:rPr>
          <w:rFonts w:ascii="Times New Roman" w:hAnsi="Times New Roman" w:cs="Times New Roman"/>
        </w:rPr>
      </w:pPr>
      <w:r w:rsidRPr="00F04509">
        <w:rPr>
          <w:rFonts w:ascii="Times New Roman" w:hAnsi="Times New Roman" w:cs="Times New Roman"/>
        </w:rPr>
        <w:t>Acknowledgements</w:t>
      </w:r>
    </w:p>
    <w:p w14:paraId="7EDDCC26" w14:textId="5F857B07" w:rsidR="00F04509" w:rsidRDefault="00F04509" w:rsidP="00F04509">
      <w:pPr>
        <w:spacing w:line="360" w:lineRule="auto"/>
        <w:jc w:val="both"/>
        <w:rPr>
          <w:rFonts w:ascii="Times New Roman" w:hAnsi="Times New Roman" w:cs="Times New Roman"/>
        </w:rPr>
      </w:pPr>
      <w:r w:rsidRPr="00F04509">
        <w:rPr>
          <w:rFonts w:ascii="Times New Roman" w:hAnsi="Times New Roman" w:cs="Times New Roman"/>
        </w:rPr>
        <w:t>The views</w:t>
      </w:r>
      <w:r>
        <w:rPr>
          <w:rFonts w:ascii="Times New Roman" w:hAnsi="Times New Roman" w:cs="Times New Roman"/>
        </w:rPr>
        <w:t xml:space="preserve"> </w:t>
      </w:r>
      <w:r w:rsidRPr="00F04509">
        <w:rPr>
          <w:rFonts w:ascii="Times New Roman" w:hAnsi="Times New Roman" w:cs="Times New Roman"/>
        </w:rPr>
        <w:t>expressed here are the views of the author and not</w:t>
      </w:r>
      <w:r>
        <w:rPr>
          <w:rFonts w:ascii="Times New Roman" w:hAnsi="Times New Roman" w:cs="Times New Roman"/>
        </w:rPr>
        <w:t xml:space="preserve"> </w:t>
      </w:r>
      <w:r w:rsidRPr="00F04509">
        <w:rPr>
          <w:rFonts w:ascii="Times New Roman" w:hAnsi="Times New Roman" w:cs="Times New Roman"/>
        </w:rPr>
        <w:t>necessarily those of the National Health Service</w:t>
      </w:r>
      <w:r w:rsidR="00764F16">
        <w:rPr>
          <w:rFonts w:ascii="Times New Roman" w:hAnsi="Times New Roman" w:cs="Times New Roman"/>
        </w:rPr>
        <w:t>.</w:t>
      </w:r>
    </w:p>
    <w:p w14:paraId="7B446DA9" w14:textId="77777777" w:rsidR="00FB52D8" w:rsidRDefault="00FB52D8" w:rsidP="00501243">
      <w:pPr>
        <w:spacing w:line="360" w:lineRule="auto"/>
        <w:jc w:val="both"/>
        <w:rPr>
          <w:rFonts w:ascii="Times New Roman" w:hAnsi="Times New Roman" w:cs="Times New Roman"/>
        </w:rPr>
      </w:pPr>
    </w:p>
    <w:p w14:paraId="467253E7" w14:textId="18E442CC" w:rsidR="00FB52D8" w:rsidRDefault="0081163E" w:rsidP="00501243">
      <w:pPr>
        <w:spacing w:line="360" w:lineRule="auto"/>
        <w:jc w:val="both"/>
        <w:rPr>
          <w:rFonts w:ascii="Times New Roman" w:hAnsi="Times New Roman" w:cs="Times New Roman"/>
        </w:rPr>
      </w:pPr>
      <w:r>
        <w:rPr>
          <w:rFonts w:ascii="Times New Roman" w:hAnsi="Times New Roman" w:cs="Times New Roman"/>
        </w:rPr>
        <w:t>REFERENCES</w:t>
      </w:r>
    </w:p>
    <w:p w14:paraId="031EF53A" w14:textId="4699BF29" w:rsidR="008D18AA" w:rsidRPr="008D18AA" w:rsidRDefault="00FB52D8" w:rsidP="00A902F2">
      <w:pPr>
        <w:pStyle w:val="EndNoteBibliography"/>
        <w:spacing w:after="24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8D18AA" w:rsidRPr="008D18AA">
        <w:t xml:space="preserve">Alvarez-Jimenez, M., Wade, D., Cotton, S., </w:t>
      </w:r>
      <w:r w:rsidR="00695C93">
        <w:t xml:space="preserve">et al </w:t>
      </w:r>
      <w:r w:rsidR="008D18AA" w:rsidRPr="008D18AA">
        <w:t xml:space="preserve">(2008) 'Enhancing treatment fidelity in psychotherapy research: novel approach to measure the components of cognitive behavioural therapy for relapse prevention in first-episode psychosis', </w:t>
      </w:r>
      <w:r w:rsidR="008D18AA" w:rsidRPr="008D18AA">
        <w:rPr>
          <w:i/>
        </w:rPr>
        <w:t>Aust N Z J Psychiatry,</w:t>
      </w:r>
      <w:r w:rsidR="008D18AA" w:rsidRPr="008D18AA">
        <w:t xml:space="preserve"> 42(12), pp. 1013-20.</w:t>
      </w:r>
    </w:p>
    <w:p w14:paraId="0FBA62E8" w14:textId="053628D8" w:rsidR="009742B3" w:rsidRDefault="009742B3" w:rsidP="00A902F2">
      <w:pPr>
        <w:pStyle w:val="EndNoteBibliography"/>
        <w:spacing w:after="240"/>
      </w:pPr>
      <w:r w:rsidRPr="003A1F68">
        <w:rPr>
          <w:i/>
        </w:rPr>
        <w:t>American Psychiatric Association</w:t>
      </w:r>
      <w:r>
        <w:rPr>
          <w:i/>
        </w:rPr>
        <w:t xml:space="preserve">. </w:t>
      </w:r>
      <w:r w:rsidRPr="008D18AA">
        <w:rPr>
          <w:i/>
        </w:rPr>
        <w:t>PRACTICE GUIDELINE FOR THE Treatment of Patients With Major Depressive Disorder</w:t>
      </w:r>
      <w:r w:rsidRPr="008D18AA">
        <w:t xml:space="preserve"> (2010)</w:t>
      </w:r>
      <w:r w:rsidRPr="003A1F68">
        <w:t xml:space="preserve"> https://psychiatryonline.org/guidelines</w:t>
      </w:r>
      <w:r>
        <w:t xml:space="preserve">. </w:t>
      </w:r>
      <w:r w:rsidRPr="003A1F68">
        <w:t xml:space="preserve">(accessed </w:t>
      </w:r>
      <w:r>
        <w:t>5</w:t>
      </w:r>
      <w:r w:rsidRPr="003A1F68">
        <w:rPr>
          <w:vertAlign w:val="superscript"/>
        </w:rPr>
        <w:t>th</w:t>
      </w:r>
      <w:r>
        <w:t xml:space="preserve"> May</w:t>
      </w:r>
      <w:r w:rsidRPr="003A1F68">
        <w:t xml:space="preserve"> 20</w:t>
      </w:r>
      <w:r>
        <w:t>20</w:t>
      </w:r>
      <w:r w:rsidRPr="003A1F68">
        <w:t>)</w:t>
      </w:r>
      <w:r w:rsidRPr="008D18AA">
        <w:t>.</w:t>
      </w:r>
    </w:p>
    <w:p w14:paraId="3F54E94E" w14:textId="616A55A3" w:rsidR="008D18AA" w:rsidRPr="008D18AA" w:rsidRDefault="008D18AA" w:rsidP="00A902F2">
      <w:pPr>
        <w:pStyle w:val="EndNoteBibliography"/>
        <w:spacing w:after="240"/>
      </w:pPr>
      <w:r w:rsidRPr="008D18AA">
        <w:t xml:space="preserve">Balk, E. M., Bonis, P. A., Moskowitz, H., </w:t>
      </w:r>
      <w:r w:rsidR="002210E4">
        <w:t>et al</w:t>
      </w:r>
      <w:r w:rsidRPr="008D18AA">
        <w:t xml:space="preserve">. (2002) 'Correlation of quality measures with estimates of treatment effect in meta-analyses of randomized controlled trials', </w:t>
      </w:r>
      <w:r w:rsidRPr="008D18AA">
        <w:rPr>
          <w:i/>
        </w:rPr>
        <w:t>Jama,</w:t>
      </w:r>
      <w:r w:rsidRPr="008D18AA">
        <w:t xml:space="preserve"> 287(22), pp. 2973-82.</w:t>
      </w:r>
    </w:p>
    <w:p w14:paraId="7BACC6E4" w14:textId="1D962EB0" w:rsidR="008D18AA" w:rsidRPr="008D18AA" w:rsidRDefault="008D18AA" w:rsidP="00A902F2">
      <w:pPr>
        <w:pStyle w:val="EndNoteBibliography"/>
        <w:spacing w:after="240"/>
      </w:pPr>
      <w:r w:rsidRPr="008D18AA">
        <w:t xml:space="preserve">Button, K. S., Kounali, D., Thomas, </w:t>
      </w:r>
      <w:r w:rsidR="002210E4">
        <w:t>et al</w:t>
      </w:r>
      <w:r w:rsidRPr="008D18AA">
        <w:t xml:space="preserve"> (2015) 'Minimal clinically important difference on the Beck Depression Inventory--II according to the patient's perspective', </w:t>
      </w:r>
      <w:r w:rsidRPr="008D18AA">
        <w:rPr>
          <w:i/>
        </w:rPr>
        <w:t>Psychol Med,</w:t>
      </w:r>
      <w:r w:rsidRPr="008D18AA">
        <w:t xml:space="preserve"> 45(15), pp. 3269-79.</w:t>
      </w:r>
    </w:p>
    <w:p w14:paraId="11B5357F" w14:textId="4C085C58" w:rsidR="008D18AA" w:rsidRPr="008D18AA" w:rsidRDefault="008D18AA" w:rsidP="00A902F2">
      <w:pPr>
        <w:pStyle w:val="EndNoteBibliography"/>
        <w:spacing w:after="240"/>
      </w:pPr>
      <w:r w:rsidRPr="008D18AA">
        <w:t>Cleare, A., Pariante, C. M., Young, A. H.,</w:t>
      </w:r>
      <w:r w:rsidR="002210E4" w:rsidRPr="002210E4">
        <w:t xml:space="preserve"> </w:t>
      </w:r>
      <w:r w:rsidR="002210E4">
        <w:t>et al</w:t>
      </w:r>
      <w:r w:rsidRPr="008D18AA">
        <w:t xml:space="preserve"> (2015) 'Evidence-based guidelines for treating depressive disorders with antidepressants: A revision of the 2008 British Association for Psychopharmacology guidelines', </w:t>
      </w:r>
      <w:r w:rsidRPr="008D18AA">
        <w:rPr>
          <w:i/>
        </w:rPr>
        <w:t>J Psychopharmacol,</w:t>
      </w:r>
      <w:r w:rsidRPr="008D18AA">
        <w:t xml:space="preserve"> 29(5), pp. 459-525.</w:t>
      </w:r>
    </w:p>
    <w:p w14:paraId="1966153F" w14:textId="7DEAF90D" w:rsidR="008D18AA" w:rsidRPr="008D18AA" w:rsidRDefault="008D18AA" w:rsidP="00A902F2">
      <w:pPr>
        <w:pStyle w:val="EndNoteBibliography"/>
        <w:spacing w:after="240"/>
      </w:pPr>
      <w:r w:rsidRPr="008D18AA">
        <w:t xml:space="preserve">Cooper, C., Katona, C., Lyketsos, </w:t>
      </w:r>
      <w:r w:rsidR="002210E4">
        <w:t>et al</w:t>
      </w:r>
      <w:r w:rsidRPr="008D18AA">
        <w:t xml:space="preserve"> (2011) 'A systematic review of treatments for refractory depression in older people', </w:t>
      </w:r>
      <w:r w:rsidRPr="008D18AA">
        <w:rPr>
          <w:i/>
        </w:rPr>
        <w:t>Am J Psychiatry,</w:t>
      </w:r>
      <w:r w:rsidRPr="008D18AA">
        <w:t xml:space="preserve"> 168(7), pp. 681-8.</w:t>
      </w:r>
    </w:p>
    <w:p w14:paraId="37DFD308" w14:textId="282EA49A" w:rsidR="008D18AA" w:rsidRPr="008D18AA" w:rsidRDefault="008D18AA" w:rsidP="00A902F2">
      <w:pPr>
        <w:pStyle w:val="EndNoteBibliography"/>
        <w:spacing w:after="240"/>
      </w:pPr>
      <w:r w:rsidRPr="008D18AA">
        <w:t xml:space="preserve">Cuijpers, P., Andersson, G., Donker, T. </w:t>
      </w:r>
      <w:r w:rsidR="002210E4">
        <w:t>et al</w:t>
      </w:r>
      <w:r w:rsidR="002210E4" w:rsidRPr="008D18AA">
        <w:t xml:space="preserve"> </w:t>
      </w:r>
      <w:r w:rsidRPr="008D18AA">
        <w:t xml:space="preserve">(2011) 'Psychological treatment of depression: results of a series of meta-analyses', </w:t>
      </w:r>
      <w:r w:rsidRPr="008D18AA">
        <w:rPr>
          <w:i/>
        </w:rPr>
        <w:t>Nord J Psychiatry,</w:t>
      </w:r>
      <w:r w:rsidRPr="008D18AA">
        <w:t xml:space="preserve"> 65(6), pp. 354-64.</w:t>
      </w:r>
    </w:p>
    <w:p w14:paraId="1209B32F" w14:textId="7CAC770D" w:rsidR="008D18AA" w:rsidRPr="008D18AA" w:rsidRDefault="008D18AA" w:rsidP="00A902F2">
      <w:pPr>
        <w:pStyle w:val="EndNoteBibliography"/>
        <w:spacing w:after="240"/>
      </w:pPr>
      <w:r w:rsidRPr="008D18AA">
        <w:t xml:space="preserve">Duggan, C., Parry, G., McMurran, M., </w:t>
      </w:r>
      <w:r w:rsidR="002210E4">
        <w:t>et al</w:t>
      </w:r>
      <w:r w:rsidRPr="008D18AA">
        <w:t xml:space="preserve"> (2014) 'The recording of adverse events from psychological treatments in clinical trials: evidence from a review of NIHR-funded trials', </w:t>
      </w:r>
      <w:r w:rsidRPr="008D18AA">
        <w:rPr>
          <w:i/>
        </w:rPr>
        <w:t>Trials,</w:t>
      </w:r>
      <w:r w:rsidRPr="008D18AA">
        <w:t xml:space="preserve"> 15, pp. 335.</w:t>
      </w:r>
    </w:p>
    <w:p w14:paraId="6BAC7841" w14:textId="77777777" w:rsidR="008D18AA" w:rsidRPr="008D18AA" w:rsidRDefault="008D18AA" w:rsidP="00A902F2">
      <w:pPr>
        <w:pStyle w:val="EndNoteBibliography"/>
        <w:spacing w:after="240"/>
      </w:pPr>
      <w:r w:rsidRPr="008D18AA">
        <w:t xml:space="preserve">Fava, M. (2003) 'Diagnosis and definition of treatment-resistant depression', </w:t>
      </w:r>
      <w:r w:rsidRPr="008D18AA">
        <w:rPr>
          <w:i/>
        </w:rPr>
        <w:t>Biological psychiatry,</w:t>
      </w:r>
      <w:r w:rsidRPr="008D18AA">
        <w:t xml:space="preserve"> 53(8), pp. 649-659.</w:t>
      </w:r>
    </w:p>
    <w:p w14:paraId="5591C724" w14:textId="32AE978B" w:rsidR="008D18AA" w:rsidRPr="008D18AA" w:rsidRDefault="008D18AA" w:rsidP="00A902F2">
      <w:pPr>
        <w:pStyle w:val="EndNoteBibliography"/>
        <w:spacing w:after="240"/>
      </w:pPr>
      <w:r w:rsidRPr="008D18AA">
        <w:t xml:space="preserve">Fekadu, A., Wooderson, S., Donaldson, C., </w:t>
      </w:r>
      <w:r w:rsidR="002210E4">
        <w:t>et al</w:t>
      </w:r>
      <w:r w:rsidR="002210E4" w:rsidRPr="008D18AA">
        <w:t xml:space="preserve"> </w:t>
      </w:r>
      <w:r w:rsidRPr="008D18AA">
        <w:t xml:space="preserve">(2009) 'A multidimensional tool to quantify treatment resistance in depression: the Maudsley staging method', </w:t>
      </w:r>
      <w:r w:rsidRPr="008D18AA">
        <w:rPr>
          <w:i/>
        </w:rPr>
        <w:t>J Clin Psychiatry,</w:t>
      </w:r>
      <w:r w:rsidRPr="008D18AA">
        <w:t xml:space="preserve"> 70(2), pp. 177-84.</w:t>
      </w:r>
    </w:p>
    <w:p w14:paraId="5936F5EC" w14:textId="5CE34FD2" w:rsidR="008D18AA" w:rsidRPr="008D18AA" w:rsidRDefault="008D18AA" w:rsidP="00A902F2">
      <w:pPr>
        <w:pStyle w:val="EndNoteBibliography"/>
        <w:spacing w:after="240"/>
      </w:pPr>
      <w:r w:rsidRPr="008D18AA">
        <w:t>Feldman, G., Harley, R., Kerrigan, M.,</w:t>
      </w:r>
      <w:r w:rsidR="002210E4" w:rsidRPr="002210E4">
        <w:t xml:space="preserve"> </w:t>
      </w:r>
      <w:r w:rsidR="002210E4">
        <w:t>et al</w:t>
      </w:r>
      <w:r w:rsidR="002210E4" w:rsidRPr="008D18AA">
        <w:t xml:space="preserve"> </w:t>
      </w:r>
      <w:r w:rsidRPr="008D18AA">
        <w:t xml:space="preserve">(2009) 'Change in emotional processing during a dialectical behavior therapy-based skills group for major depressive disorder', </w:t>
      </w:r>
      <w:r w:rsidRPr="008D18AA">
        <w:rPr>
          <w:i/>
        </w:rPr>
        <w:t>Behav Res Ther,</w:t>
      </w:r>
      <w:r w:rsidRPr="008D18AA">
        <w:t xml:space="preserve"> 47(4), pp. 316-21.</w:t>
      </w:r>
    </w:p>
    <w:p w14:paraId="105C141C" w14:textId="55A2C784" w:rsidR="008D18AA" w:rsidRPr="008D18AA" w:rsidRDefault="008D18AA" w:rsidP="00A902F2">
      <w:pPr>
        <w:pStyle w:val="EndNoteBibliography"/>
        <w:spacing w:after="240"/>
      </w:pPr>
      <w:r w:rsidRPr="008D18AA">
        <w:t xml:space="preserve">Guyatt, G. H., Oxman, A. D., Kunz, R., </w:t>
      </w:r>
      <w:r w:rsidR="002210E4">
        <w:t>et al</w:t>
      </w:r>
      <w:r w:rsidRPr="008D18AA">
        <w:t xml:space="preserve"> (2008) 'What is "quality of evidence" and why is it important to clinicians?', </w:t>
      </w:r>
      <w:r w:rsidRPr="008D18AA">
        <w:rPr>
          <w:i/>
        </w:rPr>
        <w:t>Bmj,</w:t>
      </w:r>
      <w:r w:rsidRPr="008D18AA">
        <w:t xml:space="preserve"> 336(7651), pp. 995-8.</w:t>
      </w:r>
    </w:p>
    <w:p w14:paraId="0377165E" w14:textId="6699DA73" w:rsidR="008D18AA" w:rsidRPr="008D18AA" w:rsidRDefault="008D18AA" w:rsidP="00A902F2">
      <w:pPr>
        <w:pStyle w:val="EndNoteBibliography"/>
        <w:spacing w:after="240"/>
      </w:pPr>
      <w:r w:rsidRPr="008D18AA">
        <w:t xml:space="preserve">Higgins, J. P. T., Altman, D. G., Gøtzsche, </w:t>
      </w:r>
      <w:r w:rsidR="002210E4">
        <w:t>et al</w:t>
      </w:r>
      <w:r w:rsidRPr="008D18AA">
        <w:t xml:space="preserve"> (2011) 'The Cochrane Collaboration’s tool for assessing risk of bias in randomised trials', </w:t>
      </w:r>
      <w:r w:rsidRPr="008D18AA">
        <w:rPr>
          <w:i/>
        </w:rPr>
        <w:t>BMJ,</w:t>
      </w:r>
      <w:r w:rsidRPr="008D18AA">
        <w:t xml:space="preserve"> 343, pp. d5928.</w:t>
      </w:r>
    </w:p>
    <w:p w14:paraId="1F8A7D3E" w14:textId="4B63A6F0" w:rsidR="008D18AA" w:rsidRPr="008D18AA" w:rsidRDefault="008D18AA" w:rsidP="00A902F2">
      <w:pPr>
        <w:pStyle w:val="EndNoteBibliography"/>
        <w:spacing w:after="240"/>
      </w:pPr>
      <w:r w:rsidRPr="008D18AA">
        <w:t>Higgins, J. P. T, Thomas, J</w:t>
      </w:r>
      <w:r w:rsidR="002210E4">
        <w:t>,</w:t>
      </w:r>
      <w:r w:rsidRPr="008D18AA">
        <w:t xml:space="preserve"> Chandler, J</w:t>
      </w:r>
      <w:r w:rsidR="002210E4">
        <w:t xml:space="preserve"> et al</w:t>
      </w:r>
      <w:r w:rsidR="002210E4" w:rsidRPr="008D18AA">
        <w:rPr>
          <w:i/>
        </w:rPr>
        <w:t xml:space="preserve"> </w:t>
      </w:r>
      <w:r w:rsidRPr="008D18AA">
        <w:rPr>
          <w:i/>
        </w:rPr>
        <w:t>Cochrane Handbook for Systematic Reviews of Interventions.</w:t>
      </w:r>
      <w:r w:rsidRPr="008D18AA">
        <w:t xml:space="preserve"> 2nd edn.</w:t>
      </w:r>
    </w:p>
    <w:p w14:paraId="0D30E982" w14:textId="0518EA34" w:rsidR="008D18AA" w:rsidRPr="008D18AA" w:rsidRDefault="008D18AA" w:rsidP="00A902F2">
      <w:pPr>
        <w:pStyle w:val="EndNoteBibliography"/>
        <w:spacing w:after="240"/>
      </w:pPr>
      <w:r w:rsidRPr="008D18AA">
        <w:t>Ijaz, S., Davies, P., Williams, C. J.</w:t>
      </w:r>
      <w:r w:rsidR="002210E4" w:rsidRPr="002210E4">
        <w:t xml:space="preserve"> </w:t>
      </w:r>
      <w:r w:rsidR="002210E4">
        <w:t>et al</w:t>
      </w:r>
      <w:r w:rsidRPr="008D18AA">
        <w:t xml:space="preserve"> (2018) 'Psychological therapies for treatment-resistant depression in adults', </w:t>
      </w:r>
      <w:r w:rsidRPr="008D18AA">
        <w:rPr>
          <w:i/>
        </w:rPr>
        <w:t>Cochrane Database Syst Rev,</w:t>
      </w:r>
      <w:r w:rsidRPr="008D18AA">
        <w:t xml:space="preserve"> 5(5), pp. Cd010558.</w:t>
      </w:r>
    </w:p>
    <w:p w14:paraId="37B8A22E" w14:textId="77777777" w:rsidR="008D18AA" w:rsidRPr="008D18AA" w:rsidRDefault="008D18AA" w:rsidP="00A902F2">
      <w:pPr>
        <w:pStyle w:val="EndNoteBibliography"/>
        <w:spacing w:after="240"/>
      </w:pPr>
      <w:r w:rsidRPr="008D18AA">
        <w:t xml:space="preserve">Linden, M. and Schermuly-Haupt, M. L. (2014) 'Definition, assessment and rate of psychotherapy side effects', </w:t>
      </w:r>
      <w:r w:rsidRPr="008D18AA">
        <w:rPr>
          <w:i/>
        </w:rPr>
        <w:t>World Psychiatry,</w:t>
      </w:r>
      <w:r w:rsidRPr="008D18AA">
        <w:t xml:space="preserve"> 13(3), pp. 306-9.</w:t>
      </w:r>
    </w:p>
    <w:p w14:paraId="58639C5D" w14:textId="2A246698" w:rsidR="008D18AA" w:rsidRPr="008D18AA" w:rsidRDefault="008D18AA" w:rsidP="00A902F2">
      <w:pPr>
        <w:pStyle w:val="EndNoteBibliography"/>
        <w:spacing w:after="240"/>
      </w:pPr>
      <w:r w:rsidRPr="008D18AA">
        <w:t>McCrone, P.,</w:t>
      </w:r>
      <w:r w:rsidR="003A1F68">
        <w:t xml:space="preserve"> </w:t>
      </w:r>
      <w:r w:rsidRPr="008D18AA">
        <w:t xml:space="preserve">Dhanasiri, S., Patel, A., </w:t>
      </w:r>
      <w:r w:rsidR="002210E4">
        <w:t>et al</w:t>
      </w:r>
      <w:r w:rsidRPr="008D18AA">
        <w:t>. 'Paying the price: the cost of mental health care in England to 2026'</w:t>
      </w:r>
      <w:r w:rsidR="003A1F68">
        <w:t xml:space="preserve"> </w:t>
      </w:r>
      <w:r w:rsidR="003A1F68" w:rsidRPr="003A1F68">
        <w:t>London: King's Fund, 2008.</w:t>
      </w:r>
      <w:r w:rsidR="003A1F68">
        <w:t xml:space="preserve"> </w:t>
      </w:r>
      <w:r w:rsidRPr="008D18AA">
        <w:t>.</w:t>
      </w:r>
    </w:p>
    <w:p w14:paraId="7AA1F973" w14:textId="6AEDE6A3" w:rsidR="008D18AA" w:rsidRPr="008D18AA" w:rsidRDefault="008D18AA" w:rsidP="00A902F2">
      <w:pPr>
        <w:pStyle w:val="EndNoteBibliography"/>
        <w:spacing w:after="240"/>
      </w:pPr>
      <w:r w:rsidRPr="008D18AA">
        <w:t xml:space="preserve">McHugh, R. K., Whitton, S. W., Peckham, A. D., </w:t>
      </w:r>
      <w:r w:rsidR="002210E4">
        <w:t>et al</w:t>
      </w:r>
      <w:r w:rsidRPr="008D18AA">
        <w:t xml:space="preserve"> (2013) 'Patient preference for psychological vs pharmacologic treatment of psychiatric disorders: a meta-analytic review', </w:t>
      </w:r>
      <w:r w:rsidRPr="008D18AA">
        <w:rPr>
          <w:i/>
        </w:rPr>
        <w:t>J Clin Psychiatry,</w:t>
      </w:r>
      <w:r w:rsidRPr="008D18AA">
        <w:t xml:space="preserve"> 74(6), pp. 595-602.</w:t>
      </w:r>
    </w:p>
    <w:p w14:paraId="7918A1DF" w14:textId="2BD521E5" w:rsidR="00FB2D47" w:rsidRDefault="00FB2D47" w:rsidP="00A902F2">
      <w:pPr>
        <w:pStyle w:val="EndNoteBibliography"/>
        <w:spacing w:after="240"/>
      </w:pPr>
      <w:r w:rsidRPr="00FB2D47">
        <w:t>Mergl R ;Henkel V ;Allgaier AK (2011). "Are Treatment Preferences Relevant in Response to Serotonergic Antidepressants and Cognitive-Behavioral Therapy in Depressed Primary Care Patients? Results From a Randomized Controlled Trial Including a Patients' Choice Arm." Psychotherapy and psychosomatics 80(1)</w:t>
      </w:r>
    </w:p>
    <w:p w14:paraId="13764706" w14:textId="23751DCC" w:rsidR="008D18AA" w:rsidRPr="008D18AA" w:rsidRDefault="008D18AA" w:rsidP="00A902F2">
      <w:pPr>
        <w:pStyle w:val="EndNoteBibliography"/>
        <w:spacing w:after="240"/>
      </w:pPr>
      <w:r w:rsidRPr="008D18AA">
        <w:t xml:space="preserve">McIntyre, R. S., Filteau, M. J., Martin, L., </w:t>
      </w:r>
      <w:r w:rsidR="002210E4">
        <w:t>et al</w:t>
      </w:r>
      <w:r w:rsidR="002210E4" w:rsidRPr="008D18AA">
        <w:t xml:space="preserve"> </w:t>
      </w:r>
      <w:r w:rsidRPr="008D18AA">
        <w:t xml:space="preserve">(2014) 'Treatment-resistant depression: definitions, review of the evidence, and algorithmic approach', </w:t>
      </w:r>
      <w:r w:rsidRPr="008D18AA">
        <w:rPr>
          <w:i/>
        </w:rPr>
        <w:t>J Affect Disord,</w:t>
      </w:r>
      <w:r w:rsidRPr="008D18AA">
        <w:t xml:space="preserve"> 156, pp. 1-7.</w:t>
      </w:r>
    </w:p>
    <w:p w14:paraId="285C4C6F" w14:textId="3578369F" w:rsidR="008D18AA" w:rsidRPr="008D18AA" w:rsidRDefault="008D18AA" w:rsidP="00A902F2">
      <w:pPr>
        <w:pStyle w:val="EndNoteBibliography"/>
        <w:spacing w:after="240"/>
      </w:pPr>
      <w:r w:rsidRPr="008D18AA">
        <w:t>McPherson, S., Cairns, P., Carlyle, J.,</w:t>
      </w:r>
      <w:r w:rsidR="002210E4" w:rsidRPr="002210E4">
        <w:t xml:space="preserve"> </w:t>
      </w:r>
      <w:r w:rsidR="002210E4">
        <w:t>et al</w:t>
      </w:r>
      <w:r w:rsidR="002210E4" w:rsidRPr="008D18AA">
        <w:t xml:space="preserve"> </w:t>
      </w:r>
      <w:r w:rsidRPr="008D18AA">
        <w:t xml:space="preserve">(2005) 'The effectiveness of psychological treatments for treatment-resistant depression: a systematic review', </w:t>
      </w:r>
      <w:r w:rsidRPr="008D18AA">
        <w:rPr>
          <w:i/>
        </w:rPr>
        <w:t>Acta Psychiatr Scand,</w:t>
      </w:r>
      <w:r w:rsidRPr="008D18AA">
        <w:t xml:space="preserve"> 111(5), pp. 331-40.</w:t>
      </w:r>
    </w:p>
    <w:p w14:paraId="086D41E1" w14:textId="3042CCB4" w:rsidR="008D18AA" w:rsidRPr="008D18AA" w:rsidRDefault="008D18AA" w:rsidP="00A902F2">
      <w:pPr>
        <w:pStyle w:val="EndNoteBibliography"/>
        <w:spacing w:after="240"/>
      </w:pPr>
      <w:r w:rsidRPr="008D18AA">
        <w:t xml:space="preserve">Nakagawa, A., Mitsuda, D., Sado, M., </w:t>
      </w:r>
      <w:r w:rsidR="002210E4">
        <w:t>et al</w:t>
      </w:r>
      <w:r w:rsidR="002210E4" w:rsidRPr="008D18AA">
        <w:t xml:space="preserve"> </w:t>
      </w:r>
      <w:r w:rsidRPr="008D18AA">
        <w:t xml:space="preserve">(2017) 'Effectiveness of Supplementary Cognitive-Behavioral Therapy for Pharmacotherapy-Resistant Depression: A Randomized Controlled Trial', </w:t>
      </w:r>
      <w:r w:rsidRPr="008D18AA">
        <w:rPr>
          <w:i/>
        </w:rPr>
        <w:t>J Clin Psychiatry,</w:t>
      </w:r>
      <w:r w:rsidRPr="008D18AA">
        <w:t xml:space="preserve"> 78(8), pp. 1126-1135.</w:t>
      </w:r>
    </w:p>
    <w:p w14:paraId="2603275C" w14:textId="77777777" w:rsidR="008D18AA" w:rsidRPr="008D18AA" w:rsidRDefault="008D18AA" w:rsidP="00A902F2">
      <w:pPr>
        <w:pStyle w:val="EndNoteBibliography"/>
        <w:spacing w:after="240"/>
      </w:pPr>
      <w:r w:rsidRPr="008D18AA">
        <w:t xml:space="preserve">Nelson, J. C. and Papakostas, G. I. (2009) 'Atypical antipsychotic augmentation in major depressive disorder: a meta-analysis of placebo-controlled randomized trials', </w:t>
      </w:r>
      <w:r w:rsidRPr="008D18AA">
        <w:rPr>
          <w:i/>
        </w:rPr>
        <w:t>Am J Psychiatry,</w:t>
      </w:r>
      <w:r w:rsidRPr="008D18AA">
        <w:t xml:space="preserve"> 166(9), pp. 980-91.</w:t>
      </w:r>
    </w:p>
    <w:p w14:paraId="50019C43" w14:textId="578E50B3" w:rsidR="002210E4" w:rsidRDefault="009742B3" w:rsidP="002210E4">
      <w:pPr>
        <w:pStyle w:val="EndNoteBibliography"/>
        <w:spacing w:after="240"/>
      </w:pPr>
      <w:r w:rsidRPr="009742B3">
        <w:t xml:space="preserve">National Institute for Health and </w:t>
      </w:r>
      <w:r>
        <w:t>Care</w:t>
      </w:r>
      <w:r w:rsidRPr="009742B3">
        <w:t xml:space="preserve"> Excellence</w:t>
      </w:r>
      <w:r>
        <w:t xml:space="preserve"> (NICE):</w:t>
      </w:r>
      <w:r w:rsidRPr="009742B3">
        <w:t xml:space="preserve"> </w:t>
      </w:r>
      <w:r w:rsidR="008D18AA" w:rsidRPr="008D18AA">
        <w:t>Depression in adults: recognition and management</w:t>
      </w:r>
      <w:r>
        <w:t xml:space="preserve"> - Clinical Guideline</w:t>
      </w:r>
      <w:r w:rsidR="008D18AA" w:rsidRPr="008D18AA">
        <w:t xml:space="preserve"> </w:t>
      </w:r>
      <w:r w:rsidRPr="009742B3">
        <w:t>[CG90]</w:t>
      </w:r>
      <w:r w:rsidR="008D18AA" w:rsidRPr="008D18AA">
        <w:t xml:space="preserve">,  </w:t>
      </w:r>
      <w:r>
        <w:t>2009.</w:t>
      </w:r>
      <w:r w:rsidRPr="009742B3">
        <w:t xml:space="preserve"> https://www.nice.org.uk/guidance/CG90</w:t>
      </w:r>
      <w:r>
        <w:t xml:space="preserve"> </w:t>
      </w:r>
    </w:p>
    <w:p w14:paraId="0E471915" w14:textId="5FCCBE03" w:rsidR="008D18AA" w:rsidRPr="008D18AA" w:rsidRDefault="002210E4" w:rsidP="002210E4">
      <w:pPr>
        <w:pStyle w:val="EndNoteBibliography"/>
        <w:spacing w:after="240"/>
      </w:pPr>
      <w:r>
        <w:t>Cuijpers P, Andersson G, Donker T</w:t>
      </w:r>
      <w:r w:rsidR="008D18AA" w:rsidRPr="008D18AA">
        <w:t xml:space="preserve"> </w:t>
      </w:r>
      <w:r>
        <w:t xml:space="preserve"> et al </w:t>
      </w:r>
      <w:r w:rsidR="008D18AA" w:rsidRPr="008D18AA">
        <w:t xml:space="preserve">(2011) 'Psychological Treatment of Depression: Results of a Series of Meta-Analyses', </w:t>
      </w:r>
      <w:r w:rsidR="008D18AA" w:rsidRPr="008D18AA">
        <w:rPr>
          <w:i/>
        </w:rPr>
        <w:t>Nordic journal of psychiatry,</w:t>
      </w:r>
      <w:r w:rsidR="008D18AA" w:rsidRPr="008D18AA">
        <w:t xml:space="preserve"> 65(6).</w:t>
      </w:r>
    </w:p>
    <w:p w14:paraId="1D060D53" w14:textId="77777777" w:rsidR="008D18AA" w:rsidRPr="008D18AA" w:rsidRDefault="008D18AA" w:rsidP="00A902F2">
      <w:pPr>
        <w:pStyle w:val="EndNoteBibliography"/>
        <w:spacing w:after="240"/>
      </w:pPr>
      <w:r w:rsidRPr="008D18AA">
        <w:t xml:space="preserve">Papakostas, G. I., Fava, M. and Thase, M. E. (2008) 'Treatment of SSRI-resistant depression: a meta-analysis comparing within- versus across-class switches', </w:t>
      </w:r>
      <w:r w:rsidRPr="008D18AA">
        <w:rPr>
          <w:i/>
        </w:rPr>
        <w:t>Biol Psychiatry,</w:t>
      </w:r>
      <w:r w:rsidRPr="008D18AA">
        <w:t xml:space="preserve"> 63(7), pp. 699-704.</w:t>
      </w:r>
    </w:p>
    <w:p w14:paraId="18E61A99" w14:textId="6BEF353E" w:rsidR="002210E4" w:rsidRDefault="008D18AA" w:rsidP="002210E4">
      <w:pPr>
        <w:pStyle w:val="EndNoteBibliography"/>
        <w:spacing w:after="240"/>
      </w:pPr>
      <w:r w:rsidRPr="008D18AA">
        <w:t>Ruhé, H. G., van Rooijen, G., Spijker, J.,</w:t>
      </w:r>
      <w:r w:rsidR="002210E4" w:rsidRPr="002210E4">
        <w:t xml:space="preserve"> </w:t>
      </w:r>
      <w:r w:rsidR="002210E4">
        <w:t xml:space="preserve">et al </w:t>
      </w:r>
      <w:r w:rsidRPr="008D18AA">
        <w:t xml:space="preserve">(2012) 'Staging methods for treatment resistant depression. A systematic review', </w:t>
      </w:r>
      <w:r w:rsidRPr="008D18AA">
        <w:rPr>
          <w:i/>
        </w:rPr>
        <w:t>J Affect Disord,</w:t>
      </w:r>
      <w:r w:rsidRPr="008D18AA">
        <w:t xml:space="preserve"> 137(1-3), pp. 35-45.</w:t>
      </w:r>
    </w:p>
    <w:p w14:paraId="71072502" w14:textId="2C13D97C" w:rsidR="008D18AA" w:rsidRPr="008D18AA" w:rsidRDefault="002210E4" w:rsidP="002210E4">
      <w:pPr>
        <w:pStyle w:val="EndNoteBibliography"/>
        <w:spacing w:after="240"/>
      </w:pPr>
      <w:r>
        <w:t>McPherson, S. ;Cairns, P. ;Carlyle, J.</w:t>
      </w:r>
      <w:r w:rsidR="008D18AA" w:rsidRPr="008D18AA">
        <w:t xml:space="preserve"> </w:t>
      </w:r>
      <w:r>
        <w:t xml:space="preserve">et al </w:t>
      </w:r>
      <w:r w:rsidR="008D18AA" w:rsidRPr="008D18AA">
        <w:t xml:space="preserve">(2005) 'The Effectiveness of Psychological Treatments for Treatment-Resistant Depression: A Systematic Review', </w:t>
      </w:r>
      <w:r w:rsidR="008D18AA" w:rsidRPr="008D18AA">
        <w:rPr>
          <w:i/>
        </w:rPr>
        <w:t>Acta psychiatrica Scandinavica,</w:t>
      </w:r>
      <w:r w:rsidR="008D18AA" w:rsidRPr="008D18AA">
        <w:t xml:space="preserve"> 111(5).</w:t>
      </w:r>
    </w:p>
    <w:p w14:paraId="4E0A8B8E" w14:textId="77777777" w:rsidR="008D18AA" w:rsidRPr="008D18AA" w:rsidRDefault="008D18AA" w:rsidP="00A902F2">
      <w:pPr>
        <w:pStyle w:val="EndNoteBibliography"/>
        <w:spacing w:after="240"/>
      </w:pPr>
      <w:r w:rsidRPr="008D18AA">
        <w:t xml:space="preserve">Saltiel, P. F. and Silvershein, D. I. (2015) 'Major depressive disorder: mechanism-based prescribing for personalized medicine', </w:t>
      </w:r>
      <w:r w:rsidRPr="008D18AA">
        <w:rPr>
          <w:i/>
        </w:rPr>
        <w:t>Neuropsychiatr Dis Treat,</w:t>
      </w:r>
      <w:r w:rsidRPr="008D18AA">
        <w:t xml:space="preserve"> 11, pp. 875-88.</w:t>
      </w:r>
    </w:p>
    <w:p w14:paraId="4CA27802" w14:textId="77777777" w:rsidR="008D18AA" w:rsidRPr="008D18AA" w:rsidRDefault="008D18AA" w:rsidP="00A902F2">
      <w:pPr>
        <w:pStyle w:val="EndNoteBibliography"/>
        <w:spacing w:after="240"/>
      </w:pPr>
      <w:r w:rsidRPr="008D18AA">
        <w:t xml:space="preserve">Shelton, R. C. and Papakostas, G. I. (2008) 'Augmentation of antidepressants with atypical antipsychotics for treatment-resistant major depressive disorder', </w:t>
      </w:r>
      <w:r w:rsidRPr="008D18AA">
        <w:rPr>
          <w:i/>
        </w:rPr>
        <w:t>Acta Psychiatr Scand,</w:t>
      </w:r>
      <w:r w:rsidRPr="008D18AA">
        <w:t xml:space="preserve"> 117(4), pp. 253-9.</w:t>
      </w:r>
    </w:p>
    <w:p w14:paraId="24BE683B" w14:textId="52A2A213" w:rsidR="008D18AA" w:rsidRPr="008D18AA" w:rsidRDefault="008D18AA" w:rsidP="00A902F2">
      <w:pPr>
        <w:pStyle w:val="EndNoteBibliography"/>
        <w:spacing w:after="240"/>
      </w:pPr>
      <w:r w:rsidRPr="008D18AA">
        <w:t xml:space="preserve">Souza, L. H., Salum, G. A., Mosqueiro, B. P., </w:t>
      </w:r>
      <w:r w:rsidR="002210E4">
        <w:t>et al</w:t>
      </w:r>
      <w:r w:rsidRPr="008D18AA">
        <w:t xml:space="preserve">. (2016) 'Interpersonal psychotherapy as add-on for treatment-resistant depression: A pragmatic randomized controlled trial', </w:t>
      </w:r>
      <w:r w:rsidRPr="008D18AA">
        <w:rPr>
          <w:i/>
        </w:rPr>
        <w:t>J Affect Disord,</w:t>
      </w:r>
      <w:r w:rsidRPr="008D18AA">
        <w:t xml:space="preserve"> 193, pp. 373-80.</w:t>
      </w:r>
    </w:p>
    <w:p w14:paraId="2DB0AE46" w14:textId="77777777" w:rsidR="008D18AA" w:rsidRPr="008D18AA" w:rsidRDefault="008D18AA" w:rsidP="00A902F2">
      <w:pPr>
        <w:pStyle w:val="EndNoteBibliography"/>
        <w:spacing w:after="240"/>
      </w:pPr>
      <w:r w:rsidRPr="008D18AA">
        <w:t xml:space="preserve">Sterne, J. A., Gavaghan, D. and Egger, M. (2000) 'Publication and related bias in meta-analysis: power of statistical tests and prevalence in the literature', </w:t>
      </w:r>
      <w:r w:rsidRPr="008D18AA">
        <w:rPr>
          <w:i/>
        </w:rPr>
        <w:t>J Clin Epidemiol,</w:t>
      </w:r>
      <w:r w:rsidRPr="008D18AA">
        <w:t xml:space="preserve"> 53(11), pp. 1119-29.</w:t>
      </w:r>
    </w:p>
    <w:p w14:paraId="45E79545" w14:textId="77777777" w:rsidR="008D18AA" w:rsidRPr="008D18AA" w:rsidRDefault="008D18AA" w:rsidP="00A902F2">
      <w:pPr>
        <w:pStyle w:val="EndNoteBibliography"/>
        <w:spacing w:after="240"/>
      </w:pPr>
      <w:r w:rsidRPr="008D18AA">
        <w:t xml:space="preserve">Stimpson, N., Agrawal, N. and Lewis, G. (2002) 'Randomised controlled trials investigating pharmacological and psychological interventions for treatment-refractory depression. Systematic review', </w:t>
      </w:r>
      <w:r w:rsidRPr="008D18AA">
        <w:rPr>
          <w:i/>
        </w:rPr>
        <w:t>Br J Psychiatry,</w:t>
      </w:r>
      <w:r w:rsidRPr="008D18AA">
        <w:t xml:space="preserve"> 181, pp. 284-94.</w:t>
      </w:r>
    </w:p>
    <w:p w14:paraId="69E263AC" w14:textId="7420EEB8" w:rsidR="008D18AA" w:rsidRPr="008D18AA" w:rsidRDefault="008D18AA" w:rsidP="00A902F2">
      <w:pPr>
        <w:pStyle w:val="EndNoteBibliography"/>
        <w:spacing w:after="240"/>
      </w:pPr>
      <w:r w:rsidRPr="008D18AA">
        <w:t xml:space="preserve">Thase, M. E., Friedman, E. S., Biggs, M. M., </w:t>
      </w:r>
      <w:r w:rsidR="002210E4">
        <w:t>et al</w:t>
      </w:r>
      <w:r w:rsidRPr="008D18AA">
        <w:t xml:space="preserve">. (2007) 'Cognitive therapy versus medication in augmentation and switch strategies as second-step treatments: a STAR*D report', </w:t>
      </w:r>
      <w:r w:rsidRPr="008D18AA">
        <w:rPr>
          <w:i/>
        </w:rPr>
        <w:t>Am J Psychiatry,</w:t>
      </w:r>
      <w:r w:rsidRPr="008D18AA">
        <w:t xml:space="preserve"> 164(5), pp. 739-52.</w:t>
      </w:r>
    </w:p>
    <w:p w14:paraId="5B330939" w14:textId="76466177" w:rsidR="008D18AA" w:rsidRPr="008D18AA" w:rsidRDefault="008D18AA" w:rsidP="00A902F2">
      <w:pPr>
        <w:pStyle w:val="EndNoteBibliography"/>
        <w:spacing w:after="240"/>
      </w:pPr>
      <w:r w:rsidRPr="008D18AA">
        <w:t xml:space="preserve">Thomas, L., Kessler, D., Campbell, J., </w:t>
      </w:r>
      <w:r w:rsidR="002210E4">
        <w:t>et al</w:t>
      </w:r>
      <w:r w:rsidRPr="008D18AA">
        <w:t xml:space="preserve"> (2013) 'Prevalence of treatment-resistant depression in primary care: cross-sectional data', </w:t>
      </w:r>
      <w:r w:rsidRPr="008D18AA">
        <w:rPr>
          <w:i/>
        </w:rPr>
        <w:t>Br J Gen Pract,</w:t>
      </w:r>
      <w:r w:rsidRPr="008D18AA">
        <w:t xml:space="preserve"> 63(617), pp. e852-8.</w:t>
      </w:r>
    </w:p>
    <w:p w14:paraId="3737EAB1" w14:textId="532D96E3" w:rsidR="008D18AA" w:rsidRPr="008D18AA" w:rsidRDefault="008D18AA" w:rsidP="00A902F2">
      <w:pPr>
        <w:pStyle w:val="EndNoteBibliography"/>
        <w:spacing w:after="240"/>
      </w:pPr>
      <w:r w:rsidRPr="008D18AA">
        <w:t xml:space="preserve">Town, J. M., Abbass, A., Stride, C. </w:t>
      </w:r>
      <w:r w:rsidR="002210E4">
        <w:t>et al</w:t>
      </w:r>
      <w:r w:rsidRPr="008D18AA">
        <w:t xml:space="preserve"> (2017) 'A randomised controlled trial of Intensive Short-Term Dynamic Psychotherapy for treatment resistant depression: the Halifax Depression Study', </w:t>
      </w:r>
      <w:r w:rsidRPr="008D18AA">
        <w:rPr>
          <w:i/>
        </w:rPr>
        <w:t>J Affect Disord,</w:t>
      </w:r>
      <w:r w:rsidRPr="008D18AA">
        <w:t xml:space="preserve"> 214, pp. 15-25.</w:t>
      </w:r>
    </w:p>
    <w:p w14:paraId="7A9320F4" w14:textId="14ED080E" w:rsidR="008D18AA" w:rsidRPr="008D18AA" w:rsidRDefault="008D18AA" w:rsidP="00A902F2">
      <w:pPr>
        <w:pStyle w:val="EndNoteBibliography"/>
        <w:spacing w:after="240"/>
      </w:pPr>
      <w:r w:rsidRPr="008D18AA">
        <w:t xml:space="preserve">Trivedi, M. H., Rush, A. J., Wisniewski, S. R., </w:t>
      </w:r>
      <w:r w:rsidR="002210E4">
        <w:t>et al</w:t>
      </w:r>
      <w:r w:rsidRPr="008D18AA">
        <w:t xml:space="preserve"> (2006) 'Evaluation of outcomes with citalopram for depression using measurement-based care in STAR*D: implications for clinical practice', </w:t>
      </w:r>
      <w:r w:rsidRPr="008D18AA">
        <w:rPr>
          <w:i/>
        </w:rPr>
        <w:t>Am J Psychiatry,</w:t>
      </w:r>
      <w:r w:rsidRPr="008D18AA">
        <w:t xml:space="preserve"> 163(1), pp. 28-40.</w:t>
      </w:r>
    </w:p>
    <w:p w14:paraId="2B1FDCAA" w14:textId="77777777" w:rsidR="008D18AA" w:rsidRPr="008D18AA" w:rsidRDefault="008D18AA" w:rsidP="00A902F2">
      <w:pPr>
        <w:pStyle w:val="EndNoteBibliography"/>
        <w:spacing w:after="240"/>
      </w:pPr>
      <w:r w:rsidRPr="008D18AA">
        <w:t xml:space="preserve">Trivedi, R. B., Nieuwsma, J. A. and Williams, J. W., Jr. (2011) 'Examination of the utility of psychotherapy for patients with treatment resistant depression: a systematic review', </w:t>
      </w:r>
      <w:r w:rsidRPr="008D18AA">
        <w:rPr>
          <w:i/>
        </w:rPr>
        <w:t>J Gen Intern Med,</w:t>
      </w:r>
      <w:r w:rsidRPr="008D18AA">
        <w:t xml:space="preserve"> 26(6), pp. 643-50.</w:t>
      </w:r>
    </w:p>
    <w:p w14:paraId="6E1D230C" w14:textId="3DAF3644" w:rsidR="008D18AA" w:rsidRPr="008D18AA" w:rsidRDefault="008D18AA" w:rsidP="00A902F2">
      <w:pPr>
        <w:pStyle w:val="EndNoteBibliography"/>
        <w:spacing w:after="240"/>
      </w:pPr>
      <w:r w:rsidRPr="008D18AA">
        <w:t xml:space="preserve">Wiles, N. J., Hollinghurst, S., Mason, V., </w:t>
      </w:r>
      <w:r w:rsidR="002210E4">
        <w:t xml:space="preserve">et al </w:t>
      </w:r>
      <w:r w:rsidRPr="008D18AA">
        <w:t xml:space="preserve">(2008) 'A randomized controlled trial of cognitive behavioural therapy as an adjunct to pharmacotherapy in primary care based patients with treatment resistant depression: A pilot study', </w:t>
      </w:r>
      <w:r w:rsidRPr="008D18AA">
        <w:rPr>
          <w:i/>
        </w:rPr>
        <w:t>Behavioural and Cognitive Psychotherapy,</w:t>
      </w:r>
      <w:r w:rsidRPr="008D18AA">
        <w:t xml:space="preserve"> 36(1), pp. 21-33.</w:t>
      </w:r>
    </w:p>
    <w:p w14:paraId="4D01392A" w14:textId="181A4046" w:rsidR="008D18AA" w:rsidRPr="008D18AA" w:rsidRDefault="008D18AA" w:rsidP="00A902F2">
      <w:pPr>
        <w:pStyle w:val="EndNoteBibliography"/>
        <w:spacing w:after="240"/>
      </w:pPr>
      <w:r w:rsidRPr="008D18AA">
        <w:t xml:space="preserve">Wiles, N. J., Thomas, L., Turner, N., </w:t>
      </w:r>
      <w:r w:rsidR="002210E4">
        <w:t xml:space="preserve">et al </w:t>
      </w:r>
      <w:r w:rsidRPr="008D18AA">
        <w:t xml:space="preserve">(2016) 'Long-term effectiveness and cost-effectiveness of cognitive behavioural therapy as an adjunct to pharmacotherapy for treatment-resistant depression in primary care: follow-up of the CoBalT randomised controlled trial', </w:t>
      </w:r>
      <w:r w:rsidRPr="008D18AA">
        <w:rPr>
          <w:i/>
        </w:rPr>
        <w:t>Lancet Psychiatry,</w:t>
      </w:r>
      <w:r w:rsidRPr="008D18AA">
        <w:t xml:space="preserve"> 3(2), pp. 137-44.</w:t>
      </w:r>
    </w:p>
    <w:p w14:paraId="539F621E" w14:textId="736EC090" w:rsidR="0040672A" w:rsidRPr="008715C6" w:rsidRDefault="00FB52D8" w:rsidP="0040672A">
      <w:pPr>
        <w:pStyle w:val="EndNoteBibliography"/>
      </w:pPr>
      <w:r>
        <w:rPr>
          <w:rFonts w:ascii="Times New Roman" w:hAnsi="Times New Roman" w:cs="Times New Roman"/>
        </w:rPr>
        <w:fldChar w:fldCharType="end"/>
      </w:r>
      <w:r w:rsidR="0040672A" w:rsidRPr="0040672A">
        <w:t xml:space="preserve"> </w:t>
      </w:r>
      <w:r w:rsidR="0040672A">
        <w:t>Wisniewski SR, Fava M, Trivedi MH</w:t>
      </w:r>
      <w:r w:rsidR="0040672A" w:rsidRPr="008715C6">
        <w:t xml:space="preserve"> (2007). "Acceptability of Second-Step Treatments to Depressed Outpatients: A STAR*D Report." </w:t>
      </w:r>
      <w:r w:rsidR="0040672A" w:rsidRPr="002210E4">
        <w:t>The American journal of psychiatry 164(5).</w:t>
      </w:r>
    </w:p>
    <w:p w14:paraId="3A815CD6" w14:textId="2483E82D" w:rsidR="00F04509" w:rsidRPr="00501243" w:rsidRDefault="00F04509" w:rsidP="00A902F2">
      <w:pPr>
        <w:spacing w:after="240" w:line="360" w:lineRule="auto"/>
        <w:jc w:val="both"/>
        <w:rPr>
          <w:rFonts w:ascii="Times New Roman" w:hAnsi="Times New Roman" w:cs="Times New Roman"/>
        </w:rPr>
      </w:pPr>
    </w:p>
    <w:sectPr w:rsidR="00F04509" w:rsidRPr="00501243" w:rsidSect="00501243">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FF7E9B"/>
    <w:multiLevelType w:val="hybridMultilevel"/>
    <w:tmpl w:val="25687B3C"/>
    <w:lvl w:ilvl="0" w:tplc="B2A057D6">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67C4E97"/>
    <w:multiLevelType w:val="hybridMultilevel"/>
    <w:tmpl w:val="55807624"/>
    <w:lvl w:ilvl="0" w:tplc="8CC281A0">
      <w:numFmt w:val="bullet"/>
      <w:lvlText w:val=""/>
      <w:lvlJc w:val="left"/>
      <w:pPr>
        <w:ind w:left="1080" w:hanging="360"/>
      </w:pPr>
      <w:rPr>
        <w:rFonts w:ascii="Symbol" w:eastAsiaTheme="minorHAnsi" w:hAnsi="Symbol"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66F76A6F"/>
    <w:multiLevelType w:val="hybridMultilevel"/>
    <w:tmpl w:val="31B0B386"/>
    <w:lvl w:ilvl="0" w:tplc="C990471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inkAnnotation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4021"/>
    <w:rsid w:val="000037FA"/>
    <w:rsid w:val="00012623"/>
    <w:rsid w:val="000144DA"/>
    <w:rsid w:val="00031B84"/>
    <w:rsid w:val="000347DF"/>
    <w:rsid w:val="00042B3B"/>
    <w:rsid w:val="00044B14"/>
    <w:rsid w:val="00065122"/>
    <w:rsid w:val="0008270D"/>
    <w:rsid w:val="00084215"/>
    <w:rsid w:val="000976E5"/>
    <w:rsid w:val="000A3C7C"/>
    <w:rsid w:val="000A3DF1"/>
    <w:rsid w:val="000B58B2"/>
    <w:rsid w:val="000C1862"/>
    <w:rsid w:val="000C59B3"/>
    <w:rsid w:val="000D1D8A"/>
    <w:rsid w:val="000D32A0"/>
    <w:rsid w:val="000E5059"/>
    <w:rsid w:val="000F08D1"/>
    <w:rsid w:val="000F09DF"/>
    <w:rsid w:val="00105B47"/>
    <w:rsid w:val="00107028"/>
    <w:rsid w:val="00115082"/>
    <w:rsid w:val="00121260"/>
    <w:rsid w:val="00125DD9"/>
    <w:rsid w:val="00127108"/>
    <w:rsid w:val="0013357A"/>
    <w:rsid w:val="00134D53"/>
    <w:rsid w:val="00146E6F"/>
    <w:rsid w:val="00156070"/>
    <w:rsid w:val="001752C9"/>
    <w:rsid w:val="001760B2"/>
    <w:rsid w:val="001813C3"/>
    <w:rsid w:val="00181DCD"/>
    <w:rsid w:val="001A07A2"/>
    <w:rsid w:val="001C080B"/>
    <w:rsid w:val="001C473F"/>
    <w:rsid w:val="001D3727"/>
    <w:rsid w:val="001E4C27"/>
    <w:rsid w:val="002037E5"/>
    <w:rsid w:val="002123BA"/>
    <w:rsid w:val="002210E4"/>
    <w:rsid w:val="00221102"/>
    <w:rsid w:val="00225A82"/>
    <w:rsid w:val="00227327"/>
    <w:rsid w:val="00232DA1"/>
    <w:rsid w:val="002331F1"/>
    <w:rsid w:val="002412C9"/>
    <w:rsid w:val="0024500F"/>
    <w:rsid w:val="00246BDD"/>
    <w:rsid w:val="00256904"/>
    <w:rsid w:val="00274C00"/>
    <w:rsid w:val="00281421"/>
    <w:rsid w:val="00283BDB"/>
    <w:rsid w:val="00290613"/>
    <w:rsid w:val="002C1709"/>
    <w:rsid w:val="002D64A6"/>
    <w:rsid w:val="002D6B2B"/>
    <w:rsid w:val="002E0B4B"/>
    <w:rsid w:val="002E3F69"/>
    <w:rsid w:val="002E6B8F"/>
    <w:rsid w:val="002F6797"/>
    <w:rsid w:val="003008D5"/>
    <w:rsid w:val="00313651"/>
    <w:rsid w:val="00320F6F"/>
    <w:rsid w:val="00322A53"/>
    <w:rsid w:val="00335FF0"/>
    <w:rsid w:val="0033614F"/>
    <w:rsid w:val="0034508D"/>
    <w:rsid w:val="00350AF7"/>
    <w:rsid w:val="00350FCE"/>
    <w:rsid w:val="003631A3"/>
    <w:rsid w:val="00365D97"/>
    <w:rsid w:val="00376960"/>
    <w:rsid w:val="00387F7B"/>
    <w:rsid w:val="0039079F"/>
    <w:rsid w:val="003A1CEC"/>
    <w:rsid w:val="003A1F68"/>
    <w:rsid w:val="003B254D"/>
    <w:rsid w:val="003B3D5F"/>
    <w:rsid w:val="003C0571"/>
    <w:rsid w:val="003D0048"/>
    <w:rsid w:val="003D0324"/>
    <w:rsid w:val="003F057D"/>
    <w:rsid w:val="003F1F4A"/>
    <w:rsid w:val="003F389D"/>
    <w:rsid w:val="0040002B"/>
    <w:rsid w:val="00404584"/>
    <w:rsid w:val="0040672A"/>
    <w:rsid w:val="004111F4"/>
    <w:rsid w:val="00414E54"/>
    <w:rsid w:val="00416C69"/>
    <w:rsid w:val="0041729F"/>
    <w:rsid w:val="00424021"/>
    <w:rsid w:val="00431EF6"/>
    <w:rsid w:val="0043280E"/>
    <w:rsid w:val="00452CCA"/>
    <w:rsid w:val="0045462C"/>
    <w:rsid w:val="004553BC"/>
    <w:rsid w:val="00460537"/>
    <w:rsid w:val="00463EB9"/>
    <w:rsid w:val="00463F68"/>
    <w:rsid w:val="004670D7"/>
    <w:rsid w:val="00483230"/>
    <w:rsid w:val="00484A81"/>
    <w:rsid w:val="004A297C"/>
    <w:rsid w:val="004B0FB5"/>
    <w:rsid w:val="004C565D"/>
    <w:rsid w:val="004D000E"/>
    <w:rsid w:val="004D089B"/>
    <w:rsid w:val="004D0DE6"/>
    <w:rsid w:val="004D1129"/>
    <w:rsid w:val="004E20D7"/>
    <w:rsid w:val="004F0366"/>
    <w:rsid w:val="004F1BE4"/>
    <w:rsid w:val="004F2138"/>
    <w:rsid w:val="00501243"/>
    <w:rsid w:val="00506B60"/>
    <w:rsid w:val="00511F1B"/>
    <w:rsid w:val="005120A4"/>
    <w:rsid w:val="00512721"/>
    <w:rsid w:val="005164F3"/>
    <w:rsid w:val="005255E1"/>
    <w:rsid w:val="00531162"/>
    <w:rsid w:val="00533F3C"/>
    <w:rsid w:val="005357FB"/>
    <w:rsid w:val="00536876"/>
    <w:rsid w:val="00541942"/>
    <w:rsid w:val="0054257C"/>
    <w:rsid w:val="0055004B"/>
    <w:rsid w:val="00557F37"/>
    <w:rsid w:val="005672EC"/>
    <w:rsid w:val="00572D2C"/>
    <w:rsid w:val="00573615"/>
    <w:rsid w:val="00584E09"/>
    <w:rsid w:val="005B5E5D"/>
    <w:rsid w:val="005B62AB"/>
    <w:rsid w:val="005C352F"/>
    <w:rsid w:val="005C557F"/>
    <w:rsid w:val="005C5E2A"/>
    <w:rsid w:val="005D41C9"/>
    <w:rsid w:val="005F0A37"/>
    <w:rsid w:val="005F39C4"/>
    <w:rsid w:val="005F4769"/>
    <w:rsid w:val="00601959"/>
    <w:rsid w:val="0061219B"/>
    <w:rsid w:val="0062106C"/>
    <w:rsid w:val="00622FDB"/>
    <w:rsid w:val="006311BC"/>
    <w:rsid w:val="0064389B"/>
    <w:rsid w:val="0065280B"/>
    <w:rsid w:val="0065356E"/>
    <w:rsid w:val="00655F84"/>
    <w:rsid w:val="00657F83"/>
    <w:rsid w:val="006721D5"/>
    <w:rsid w:val="00673A0D"/>
    <w:rsid w:val="00674E72"/>
    <w:rsid w:val="0067721C"/>
    <w:rsid w:val="00677880"/>
    <w:rsid w:val="00686D6A"/>
    <w:rsid w:val="00690840"/>
    <w:rsid w:val="00695C93"/>
    <w:rsid w:val="006A4AC3"/>
    <w:rsid w:val="006B01E0"/>
    <w:rsid w:val="006C50E3"/>
    <w:rsid w:val="006D6EA6"/>
    <w:rsid w:val="006F3356"/>
    <w:rsid w:val="00700A67"/>
    <w:rsid w:val="007134E1"/>
    <w:rsid w:val="007308CF"/>
    <w:rsid w:val="00730B78"/>
    <w:rsid w:val="00746B84"/>
    <w:rsid w:val="00751F79"/>
    <w:rsid w:val="00756E60"/>
    <w:rsid w:val="007628DF"/>
    <w:rsid w:val="0076421B"/>
    <w:rsid w:val="00764F16"/>
    <w:rsid w:val="007675C8"/>
    <w:rsid w:val="00771A0D"/>
    <w:rsid w:val="0077403A"/>
    <w:rsid w:val="00776C65"/>
    <w:rsid w:val="00782365"/>
    <w:rsid w:val="007910E5"/>
    <w:rsid w:val="007A29DA"/>
    <w:rsid w:val="007A7E32"/>
    <w:rsid w:val="007D1092"/>
    <w:rsid w:val="007D6982"/>
    <w:rsid w:val="007F0DDF"/>
    <w:rsid w:val="00807DAB"/>
    <w:rsid w:val="0081163E"/>
    <w:rsid w:val="00811AEF"/>
    <w:rsid w:val="00812EDB"/>
    <w:rsid w:val="008271FD"/>
    <w:rsid w:val="00840DCF"/>
    <w:rsid w:val="00841E9D"/>
    <w:rsid w:val="0084564A"/>
    <w:rsid w:val="008563B5"/>
    <w:rsid w:val="008604D9"/>
    <w:rsid w:val="00861EEB"/>
    <w:rsid w:val="00862D3B"/>
    <w:rsid w:val="00872C7E"/>
    <w:rsid w:val="00875A02"/>
    <w:rsid w:val="00877F0D"/>
    <w:rsid w:val="00881E41"/>
    <w:rsid w:val="00883328"/>
    <w:rsid w:val="00891E31"/>
    <w:rsid w:val="008A05BC"/>
    <w:rsid w:val="008A07F4"/>
    <w:rsid w:val="008A3D79"/>
    <w:rsid w:val="008B38AD"/>
    <w:rsid w:val="008D18AA"/>
    <w:rsid w:val="008D5783"/>
    <w:rsid w:val="008E052E"/>
    <w:rsid w:val="008F2AC8"/>
    <w:rsid w:val="008F6B40"/>
    <w:rsid w:val="00902B4B"/>
    <w:rsid w:val="00910830"/>
    <w:rsid w:val="00912597"/>
    <w:rsid w:val="009267BD"/>
    <w:rsid w:val="00931046"/>
    <w:rsid w:val="00944B44"/>
    <w:rsid w:val="0096397A"/>
    <w:rsid w:val="009742B3"/>
    <w:rsid w:val="00982836"/>
    <w:rsid w:val="00984877"/>
    <w:rsid w:val="00986A88"/>
    <w:rsid w:val="009A378A"/>
    <w:rsid w:val="009A5CB6"/>
    <w:rsid w:val="009B48CB"/>
    <w:rsid w:val="009B6385"/>
    <w:rsid w:val="009B7E9F"/>
    <w:rsid w:val="009C5080"/>
    <w:rsid w:val="009E1E83"/>
    <w:rsid w:val="009E5D4F"/>
    <w:rsid w:val="009F062D"/>
    <w:rsid w:val="009F72AD"/>
    <w:rsid w:val="00A04056"/>
    <w:rsid w:val="00A17734"/>
    <w:rsid w:val="00A26100"/>
    <w:rsid w:val="00A30219"/>
    <w:rsid w:val="00A37E77"/>
    <w:rsid w:val="00A77028"/>
    <w:rsid w:val="00A902F2"/>
    <w:rsid w:val="00A903B8"/>
    <w:rsid w:val="00A97881"/>
    <w:rsid w:val="00AB11A1"/>
    <w:rsid w:val="00AB7804"/>
    <w:rsid w:val="00AD0B1D"/>
    <w:rsid w:val="00AD16D3"/>
    <w:rsid w:val="00AD1E04"/>
    <w:rsid w:val="00AD21EA"/>
    <w:rsid w:val="00AD63B7"/>
    <w:rsid w:val="00AE4AF6"/>
    <w:rsid w:val="00AF4FAF"/>
    <w:rsid w:val="00B04E89"/>
    <w:rsid w:val="00B05BB7"/>
    <w:rsid w:val="00B13F55"/>
    <w:rsid w:val="00B149FE"/>
    <w:rsid w:val="00B16FE5"/>
    <w:rsid w:val="00B33638"/>
    <w:rsid w:val="00B42BFA"/>
    <w:rsid w:val="00B53C42"/>
    <w:rsid w:val="00B547CE"/>
    <w:rsid w:val="00B75648"/>
    <w:rsid w:val="00B92169"/>
    <w:rsid w:val="00B95F5C"/>
    <w:rsid w:val="00BA38BE"/>
    <w:rsid w:val="00BC1744"/>
    <w:rsid w:val="00BC2A07"/>
    <w:rsid w:val="00BC5FFA"/>
    <w:rsid w:val="00BD35BC"/>
    <w:rsid w:val="00BE3DF6"/>
    <w:rsid w:val="00C04E5B"/>
    <w:rsid w:val="00C061D4"/>
    <w:rsid w:val="00C118AE"/>
    <w:rsid w:val="00C144B7"/>
    <w:rsid w:val="00C21A20"/>
    <w:rsid w:val="00C3632E"/>
    <w:rsid w:val="00C36E93"/>
    <w:rsid w:val="00C37DBE"/>
    <w:rsid w:val="00C52956"/>
    <w:rsid w:val="00C642B2"/>
    <w:rsid w:val="00C67841"/>
    <w:rsid w:val="00C70365"/>
    <w:rsid w:val="00C8053D"/>
    <w:rsid w:val="00C9124A"/>
    <w:rsid w:val="00CA12BD"/>
    <w:rsid w:val="00CA2028"/>
    <w:rsid w:val="00CA2C0B"/>
    <w:rsid w:val="00CA4821"/>
    <w:rsid w:val="00CA4DCF"/>
    <w:rsid w:val="00CB24AA"/>
    <w:rsid w:val="00CB28EB"/>
    <w:rsid w:val="00CB625D"/>
    <w:rsid w:val="00CC300C"/>
    <w:rsid w:val="00CC61D4"/>
    <w:rsid w:val="00CC66DC"/>
    <w:rsid w:val="00CC7B56"/>
    <w:rsid w:val="00CD13BC"/>
    <w:rsid w:val="00CD1567"/>
    <w:rsid w:val="00CE0258"/>
    <w:rsid w:val="00CF31A1"/>
    <w:rsid w:val="00D06444"/>
    <w:rsid w:val="00D134F3"/>
    <w:rsid w:val="00D15147"/>
    <w:rsid w:val="00D20B09"/>
    <w:rsid w:val="00D3079C"/>
    <w:rsid w:val="00D31220"/>
    <w:rsid w:val="00D410DF"/>
    <w:rsid w:val="00D600E5"/>
    <w:rsid w:val="00D6011A"/>
    <w:rsid w:val="00D66F6B"/>
    <w:rsid w:val="00D7313E"/>
    <w:rsid w:val="00D7480F"/>
    <w:rsid w:val="00D9549C"/>
    <w:rsid w:val="00DB7390"/>
    <w:rsid w:val="00DB7D8C"/>
    <w:rsid w:val="00DC4A73"/>
    <w:rsid w:val="00DC54D1"/>
    <w:rsid w:val="00DC7F7A"/>
    <w:rsid w:val="00DD1D79"/>
    <w:rsid w:val="00DD5AAD"/>
    <w:rsid w:val="00DE75F6"/>
    <w:rsid w:val="00DE76ED"/>
    <w:rsid w:val="00DF0CC9"/>
    <w:rsid w:val="00E03684"/>
    <w:rsid w:val="00E17CD1"/>
    <w:rsid w:val="00E21052"/>
    <w:rsid w:val="00E24ED8"/>
    <w:rsid w:val="00E3606F"/>
    <w:rsid w:val="00E36C5C"/>
    <w:rsid w:val="00E50540"/>
    <w:rsid w:val="00E541F3"/>
    <w:rsid w:val="00E5774E"/>
    <w:rsid w:val="00E6451D"/>
    <w:rsid w:val="00E752E3"/>
    <w:rsid w:val="00E814FC"/>
    <w:rsid w:val="00E85096"/>
    <w:rsid w:val="00E96FCD"/>
    <w:rsid w:val="00EA071C"/>
    <w:rsid w:val="00EA1003"/>
    <w:rsid w:val="00EA1652"/>
    <w:rsid w:val="00EA7169"/>
    <w:rsid w:val="00EA7E4A"/>
    <w:rsid w:val="00ED0C5C"/>
    <w:rsid w:val="00ED17DC"/>
    <w:rsid w:val="00ED676E"/>
    <w:rsid w:val="00ED6CE1"/>
    <w:rsid w:val="00EF104E"/>
    <w:rsid w:val="00EF31F9"/>
    <w:rsid w:val="00F04509"/>
    <w:rsid w:val="00F13CA0"/>
    <w:rsid w:val="00F2645F"/>
    <w:rsid w:val="00F26D90"/>
    <w:rsid w:val="00F35DDB"/>
    <w:rsid w:val="00F45A75"/>
    <w:rsid w:val="00F54002"/>
    <w:rsid w:val="00F55B55"/>
    <w:rsid w:val="00F5677D"/>
    <w:rsid w:val="00F63B6F"/>
    <w:rsid w:val="00F72DCC"/>
    <w:rsid w:val="00F7492D"/>
    <w:rsid w:val="00F76D08"/>
    <w:rsid w:val="00F901E0"/>
    <w:rsid w:val="00FB1C68"/>
    <w:rsid w:val="00FB2D47"/>
    <w:rsid w:val="00FB52D8"/>
    <w:rsid w:val="00FE34A2"/>
    <w:rsid w:val="00FE56FB"/>
    <w:rsid w:val="00FE714E"/>
    <w:rsid w:val="00FF1940"/>
    <w:rsid w:val="00FF2F04"/>
    <w:rsid w:val="00FF75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9098C"/>
  <w14:defaultImageDpi w14:val="32767"/>
  <w15:chartTrackingRefBased/>
  <w15:docId w15:val="{E66935BD-14A5-8348-BB2D-D0A23F8F4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021"/>
  </w:style>
  <w:style w:type="paragraph" w:styleId="Heading1">
    <w:name w:val="heading 1"/>
    <w:basedOn w:val="Normal"/>
    <w:next w:val="Normal"/>
    <w:link w:val="Heading1Char"/>
    <w:autoRedefine/>
    <w:uiPriority w:val="9"/>
    <w:qFormat/>
    <w:rsid w:val="00E814FC"/>
    <w:pPr>
      <w:keepNext/>
      <w:keepLines/>
      <w:spacing w:before="240"/>
      <w:ind w:left="720"/>
      <w:jc w:val="both"/>
      <w:outlineLvl w:val="0"/>
    </w:pPr>
    <w:rPr>
      <w:rFonts w:asciiTheme="majorHAnsi" w:eastAsiaTheme="majorEastAsia" w:hAnsiTheme="majorHAnsi"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E814FC"/>
    <w:pPr>
      <w:contextualSpacing/>
      <w:jc w:val="center"/>
    </w:pPr>
    <w:rPr>
      <w:rFonts w:ascii="Times" w:eastAsiaTheme="majorEastAsia" w:hAnsi="Times" w:cstheme="majorBidi"/>
      <w:spacing w:val="-10"/>
      <w:kern w:val="28"/>
      <w:sz w:val="48"/>
      <w:szCs w:val="56"/>
    </w:rPr>
  </w:style>
  <w:style w:type="character" w:customStyle="1" w:styleId="TitleChar">
    <w:name w:val="Title Char"/>
    <w:basedOn w:val="DefaultParagraphFont"/>
    <w:link w:val="Title"/>
    <w:uiPriority w:val="10"/>
    <w:rsid w:val="00E814FC"/>
    <w:rPr>
      <w:rFonts w:ascii="Times" w:eastAsiaTheme="majorEastAsia" w:hAnsi="Times" w:cstheme="majorBidi"/>
      <w:spacing w:val="-10"/>
      <w:kern w:val="28"/>
      <w:sz w:val="48"/>
      <w:szCs w:val="56"/>
    </w:rPr>
  </w:style>
  <w:style w:type="character" w:customStyle="1" w:styleId="Heading1Char">
    <w:name w:val="Heading 1 Char"/>
    <w:basedOn w:val="DefaultParagraphFont"/>
    <w:link w:val="Heading1"/>
    <w:uiPriority w:val="9"/>
    <w:rsid w:val="00E814FC"/>
    <w:rPr>
      <w:rFonts w:asciiTheme="majorHAnsi" w:eastAsiaTheme="majorEastAsia" w:hAnsiTheme="majorHAnsi" w:cstheme="majorBidi"/>
      <w:b/>
      <w:szCs w:val="32"/>
    </w:rPr>
  </w:style>
  <w:style w:type="paragraph" w:styleId="ListParagraph">
    <w:name w:val="List Paragraph"/>
    <w:basedOn w:val="Normal"/>
    <w:uiPriority w:val="34"/>
    <w:qFormat/>
    <w:rsid w:val="00424021"/>
    <w:pPr>
      <w:ind w:left="720"/>
      <w:contextualSpacing/>
    </w:pPr>
  </w:style>
  <w:style w:type="character" w:styleId="LineNumber">
    <w:name w:val="line number"/>
    <w:basedOn w:val="DefaultParagraphFont"/>
    <w:uiPriority w:val="99"/>
    <w:semiHidden/>
    <w:unhideWhenUsed/>
    <w:rsid w:val="00501243"/>
  </w:style>
  <w:style w:type="character" w:styleId="CommentReference">
    <w:name w:val="annotation reference"/>
    <w:basedOn w:val="DefaultParagraphFont"/>
    <w:uiPriority w:val="99"/>
    <w:semiHidden/>
    <w:unhideWhenUsed/>
    <w:rsid w:val="001C473F"/>
    <w:rPr>
      <w:sz w:val="16"/>
      <w:szCs w:val="16"/>
    </w:rPr>
  </w:style>
  <w:style w:type="paragraph" w:styleId="CommentText">
    <w:name w:val="annotation text"/>
    <w:basedOn w:val="Normal"/>
    <w:link w:val="CommentTextChar"/>
    <w:uiPriority w:val="99"/>
    <w:semiHidden/>
    <w:unhideWhenUsed/>
    <w:rsid w:val="001C473F"/>
    <w:rPr>
      <w:sz w:val="20"/>
      <w:szCs w:val="20"/>
    </w:rPr>
  </w:style>
  <w:style w:type="character" w:customStyle="1" w:styleId="CommentTextChar">
    <w:name w:val="Comment Text Char"/>
    <w:basedOn w:val="DefaultParagraphFont"/>
    <w:link w:val="CommentText"/>
    <w:uiPriority w:val="99"/>
    <w:semiHidden/>
    <w:rsid w:val="001C473F"/>
    <w:rPr>
      <w:sz w:val="20"/>
      <w:szCs w:val="20"/>
    </w:rPr>
  </w:style>
  <w:style w:type="paragraph" w:styleId="CommentSubject">
    <w:name w:val="annotation subject"/>
    <w:basedOn w:val="CommentText"/>
    <w:next w:val="CommentText"/>
    <w:link w:val="CommentSubjectChar"/>
    <w:uiPriority w:val="99"/>
    <w:semiHidden/>
    <w:unhideWhenUsed/>
    <w:rsid w:val="001C473F"/>
    <w:rPr>
      <w:b/>
      <w:bCs/>
    </w:rPr>
  </w:style>
  <w:style w:type="character" w:customStyle="1" w:styleId="CommentSubjectChar">
    <w:name w:val="Comment Subject Char"/>
    <w:basedOn w:val="CommentTextChar"/>
    <w:link w:val="CommentSubject"/>
    <w:uiPriority w:val="99"/>
    <w:semiHidden/>
    <w:rsid w:val="001C473F"/>
    <w:rPr>
      <w:b/>
      <w:bCs/>
      <w:sz w:val="20"/>
      <w:szCs w:val="20"/>
    </w:rPr>
  </w:style>
  <w:style w:type="paragraph" w:styleId="BalloonText">
    <w:name w:val="Balloon Text"/>
    <w:basedOn w:val="Normal"/>
    <w:link w:val="BalloonTextChar"/>
    <w:uiPriority w:val="99"/>
    <w:semiHidden/>
    <w:unhideWhenUsed/>
    <w:rsid w:val="001C47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473F"/>
    <w:rPr>
      <w:rFonts w:ascii="Times New Roman" w:hAnsi="Times New Roman" w:cs="Times New Roman"/>
      <w:sz w:val="18"/>
      <w:szCs w:val="18"/>
    </w:rPr>
  </w:style>
  <w:style w:type="character" w:customStyle="1" w:styleId="id-label">
    <w:name w:val="id-label"/>
    <w:basedOn w:val="DefaultParagraphFont"/>
    <w:rsid w:val="00D600E5"/>
  </w:style>
  <w:style w:type="character" w:styleId="Strong">
    <w:name w:val="Strong"/>
    <w:basedOn w:val="DefaultParagraphFont"/>
    <w:uiPriority w:val="22"/>
    <w:qFormat/>
    <w:rsid w:val="00D600E5"/>
    <w:rPr>
      <w:b/>
      <w:bCs/>
    </w:rPr>
  </w:style>
  <w:style w:type="character" w:styleId="Hyperlink">
    <w:name w:val="Hyperlink"/>
    <w:basedOn w:val="DefaultParagraphFont"/>
    <w:uiPriority w:val="99"/>
    <w:unhideWhenUsed/>
    <w:rsid w:val="00365D97"/>
    <w:rPr>
      <w:color w:val="0563C1" w:themeColor="hyperlink"/>
      <w:u w:val="single"/>
    </w:rPr>
  </w:style>
  <w:style w:type="character" w:styleId="UnresolvedMention">
    <w:name w:val="Unresolved Mention"/>
    <w:basedOn w:val="DefaultParagraphFont"/>
    <w:uiPriority w:val="99"/>
    <w:semiHidden/>
    <w:unhideWhenUsed/>
    <w:rsid w:val="00365D97"/>
    <w:rPr>
      <w:color w:val="605E5C"/>
      <w:shd w:val="clear" w:color="auto" w:fill="E1DFDD"/>
    </w:rPr>
  </w:style>
  <w:style w:type="paragraph" w:styleId="Revision">
    <w:name w:val="Revision"/>
    <w:hidden/>
    <w:uiPriority w:val="99"/>
    <w:semiHidden/>
    <w:rsid w:val="009B6385"/>
  </w:style>
  <w:style w:type="paragraph" w:styleId="Caption">
    <w:name w:val="caption"/>
    <w:basedOn w:val="Normal"/>
    <w:next w:val="Normal"/>
    <w:uiPriority w:val="35"/>
    <w:unhideWhenUsed/>
    <w:qFormat/>
    <w:rsid w:val="004F1BE4"/>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B52D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52D8"/>
    <w:rPr>
      <w:rFonts w:ascii="Calibri" w:hAnsi="Calibri" w:cs="Calibri"/>
      <w:noProof/>
      <w:lang w:val="en-US"/>
    </w:rPr>
  </w:style>
  <w:style w:type="paragraph" w:customStyle="1" w:styleId="EndNoteBibliography">
    <w:name w:val="EndNote Bibliography"/>
    <w:basedOn w:val="Normal"/>
    <w:link w:val="EndNoteBibliographyChar"/>
    <w:rsid w:val="00FB52D8"/>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B52D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7606263">
      <w:bodyDiv w:val="1"/>
      <w:marLeft w:val="0"/>
      <w:marRight w:val="0"/>
      <w:marTop w:val="0"/>
      <w:marBottom w:val="0"/>
      <w:divBdr>
        <w:top w:val="none" w:sz="0" w:space="0" w:color="auto"/>
        <w:left w:val="none" w:sz="0" w:space="0" w:color="auto"/>
        <w:bottom w:val="none" w:sz="0" w:space="0" w:color="auto"/>
        <w:right w:val="none" w:sz="0" w:space="0" w:color="auto"/>
      </w:divBdr>
      <w:divsChild>
        <w:div w:id="1249803097">
          <w:marLeft w:val="0"/>
          <w:marRight w:val="0"/>
          <w:marTop w:val="0"/>
          <w:marBottom w:val="0"/>
          <w:divBdr>
            <w:top w:val="none" w:sz="0" w:space="0" w:color="auto"/>
            <w:left w:val="none" w:sz="0" w:space="0" w:color="auto"/>
            <w:bottom w:val="none" w:sz="0" w:space="0" w:color="auto"/>
            <w:right w:val="none" w:sz="0" w:space="0" w:color="auto"/>
          </w:divBdr>
        </w:div>
      </w:divsChild>
    </w:div>
    <w:div w:id="2021883245">
      <w:bodyDiv w:val="1"/>
      <w:marLeft w:val="0"/>
      <w:marRight w:val="0"/>
      <w:marTop w:val="0"/>
      <w:marBottom w:val="0"/>
      <w:divBdr>
        <w:top w:val="none" w:sz="0" w:space="0" w:color="auto"/>
        <w:left w:val="none" w:sz="0" w:space="0" w:color="auto"/>
        <w:bottom w:val="none" w:sz="0" w:space="0" w:color="auto"/>
        <w:right w:val="none" w:sz="0" w:space="0" w:color="auto"/>
      </w:divBdr>
      <w:divsChild>
        <w:div w:id="259607080">
          <w:marLeft w:val="0"/>
          <w:marRight w:val="0"/>
          <w:marTop w:val="0"/>
          <w:marBottom w:val="0"/>
          <w:divBdr>
            <w:top w:val="none" w:sz="0" w:space="0" w:color="auto"/>
            <w:left w:val="none" w:sz="0" w:space="0" w:color="auto"/>
            <w:bottom w:val="none" w:sz="0" w:space="0" w:color="auto"/>
            <w:right w:val="none" w:sz="0" w:space="0" w:color="auto"/>
          </w:divBdr>
          <w:divsChild>
            <w:div w:id="1121731609">
              <w:marLeft w:val="0"/>
              <w:marRight w:val="0"/>
              <w:marTop w:val="0"/>
              <w:marBottom w:val="0"/>
              <w:divBdr>
                <w:top w:val="none" w:sz="0" w:space="0" w:color="auto"/>
                <w:left w:val="none" w:sz="0" w:space="0" w:color="auto"/>
                <w:bottom w:val="none" w:sz="0" w:space="0" w:color="auto"/>
                <w:right w:val="none" w:sz="0" w:space="0" w:color="auto"/>
              </w:divBdr>
              <w:divsChild>
                <w:div w:id="918754457">
                  <w:marLeft w:val="0"/>
                  <w:marRight w:val="0"/>
                  <w:marTop w:val="0"/>
                  <w:marBottom w:val="0"/>
                  <w:divBdr>
                    <w:top w:val="none" w:sz="0" w:space="0" w:color="auto"/>
                    <w:left w:val="none" w:sz="0" w:space="0" w:color="auto"/>
                    <w:bottom w:val="none" w:sz="0" w:space="0" w:color="auto"/>
                    <w:right w:val="none" w:sz="0" w:space="0" w:color="auto"/>
                  </w:divBdr>
                  <w:divsChild>
                    <w:div w:id="1189947423">
                      <w:marLeft w:val="0"/>
                      <w:marRight w:val="0"/>
                      <w:marTop w:val="0"/>
                      <w:marBottom w:val="0"/>
                      <w:divBdr>
                        <w:top w:val="none" w:sz="0" w:space="0" w:color="auto"/>
                        <w:left w:val="none" w:sz="0" w:space="0" w:color="auto"/>
                        <w:bottom w:val="none" w:sz="0" w:space="0" w:color="auto"/>
                        <w:right w:val="none" w:sz="0" w:space="0" w:color="auto"/>
                      </w:divBdr>
                    </w:div>
                  </w:divsChild>
                </w:div>
                <w:div w:id="1960913050">
                  <w:marLeft w:val="0"/>
                  <w:marRight w:val="0"/>
                  <w:marTop w:val="0"/>
                  <w:marBottom w:val="0"/>
                  <w:divBdr>
                    <w:top w:val="none" w:sz="0" w:space="0" w:color="auto"/>
                    <w:left w:val="none" w:sz="0" w:space="0" w:color="auto"/>
                    <w:bottom w:val="none" w:sz="0" w:space="0" w:color="auto"/>
                    <w:right w:val="none" w:sz="0" w:space="0" w:color="auto"/>
                  </w:divBdr>
                  <w:divsChild>
                    <w:div w:id="1332833726">
                      <w:marLeft w:val="0"/>
                      <w:marRight w:val="0"/>
                      <w:marTop w:val="0"/>
                      <w:marBottom w:val="0"/>
                      <w:divBdr>
                        <w:top w:val="none" w:sz="0" w:space="0" w:color="auto"/>
                        <w:left w:val="none" w:sz="0" w:space="0" w:color="auto"/>
                        <w:bottom w:val="none" w:sz="0" w:space="0" w:color="auto"/>
                        <w:right w:val="none" w:sz="0" w:space="0" w:color="auto"/>
                      </w:divBdr>
                    </w:div>
                    <w:div w:id="95494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1.jpg"/><Relationship Id="rId4" Type="http://schemas.openxmlformats.org/officeDocument/2006/relationships/customXml" Target="../customXml/item4.xml"/><Relationship Id="rId9" Type="http://schemas.openxmlformats.org/officeDocument/2006/relationships/hyperlink" Target="mailto:daniel.silman@oxfordhealth.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38657207DC1F2429DD3C91AE5010614" ma:contentTypeVersion="10" ma:contentTypeDescription="Create a new document." ma:contentTypeScope="" ma:versionID="3dd5fca387a91aaaad70e6fbf3653884">
  <xsd:schema xmlns:xsd="http://www.w3.org/2001/XMLSchema" xmlns:xs="http://www.w3.org/2001/XMLSchema" xmlns:p="http://schemas.microsoft.com/office/2006/metadata/properties" xmlns:ns3="f46d2acc-db8e-42da-b8a2-6f8b17f49751" xmlns:ns4="47b963a7-44eb-40fc-b2ae-3a44791daaba" targetNamespace="http://schemas.microsoft.com/office/2006/metadata/properties" ma:root="true" ma:fieldsID="8d4c6ce722cafc96e173aa3a91a6cb71" ns3:_="" ns4:_="">
    <xsd:import namespace="f46d2acc-db8e-42da-b8a2-6f8b17f49751"/>
    <xsd:import namespace="47b963a7-44eb-40fc-b2ae-3a44791daa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6d2acc-db8e-42da-b8a2-6f8b17f497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b963a7-44eb-40fc-b2ae-3a44791daab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470729-83B6-40A6-9814-A90EFE62791E}">
  <ds:schemaRefs>
    <ds:schemaRef ds:uri="http://schemas.openxmlformats.org/officeDocument/2006/bibliography"/>
  </ds:schemaRefs>
</ds:datastoreItem>
</file>

<file path=customXml/itemProps2.xml><?xml version="1.0" encoding="utf-8"?>
<ds:datastoreItem xmlns:ds="http://schemas.openxmlformats.org/officeDocument/2006/customXml" ds:itemID="{71FA1D56-1B75-4675-8AC4-004550477E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6d2acc-db8e-42da-b8a2-6f8b17f49751"/>
    <ds:schemaRef ds:uri="47b963a7-44eb-40fc-b2ae-3a44791daa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67B221-593B-41A9-A5E1-79C7B6931A06}">
  <ds:schemaRefs>
    <ds:schemaRef ds:uri="http://schemas.microsoft.com/sharepoint/v3/contenttype/forms"/>
  </ds:schemaRefs>
</ds:datastoreItem>
</file>

<file path=customXml/itemProps4.xml><?xml version="1.0" encoding="utf-8"?>
<ds:datastoreItem xmlns:ds="http://schemas.openxmlformats.org/officeDocument/2006/customXml" ds:itemID="{D8C031CD-6590-4822-B56F-10D8BCAE6FC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754</Words>
  <Characters>4990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rdo De Giorgi</dc:creator>
  <cp:keywords/>
  <dc:description/>
  <cp:lastModifiedBy>Maddock Sarah (RNU) Oxford Health</cp:lastModifiedBy>
  <cp:revision>2</cp:revision>
  <dcterms:created xsi:type="dcterms:W3CDTF">2021-03-31T15:55:00Z</dcterms:created>
  <dcterms:modified xsi:type="dcterms:W3CDTF">2021-03-3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8657207DC1F2429DD3C91AE5010614</vt:lpwstr>
  </property>
</Properties>
</file>